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charts/chart4.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657D5" w:rsidRPr="003859B6" w:rsidRDefault="00A657D5" w:rsidP="00273B3E">
      <w:pPr>
        <w:sectPr w:rsidR="00A657D5" w:rsidRPr="003859B6" w:rsidSect="007C2C0E">
          <w:headerReference w:type="even" r:id="rId16"/>
          <w:headerReference w:type="default" r:id="rId17"/>
          <w:footerReference w:type="even" r:id="rId18"/>
          <w:footerReference w:type="default" r:id="rId19"/>
          <w:endnotePr>
            <w:numFmt w:val="decimal"/>
          </w:endnotePr>
          <w:pgSz w:w="11906" w:h="16838"/>
          <w:pgMar w:top="737" w:right="312" w:bottom="300" w:left="369" w:header="0" w:footer="0" w:gutter="0"/>
          <w:cols w:space="720"/>
          <w:titlePg/>
          <w:docGrid w:linePitch="299"/>
        </w:sectPr>
      </w:pPr>
      <w:r w:rsidRPr="003859B6">
        <w:fldChar w:fldCharType="begin"/>
      </w:r>
      <w:r w:rsidRPr="003859B6">
        <w:instrText xml:space="preserve"> MACROBUTTON InsertCVP.main  \* MERGEFORMAT</w:instrText>
      </w:r>
      <w:bookmarkStart w:id="0" w:name="_MON_1535526644"/>
      <w:bookmarkEnd w:id="0"/>
      <w:r w:rsidR="00214352" w:rsidRPr="003859B6">
        <w:object w:dxaOrig="11096" w:dyaOrig="15274" w14:anchorId="306865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55.05pt;height:763.55pt" o:ole="">
            <v:imagedata r:id="rId20" o:title=""/>
          </v:shape>
          <o:OLEObject Type="Embed" ProgID="Word.Document.8" ShapeID="_x0000_i1025" DrawAspect="Content" ObjectID="_1548252741" r:id="rId21">
            <o:FieldCodes>\s</o:FieldCodes>
          </o:OLEObject>
        </w:object>
      </w:r>
      <w:r w:rsidRPr="003859B6">
        <w:instrText xml:space="preserve"> </w:instrText>
      </w:r>
      <w:r w:rsidRPr="003859B6">
        <w:fldChar w:fldCharType="end"/>
      </w:r>
    </w:p>
    <w:p w:rsidR="00CE49F0" w:rsidRPr="003859B6" w:rsidRDefault="00CE49F0">
      <w:pPr>
        <w:pStyle w:val="TableofContentsHeading"/>
        <w:ind w:left="708" w:hanging="708"/>
      </w:pPr>
      <w:bookmarkStart w:id="1" w:name="TOC"/>
      <w:bookmarkStart w:id="2" w:name="_Toc472354571"/>
      <w:bookmarkStart w:id="3" w:name="_Toc472936618"/>
      <w:r w:rsidRPr="003859B6">
        <w:t>Table of contents</w:t>
      </w:r>
    </w:p>
    <w:p w:rsidR="003374B9" w:rsidRPr="003859B6" w:rsidRDefault="00CE49F0">
      <w:pPr>
        <w:pStyle w:val="TOC2"/>
        <w:rPr>
          <w:rFonts w:asciiTheme="minorHAnsi" w:eastAsiaTheme="minorEastAsia" w:hAnsiTheme="minorHAnsi" w:cstheme="minorBidi"/>
          <w:noProof/>
          <w:lang w:eastAsia="en-GB"/>
        </w:rPr>
      </w:pPr>
      <w:r w:rsidRPr="003859B6">
        <w:rPr>
          <w:b/>
          <w:noProof/>
        </w:rPr>
        <w:fldChar w:fldCharType="begin"/>
      </w:r>
      <w:r w:rsidRPr="003859B6">
        <w:rPr>
          <w:b/>
          <w:noProof/>
        </w:rPr>
        <w:instrText xml:space="preserve"> TOC \o "1-3" \t "Summary Heading;1;Preface Heading;1;Conclusion Heading;1;Bibliography Heading;1;Appendix Heading;1;Annex Heading;1;Glossary Heading;1;Index Heading;1;Executive Summary Heading;1;Foreword Heading;1;Annexes Heading;1;Part Heading;1;Introduction Heading;1" \h</w:instrText>
      </w:r>
      <w:r w:rsidRPr="003859B6">
        <w:rPr>
          <w:b/>
          <w:noProof/>
        </w:rPr>
        <w:fldChar w:fldCharType="separate"/>
      </w:r>
      <w:hyperlink w:anchor="_Toc474487624" w:history="1">
        <w:r w:rsidR="003374B9" w:rsidRPr="003859B6">
          <w:rPr>
            <w:rStyle w:val="Hyperlink"/>
            <w:noProof/>
          </w:rPr>
          <w:t>1. Contribution of fisheries and aquaculture to food security in Indonesia</w:t>
        </w:r>
        <w:r w:rsidR="003374B9" w:rsidRPr="003859B6">
          <w:rPr>
            <w:noProof/>
          </w:rPr>
          <w:tab/>
        </w:r>
        <w:r w:rsidR="003374B9" w:rsidRPr="003859B6">
          <w:rPr>
            <w:noProof/>
          </w:rPr>
          <w:fldChar w:fldCharType="begin"/>
        </w:r>
        <w:r w:rsidR="003374B9" w:rsidRPr="003859B6">
          <w:rPr>
            <w:noProof/>
          </w:rPr>
          <w:instrText xml:space="preserve"> PAGEREF _Toc474487624 \h </w:instrText>
        </w:r>
        <w:r w:rsidR="003374B9" w:rsidRPr="003859B6">
          <w:rPr>
            <w:noProof/>
          </w:rPr>
        </w:r>
        <w:r w:rsidR="003374B9" w:rsidRPr="003859B6">
          <w:rPr>
            <w:noProof/>
          </w:rPr>
          <w:fldChar w:fldCharType="separate"/>
        </w:r>
        <w:r w:rsidR="003374B9" w:rsidRPr="003859B6">
          <w:rPr>
            <w:noProof/>
          </w:rPr>
          <w:t>7</w:t>
        </w:r>
        <w:r w:rsidR="003374B9" w:rsidRPr="003859B6">
          <w:rPr>
            <w:noProof/>
          </w:rPr>
          <w:fldChar w:fldCharType="end"/>
        </w:r>
      </w:hyperlink>
    </w:p>
    <w:p w:rsidR="003374B9" w:rsidRPr="003859B6" w:rsidRDefault="003374B9">
      <w:pPr>
        <w:pStyle w:val="TOC3"/>
        <w:rPr>
          <w:rFonts w:asciiTheme="minorHAnsi" w:eastAsiaTheme="minorEastAsia" w:hAnsiTheme="minorHAnsi" w:cstheme="minorBidi"/>
          <w:noProof/>
          <w:lang w:eastAsia="en-GB"/>
        </w:rPr>
      </w:pPr>
      <w:hyperlink w:anchor="_Toc474487625" w:history="1">
        <w:r w:rsidRPr="003859B6">
          <w:rPr>
            <w:rStyle w:val="Hyperlink"/>
            <w:noProof/>
          </w:rPr>
          <w:t>Food insecurity and malnutrition in Indonesia</w:t>
        </w:r>
        <w:r w:rsidRPr="003859B6">
          <w:rPr>
            <w:noProof/>
          </w:rPr>
          <w:tab/>
        </w:r>
        <w:r w:rsidRPr="003859B6">
          <w:rPr>
            <w:noProof/>
          </w:rPr>
          <w:fldChar w:fldCharType="begin"/>
        </w:r>
        <w:r w:rsidRPr="003859B6">
          <w:rPr>
            <w:noProof/>
          </w:rPr>
          <w:instrText xml:space="preserve"> PAGEREF _Toc474487625 \h </w:instrText>
        </w:r>
        <w:r w:rsidRPr="003859B6">
          <w:rPr>
            <w:noProof/>
          </w:rPr>
        </w:r>
        <w:r w:rsidRPr="003859B6">
          <w:rPr>
            <w:noProof/>
          </w:rPr>
          <w:fldChar w:fldCharType="separate"/>
        </w:r>
        <w:r w:rsidRPr="003859B6">
          <w:rPr>
            <w:noProof/>
          </w:rPr>
          <w:t>7</w:t>
        </w:r>
        <w:r w:rsidRPr="003859B6">
          <w:rPr>
            <w:noProof/>
          </w:rPr>
          <w:fldChar w:fldCharType="end"/>
        </w:r>
      </w:hyperlink>
    </w:p>
    <w:p w:rsidR="003374B9" w:rsidRPr="003859B6" w:rsidRDefault="003374B9">
      <w:pPr>
        <w:pStyle w:val="TOC3"/>
        <w:rPr>
          <w:rFonts w:asciiTheme="minorHAnsi" w:eastAsiaTheme="minorEastAsia" w:hAnsiTheme="minorHAnsi" w:cstheme="minorBidi"/>
          <w:noProof/>
          <w:lang w:eastAsia="en-GB"/>
        </w:rPr>
      </w:pPr>
      <w:hyperlink w:anchor="_Toc474487626" w:history="1">
        <w:r w:rsidRPr="003859B6">
          <w:rPr>
            <w:rStyle w:val="Hyperlink"/>
            <w:noProof/>
          </w:rPr>
          <w:t>Fisheries and aquaculture sector contribution to food security and incomes</w:t>
        </w:r>
        <w:r w:rsidRPr="003859B6">
          <w:rPr>
            <w:noProof/>
          </w:rPr>
          <w:tab/>
        </w:r>
        <w:r w:rsidRPr="003859B6">
          <w:rPr>
            <w:noProof/>
          </w:rPr>
          <w:fldChar w:fldCharType="begin"/>
        </w:r>
        <w:r w:rsidRPr="003859B6">
          <w:rPr>
            <w:noProof/>
          </w:rPr>
          <w:instrText xml:space="preserve"> PAGEREF _Toc474487626 \h </w:instrText>
        </w:r>
        <w:r w:rsidRPr="003859B6">
          <w:rPr>
            <w:noProof/>
          </w:rPr>
        </w:r>
        <w:r w:rsidRPr="003859B6">
          <w:rPr>
            <w:noProof/>
          </w:rPr>
          <w:fldChar w:fldCharType="separate"/>
        </w:r>
        <w:r w:rsidRPr="003859B6">
          <w:rPr>
            <w:noProof/>
          </w:rPr>
          <w:t>9</w:t>
        </w:r>
        <w:r w:rsidRPr="003859B6">
          <w:rPr>
            <w:noProof/>
          </w:rPr>
          <w:fldChar w:fldCharType="end"/>
        </w:r>
      </w:hyperlink>
    </w:p>
    <w:p w:rsidR="003374B9" w:rsidRPr="003859B6" w:rsidRDefault="003374B9">
      <w:pPr>
        <w:pStyle w:val="TOC3"/>
        <w:rPr>
          <w:rFonts w:asciiTheme="minorHAnsi" w:eastAsiaTheme="minorEastAsia" w:hAnsiTheme="minorHAnsi" w:cstheme="minorBidi"/>
          <w:noProof/>
          <w:lang w:eastAsia="en-GB"/>
        </w:rPr>
      </w:pPr>
      <w:hyperlink w:anchor="_Toc474487627" w:history="1">
        <w:r w:rsidRPr="003859B6">
          <w:rPr>
            <w:rStyle w:val="Hyperlink"/>
            <w:noProof/>
          </w:rPr>
          <w:t>Government focus on food sovereignty</w:t>
        </w:r>
        <w:r w:rsidRPr="003859B6">
          <w:rPr>
            <w:noProof/>
          </w:rPr>
          <w:tab/>
        </w:r>
        <w:r w:rsidRPr="003859B6">
          <w:rPr>
            <w:noProof/>
          </w:rPr>
          <w:fldChar w:fldCharType="begin"/>
        </w:r>
        <w:r w:rsidRPr="003859B6">
          <w:rPr>
            <w:noProof/>
          </w:rPr>
          <w:instrText xml:space="preserve"> PAGEREF _Toc474487627 \h </w:instrText>
        </w:r>
        <w:r w:rsidRPr="003859B6">
          <w:rPr>
            <w:noProof/>
          </w:rPr>
        </w:r>
        <w:r w:rsidRPr="003859B6">
          <w:rPr>
            <w:noProof/>
          </w:rPr>
          <w:fldChar w:fldCharType="separate"/>
        </w:r>
        <w:r w:rsidRPr="003859B6">
          <w:rPr>
            <w:noProof/>
          </w:rPr>
          <w:t>13</w:t>
        </w:r>
        <w:r w:rsidRPr="003859B6">
          <w:rPr>
            <w:noProof/>
          </w:rPr>
          <w:fldChar w:fldCharType="end"/>
        </w:r>
      </w:hyperlink>
    </w:p>
    <w:p w:rsidR="003374B9" w:rsidRPr="003859B6" w:rsidRDefault="003374B9">
      <w:pPr>
        <w:pStyle w:val="TOC2"/>
        <w:rPr>
          <w:rFonts w:asciiTheme="minorHAnsi" w:eastAsiaTheme="minorEastAsia" w:hAnsiTheme="minorHAnsi" w:cstheme="minorBidi"/>
          <w:noProof/>
          <w:lang w:eastAsia="en-GB"/>
        </w:rPr>
      </w:pPr>
      <w:hyperlink w:anchor="_Toc474487628" w:history="1">
        <w:r w:rsidRPr="003859B6">
          <w:rPr>
            <w:rStyle w:val="Hyperlink"/>
            <w:noProof/>
          </w:rPr>
          <w:t>2. Sustainable management of natural resources for future food security</w:t>
        </w:r>
        <w:r w:rsidRPr="003859B6">
          <w:rPr>
            <w:noProof/>
          </w:rPr>
          <w:tab/>
        </w:r>
        <w:r w:rsidRPr="003859B6">
          <w:rPr>
            <w:noProof/>
          </w:rPr>
          <w:fldChar w:fldCharType="begin"/>
        </w:r>
        <w:r w:rsidRPr="003859B6">
          <w:rPr>
            <w:noProof/>
          </w:rPr>
          <w:instrText xml:space="preserve"> PAGEREF _Toc474487628 \h </w:instrText>
        </w:r>
        <w:r w:rsidRPr="003859B6">
          <w:rPr>
            <w:noProof/>
          </w:rPr>
        </w:r>
        <w:r w:rsidRPr="003859B6">
          <w:rPr>
            <w:noProof/>
          </w:rPr>
          <w:fldChar w:fldCharType="separate"/>
        </w:r>
        <w:r w:rsidRPr="003859B6">
          <w:rPr>
            <w:noProof/>
          </w:rPr>
          <w:t>14</w:t>
        </w:r>
        <w:r w:rsidRPr="003859B6">
          <w:rPr>
            <w:noProof/>
          </w:rPr>
          <w:fldChar w:fldCharType="end"/>
        </w:r>
      </w:hyperlink>
    </w:p>
    <w:p w:rsidR="003374B9" w:rsidRPr="003859B6" w:rsidRDefault="003374B9">
      <w:pPr>
        <w:pStyle w:val="TOC3"/>
        <w:rPr>
          <w:rFonts w:asciiTheme="minorHAnsi" w:eastAsiaTheme="minorEastAsia" w:hAnsiTheme="minorHAnsi" w:cstheme="minorBidi"/>
          <w:noProof/>
          <w:lang w:eastAsia="en-GB"/>
        </w:rPr>
      </w:pPr>
      <w:hyperlink w:anchor="_Toc474487629" w:history="1">
        <w:r w:rsidRPr="003859B6">
          <w:rPr>
            <w:rStyle w:val="Hyperlink"/>
            <w:noProof/>
          </w:rPr>
          <w:t>Environmental impact of seafood production</w:t>
        </w:r>
        <w:r w:rsidRPr="003859B6">
          <w:rPr>
            <w:noProof/>
          </w:rPr>
          <w:tab/>
        </w:r>
        <w:r w:rsidRPr="003859B6">
          <w:rPr>
            <w:noProof/>
          </w:rPr>
          <w:fldChar w:fldCharType="begin"/>
        </w:r>
        <w:r w:rsidRPr="003859B6">
          <w:rPr>
            <w:noProof/>
          </w:rPr>
          <w:instrText xml:space="preserve"> PAGEREF _Toc474487629 \h </w:instrText>
        </w:r>
        <w:r w:rsidRPr="003859B6">
          <w:rPr>
            <w:noProof/>
          </w:rPr>
        </w:r>
        <w:r w:rsidRPr="003859B6">
          <w:rPr>
            <w:noProof/>
          </w:rPr>
          <w:fldChar w:fldCharType="separate"/>
        </w:r>
        <w:r w:rsidRPr="003859B6">
          <w:rPr>
            <w:noProof/>
          </w:rPr>
          <w:t>15</w:t>
        </w:r>
        <w:r w:rsidRPr="003859B6">
          <w:rPr>
            <w:noProof/>
          </w:rPr>
          <w:fldChar w:fldCharType="end"/>
        </w:r>
      </w:hyperlink>
    </w:p>
    <w:p w:rsidR="003374B9" w:rsidRPr="003859B6" w:rsidRDefault="003374B9">
      <w:pPr>
        <w:pStyle w:val="TOC3"/>
        <w:rPr>
          <w:rFonts w:asciiTheme="minorHAnsi" w:eastAsiaTheme="minorEastAsia" w:hAnsiTheme="minorHAnsi" w:cstheme="minorBidi"/>
          <w:noProof/>
          <w:lang w:eastAsia="en-GB"/>
        </w:rPr>
      </w:pPr>
      <w:hyperlink w:anchor="_Toc474487630" w:history="1">
        <w:r w:rsidRPr="003859B6">
          <w:rPr>
            <w:rStyle w:val="Hyperlink"/>
            <w:noProof/>
          </w:rPr>
          <w:t>Policies against illegal fishing</w:t>
        </w:r>
        <w:r w:rsidRPr="003859B6">
          <w:rPr>
            <w:noProof/>
          </w:rPr>
          <w:tab/>
        </w:r>
        <w:r w:rsidRPr="003859B6">
          <w:rPr>
            <w:noProof/>
          </w:rPr>
          <w:fldChar w:fldCharType="begin"/>
        </w:r>
        <w:r w:rsidRPr="003859B6">
          <w:rPr>
            <w:noProof/>
          </w:rPr>
          <w:instrText xml:space="preserve"> PAGEREF _Toc474487630 \h </w:instrText>
        </w:r>
        <w:r w:rsidRPr="003859B6">
          <w:rPr>
            <w:noProof/>
          </w:rPr>
        </w:r>
        <w:r w:rsidRPr="003859B6">
          <w:rPr>
            <w:noProof/>
          </w:rPr>
          <w:fldChar w:fldCharType="separate"/>
        </w:r>
        <w:r w:rsidRPr="003859B6">
          <w:rPr>
            <w:noProof/>
          </w:rPr>
          <w:t>17</w:t>
        </w:r>
        <w:r w:rsidRPr="003859B6">
          <w:rPr>
            <w:noProof/>
          </w:rPr>
          <w:fldChar w:fldCharType="end"/>
        </w:r>
      </w:hyperlink>
    </w:p>
    <w:p w:rsidR="003374B9" w:rsidRPr="003859B6" w:rsidRDefault="003374B9">
      <w:pPr>
        <w:pStyle w:val="TOC3"/>
        <w:rPr>
          <w:rFonts w:asciiTheme="minorHAnsi" w:eastAsiaTheme="minorEastAsia" w:hAnsiTheme="minorHAnsi" w:cstheme="minorBidi"/>
          <w:noProof/>
          <w:lang w:eastAsia="en-GB"/>
        </w:rPr>
      </w:pPr>
      <w:hyperlink w:anchor="_Toc474487631" w:history="1">
        <w:r w:rsidRPr="003859B6">
          <w:rPr>
            <w:rStyle w:val="Hyperlink"/>
            <w:noProof/>
          </w:rPr>
          <w:t>Strengthening domestic fisheries management</w:t>
        </w:r>
        <w:r w:rsidRPr="003859B6">
          <w:rPr>
            <w:noProof/>
          </w:rPr>
          <w:tab/>
        </w:r>
        <w:r w:rsidRPr="003859B6">
          <w:rPr>
            <w:noProof/>
          </w:rPr>
          <w:fldChar w:fldCharType="begin"/>
        </w:r>
        <w:r w:rsidRPr="003859B6">
          <w:rPr>
            <w:noProof/>
          </w:rPr>
          <w:instrText xml:space="preserve"> PAGEREF _Toc474487631 \h </w:instrText>
        </w:r>
        <w:r w:rsidRPr="003859B6">
          <w:rPr>
            <w:noProof/>
          </w:rPr>
        </w:r>
        <w:r w:rsidRPr="003859B6">
          <w:rPr>
            <w:noProof/>
          </w:rPr>
          <w:fldChar w:fldCharType="separate"/>
        </w:r>
        <w:r w:rsidRPr="003859B6">
          <w:rPr>
            <w:noProof/>
          </w:rPr>
          <w:t>19</w:t>
        </w:r>
        <w:r w:rsidRPr="003859B6">
          <w:rPr>
            <w:noProof/>
          </w:rPr>
          <w:fldChar w:fldCharType="end"/>
        </w:r>
      </w:hyperlink>
    </w:p>
    <w:p w:rsidR="003374B9" w:rsidRPr="003859B6" w:rsidRDefault="003374B9">
      <w:pPr>
        <w:pStyle w:val="TOC3"/>
        <w:rPr>
          <w:rFonts w:asciiTheme="minorHAnsi" w:eastAsiaTheme="minorEastAsia" w:hAnsiTheme="minorHAnsi" w:cstheme="minorBidi"/>
          <w:noProof/>
          <w:lang w:eastAsia="en-GB"/>
        </w:rPr>
      </w:pPr>
      <w:hyperlink w:anchor="_Toc474487632" w:history="1">
        <w:r w:rsidRPr="003859B6">
          <w:rPr>
            <w:rStyle w:val="Hyperlink"/>
            <w:noProof/>
          </w:rPr>
          <w:t>Towards more sustainable aquaculture production</w:t>
        </w:r>
        <w:r w:rsidRPr="003859B6">
          <w:rPr>
            <w:noProof/>
          </w:rPr>
          <w:tab/>
        </w:r>
        <w:r w:rsidRPr="003859B6">
          <w:rPr>
            <w:noProof/>
          </w:rPr>
          <w:fldChar w:fldCharType="begin"/>
        </w:r>
        <w:r w:rsidRPr="003859B6">
          <w:rPr>
            <w:noProof/>
          </w:rPr>
          <w:instrText xml:space="preserve"> PAGEREF _Toc474487632 \h </w:instrText>
        </w:r>
        <w:r w:rsidRPr="003859B6">
          <w:rPr>
            <w:noProof/>
          </w:rPr>
        </w:r>
        <w:r w:rsidRPr="003859B6">
          <w:rPr>
            <w:noProof/>
          </w:rPr>
          <w:fldChar w:fldCharType="separate"/>
        </w:r>
        <w:r w:rsidRPr="003859B6">
          <w:rPr>
            <w:noProof/>
          </w:rPr>
          <w:t>22</w:t>
        </w:r>
        <w:r w:rsidRPr="003859B6">
          <w:rPr>
            <w:noProof/>
          </w:rPr>
          <w:fldChar w:fldCharType="end"/>
        </w:r>
      </w:hyperlink>
    </w:p>
    <w:p w:rsidR="003374B9" w:rsidRPr="003859B6" w:rsidRDefault="003374B9">
      <w:pPr>
        <w:pStyle w:val="TOC3"/>
        <w:rPr>
          <w:rFonts w:asciiTheme="minorHAnsi" w:eastAsiaTheme="minorEastAsia" w:hAnsiTheme="minorHAnsi" w:cstheme="minorBidi"/>
          <w:noProof/>
          <w:lang w:eastAsia="en-GB"/>
        </w:rPr>
      </w:pPr>
      <w:hyperlink w:anchor="_Toc474487633" w:history="1">
        <w:r w:rsidRPr="003859B6">
          <w:rPr>
            <w:rStyle w:val="Hyperlink"/>
            <w:noProof/>
          </w:rPr>
          <w:t>Vulnerability to climate change</w:t>
        </w:r>
        <w:r w:rsidRPr="003859B6">
          <w:rPr>
            <w:noProof/>
          </w:rPr>
          <w:tab/>
        </w:r>
        <w:r w:rsidRPr="003859B6">
          <w:rPr>
            <w:noProof/>
          </w:rPr>
          <w:fldChar w:fldCharType="begin"/>
        </w:r>
        <w:r w:rsidRPr="003859B6">
          <w:rPr>
            <w:noProof/>
          </w:rPr>
          <w:instrText xml:space="preserve"> PAGEREF _Toc474487633 \h </w:instrText>
        </w:r>
        <w:r w:rsidRPr="003859B6">
          <w:rPr>
            <w:noProof/>
          </w:rPr>
        </w:r>
        <w:r w:rsidRPr="003859B6">
          <w:rPr>
            <w:noProof/>
          </w:rPr>
          <w:fldChar w:fldCharType="separate"/>
        </w:r>
        <w:r w:rsidRPr="003859B6">
          <w:rPr>
            <w:noProof/>
          </w:rPr>
          <w:t>25</w:t>
        </w:r>
        <w:r w:rsidRPr="003859B6">
          <w:rPr>
            <w:noProof/>
          </w:rPr>
          <w:fldChar w:fldCharType="end"/>
        </w:r>
      </w:hyperlink>
    </w:p>
    <w:p w:rsidR="003374B9" w:rsidRPr="003859B6" w:rsidRDefault="003374B9">
      <w:pPr>
        <w:pStyle w:val="TOC2"/>
        <w:rPr>
          <w:rFonts w:asciiTheme="minorHAnsi" w:eastAsiaTheme="minorEastAsia" w:hAnsiTheme="minorHAnsi" w:cstheme="minorBidi"/>
          <w:noProof/>
          <w:lang w:eastAsia="en-GB"/>
        </w:rPr>
      </w:pPr>
      <w:hyperlink w:anchor="_Toc474487634" w:history="1">
        <w:r w:rsidRPr="003859B6">
          <w:rPr>
            <w:rStyle w:val="Hyperlink"/>
            <w:noProof/>
          </w:rPr>
          <w:t>3. Increasing the incomes of fishers and aqua-farmers while improving consumer access to seafood</w:t>
        </w:r>
        <w:r w:rsidRPr="003859B6">
          <w:rPr>
            <w:noProof/>
          </w:rPr>
          <w:tab/>
        </w:r>
        <w:r w:rsidRPr="003859B6">
          <w:rPr>
            <w:noProof/>
          </w:rPr>
          <w:fldChar w:fldCharType="begin"/>
        </w:r>
        <w:r w:rsidRPr="003859B6">
          <w:rPr>
            <w:noProof/>
          </w:rPr>
          <w:instrText xml:space="preserve"> PAGEREF _Toc474487634 \h </w:instrText>
        </w:r>
        <w:r w:rsidRPr="003859B6">
          <w:rPr>
            <w:noProof/>
          </w:rPr>
        </w:r>
        <w:r w:rsidRPr="003859B6">
          <w:rPr>
            <w:noProof/>
          </w:rPr>
          <w:fldChar w:fldCharType="separate"/>
        </w:r>
        <w:r w:rsidRPr="003859B6">
          <w:rPr>
            <w:noProof/>
          </w:rPr>
          <w:t>26</w:t>
        </w:r>
        <w:r w:rsidRPr="003859B6">
          <w:rPr>
            <w:noProof/>
          </w:rPr>
          <w:fldChar w:fldCharType="end"/>
        </w:r>
      </w:hyperlink>
    </w:p>
    <w:p w:rsidR="003374B9" w:rsidRPr="003859B6" w:rsidRDefault="003374B9">
      <w:pPr>
        <w:pStyle w:val="TOC3"/>
        <w:rPr>
          <w:rFonts w:asciiTheme="minorHAnsi" w:eastAsiaTheme="minorEastAsia" w:hAnsiTheme="minorHAnsi" w:cstheme="minorBidi"/>
          <w:noProof/>
          <w:lang w:eastAsia="en-GB"/>
        </w:rPr>
      </w:pPr>
      <w:hyperlink w:anchor="_Toc474487635" w:history="1">
        <w:r w:rsidRPr="003859B6">
          <w:rPr>
            <w:rStyle w:val="Hyperlink"/>
            <w:noProof/>
          </w:rPr>
          <w:t>Direct support: The need for decoupling</w:t>
        </w:r>
        <w:r w:rsidRPr="003859B6">
          <w:rPr>
            <w:noProof/>
          </w:rPr>
          <w:tab/>
        </w:r>
        <w:r w:rsidRPr="003859B6">
          <w:rPr>
            <w:noProof/>
          </w:rPr>
          <w:fldChar w:fldCharType="begin"/>
        </w:r>
        <w:r w:rsidRPr="003859B6">
          <w:rPr>
            <w:noProof/>
          </w:rPr>
          <w:instrText xml:space="preserve"> PAGEREF _Toc474487635 \h </w:instrText>
        </w:r>
        <w:r w:rsidRPr="003859B6">
          <w:rPr>
            <w:noProof/>
          </w:rPr>
        </w:r>
        <w:r w:rsidRPr="003859B6">
          <w:rPr>
            <w:noProof/>
          </w:rPr>
          <w:fldChar w:fldCharType="separate"/>
        </w:r>
        <w:r w:rsidRPr="003859B6">
          <w:rPr>
            <w:noProof/>
          </w:rPr>
          <w:t>26</w:t>
        </w:r>
        <w:r w:rsidRPr="003859B6">
          <w:rPr>
            <w:noProof/>
          </w:rPr>
          <w:fldChar w:fldCharType="end"/>
        </w:r>
      </w:hyperlink>
    </w:p>
    <w:p w:rsidR="003374B9" w:rsidRPr="003859B6" w:rsidRDefault="003374B9">
      <w:pPr>
        <w:pStyle w:val="TOC3"/>
        <w:rPr>
          <w:rFonts w:asciiTheme="minorHAnsi" w:eastAsiaTheme="minorEastAsia" w:hAnsiTheme="minorHAnsi" w:cstheme="minorBidi"/>
          <w:noProof/>
          <w:lang w:eastAsia="en-GB"/>
        </w:rPr>
      </w:pPr>
      <w:hyperlink w:anchor="_Toc474487636" w:history="1">
        <w:r w:rsidRPr="003859B6">
          <w:rPr>
            <w:rStyle w:val="Hyperlink"/>
            <w:noProof/>
          </w:rPr>
          <w:t>Sustainable resource management for stable income growth</w:t>
        </w:r>
        <w:r w:rsidRPr="003859B6">
          <w:rPr>
            <w:noProof/>
          </w:rPr>
          <w:tab/>
        </w:r>
        <w:r w:rsidRPr="003859B6">
          <w:rPr>
            <w:noProof/>
          </w:rPr>
          <w:fldChar w:fldCharType="begin"/>
        </w:r>
        <w:r w:rsidRPr="003859B6">
          <w:rPr>
            <w:noProof/>
          </w:rPr>
          <w:instrText xml:space="preserve"> PAGEREF _Toc474487636 \h </w:instrText>
        </w:r>
        <w:r w:rsidRPr="003859B6">
          <w:rPr>
            <w:noProof/>
          </w:rPr>
        </w:r>
        <w:r w:rsidRPr="003859B6">
          <w:rPr>
            <w:noProof/>
          </w:rPr>
          <w:fldChar w:fldCharType="separate"/>
        </w:r>
        <w:r w:rsidRPr="003859B6">
          <w:rPr>
            <w:noProof/>
          </w:rPr>
          <w:t>28</w:t>
        </w:r>
        <w:r w:rsidRPr="003859B6">
          <w:rPr>
            <w:noProof/>
          </w:rPr>
          <w:fldChar w:fldCharType="end"/>
        </w:r>
      </w:hyperlink>
    </w:p>
    <w:p w:rsidR="003374B9" w:rsidRPr="003859B6" w:rsidRDefault="003374B9">
      <w:pPr>
        <w:pStyle w:val="TOC3"/>
        <w:rPr>
          <w:rFonts w:asciiTheme="minorHAnsi" w:eastAsiaTheme="minorEastAsia" w:hAnsiTheme="minorHAnsi" w:cstheme="minorBidi"/>
          <w:noProof/>
          <w:lang w:eastAsia="en-GB"/>
        </w:rPr>
      </w:pPr>
      <w:hyperlink w:anchor="_Toc474487637" w:history="1">
        <w:r w:rsidRPr="003859B6">
          <w:rPr>
            <w:rStyle w:val="Hyperlink"/>
            <w:noProof/>
          </w:rPr>
          <w:t>Facilitating public support for infrastructure and R&amp;D</w:t>
        </w:r>
        <w:r w:rsidRPr="003859B6">
          <w:rPr>
            <w:noProof/>
          </w:rPr>
          <w:tab/>
        </w:r>
        <w:r w:rsidRPr="003859B6">
          <w:rPr>
            <w:noProof/>
          </w:rPr>
          <w:fldChar w:fldCharType="begin"/>
        </w:r>
        <w:r w:rsidRPr="003859B6">
          <w:rPr>
            <w:noProof/>
          </w:rPr>
          <w:instrText xml:space="preserve"> PAGEREF _Toc474487637 \h </w:instrText>
        </w:r>
        <w:r w:rsidRPr="003859B6">
          <w:rPr>
            <w:noProof/>
          </w:rPr>
        </w:r>
        <w:r w:rsidRPr="003859B6">
          <w:rPr>
            <w:noProof/>
          </w:rPr>
          <w:fldChar w:fldCharType="separate"/>
        </w:r>
        <w:r w:rsidRPr="003859B6">
          <w:rPr>
            <w:noProof/>
          </w:rPr>
          <w:t>30</w:t>
        </w:r>
        <w:r w:rsidRPr="003859B6">
          <w:rPr>
            <w:noProof/>
          </w:rPr>
          <w:fldChar w:fldCharType="end"/>
        </w:r>
      </w:hyperlink>
    </w:p>
    <w:p w:rsidR="003374B9" w:rsidRPr="003859B6" w:rsidRDefault="003374B9">
      <w:pPr>
        <w:pStyle w:val="TOC3"/>
        <w:rPr>
          <w:rFonts w:asciiTheme="minorHAnsi" w:eastAsiaTheme="minorEastAsia" w:hAnsiTheme="minorHAnsi" w:cstheme="minorBidi"/>
          <w:noProof/>
          <w:lang w:eastAsia="en-GB"/>
        </w:rPr>
      </w:pPr>
      <w:hyperlink w:anchor="_Toc474487638" w:history="1">
        <w:r w:rsidRPr="003859B6">
          <w:rPr>
            <w:rStyle w:val="Hyperlink"/>
            <w:noProof/>
          </w:rPr>
          <w:t>Trade and foreign investment restrictions: Support at the cost of higher prices for consumers</w:t>
        </w:r>
        <w:r w:rsidRPr="003859B6">
          <w:rPr>
            <w:noProof/>
          </w:rPr>
          <w:tab/>
        </w:r>
        <w:r w:rsidRPr="003859B6">
          <w:rPr>
            <w:noProof/>
          </w:rPr>
          <w:fldChar w:fldCharType="begin"/>
        </w:r>
        <w:r w:rsidRPr="003859B6">
          <w:rPr>
            <w:noProof/>
          </w:rPr>
          <w:instrText xml:space="preserve"> PAGEREF _Toc474487638 \h </w:instrText>
        </w:r>
        <w:r w:rsidRPr="003859B6">
          <w:rPr>
            <w:noProof/>
          </w:rPr>
        </w:r>
        <w:r w:rsidRPr="003859B6">
          <w:rPr>
            <w:noProof/>
          </w:rPr>
          <w:fldChar w:fldCharType="separate"/>
        </w:r>
        <w:r w:rsidRPr="003859B6">
          <w:rPr>
            <w:noProof/>
          </w:rPr>
          <w:t>32</w:t>
        </w:r>
        <w:r w:rsidRPr="003859B6">
          <w:rPr>
            <w:noProof/>
          </w:rPr>
          <w:fldChar w:fldCharType="end"/>
        </w:r>
      </w:hyperlink>
    </w:p>
    <w:p w:rsidR="003374B9" w:rsidRPr="003859B6" w:rsidRDefault="003374B9">
      <w:pPr>
        <w:pStyle w:val="TOC2"/>
        <w:rPr>
          <w:rFonts w:asciiTheme="minorHAnsi" w:eastAsiaTheme="minorEastAsia" w:hAnsiTheme="minorHAnsi" w:cstheme="minorBidi"/>
          <w:noProof/>
          <w:lang w:eastAsia="en-GB"/>
        </w:rPr>
      </w:pPr>
      <w:hyperlink w:anchor="_Toc474487639" w:history="1">
        <w:r w:rsidRPr="003859B6">
          <w:rPr>
            <w:rStyle w:val="Hyperlink"/>
            <w:noProof/>
          </w:rPr>
          <w:t xml:space="preserve">4. The way forward: From food </w:t>
        </w:r>
        <w:r w:rsidRPr="003859B6">
          <w:rPr>
            <w:rStyle w:val="Hyperlink"/>
            <w:i/>
            <w:noProof/>
          </w:rPr>
          <w:t>sovereignty</w:t>
        </w:r>
        <w:r w:rsidRPr="003859B6">
          <w:rPr>
            <w:rStyle w:val="Hyperlink"/>
            <w:noProof/>
          </w:rPr>
          <w:t xml:space="preserve"> to food </w:t>
        </w:r>
        <w:r w:rsidRPr="003859B6">
          <w:rPr>
            <w:rStyle w:val="Hyperlink"/>
            <w:i/>
            <w:noProof/>
          </w:rPr>
          <w:t>security</w:t>
        </w:r>
        <w:r w:rsidRPr="003859B6">
          <w:rPr>
            <w:noProof/>
          </w:rPr>
          <w:tab/>
        </w:r>
        <w:r w:rsidRPr="003859B6">
          <w:rPr>
            <w:noProof/>
          </w:rPr>
          <w:fldChar w:fldCharType="begin"/>
        </w:r>
        <w:r w:rsidRPr="003859B6">
          <w:rPr>
            <w:noProof/>
          </w:rPr>
          <w:instrText xml:space="preserve"> PAGEREF _Toc474487639 \h </w:instrText>
        </w:r>
        <w:r w:rsidRPr="003859B6">
          <w:rPr>
            <w:noProof/>
          </w:rPr>
        </w:r>
        <w:r w:rsidRPr="003859B6">
          <w:rPr>
            <w:noProof/>
          </w:rPr>
          <w:fldChar w:fldCharType="separate"/>
        </w:r>
        <w:r w:rsidRPr="003859B6">
          <w:rPr>
            <w:noProof/>
          </w:rPr>
          <w:t>33</w:t>
        </w:r>
        <w:r w:rsidRPr="003859B6">
          <w:rPr>
            <w:noProof/>
          </w:rPr>
          <w:fldChar w:fldCharType="end"/>
        </w:r>
      </w:hyperlink>
    </w:p>
    <w:p w:rsidR="00CE49F0" w:rsidRPr="003859B6" w:rsidRDefault="00CE49F0">
      <w:pPr>
        <w:rPr>
          <w:b/>
          <w:noProof/>
        </w:rPr>
      </w:pPr>
      <w:r w:rsidRPr="003859B6">
        <w:rPr>
          <w:b/>
          <w:noProof/>
        </w:rPr>
        <w:fldChar w:fldCharType="end"/>
      </w:r>
    </w:p>
    <w:p w:rsidR="00CE49F0" w:rsidRPr="003859B6" w:rsidRDefault="00CE49F0">
      <w:pPr>
        <w:keepNext/>
        <w:spacing w:after="240"/>
        <w:rPr>
          <w:b/>
          <w:noProof/>
        </w:rPr>
      </w:pPr>
      <w:r w:rsidRPr="003859B6">
        <w:rPr>
          <w:b/>
          <w:noProof/>
        </w:rPr>
        <w:t>Tables</w:t>
      </w:r>
    </w:p>
    <w:p w:rsidR="009349E6" w:rsidRPr="003859B6" w:rsidRDefault="00CE49F0">
      <w:pPr>
        <w:pStyle w:val="TOC2"/>
        <w:rPr>
          <w:rFonts w:asciiTheme="minorHAnsi" w:eastAsiaTheme="minorEastAsia" w:hAnsiTheme="minorHAnsi" w:cstheme="minorBidi"/>
          <w:noProof/>
          <w:lang w:eastAsia="en-GB"/>
        </w:rPr>
      </w:pPr>
      <w:r w:rsidRPr="003859B6">
        <w:rPr>
          <w:b/>
          <w:noProof/>
        </w:rPr>
        <w:fldChar w:fldCharType="begin"/>
      </w:r>
      <w:r w:rsidRPr="003859B6">
        <w:rPr>
          <w:b/>
          <w:noProof/>
        </w:rPr>
        <w:instrText xml:space="preserve"> TOC \f t \h</w:instrText>
      </w:r>
      <w:r w:rsidRPr="003859B6">
        <w:rPr>
          <w:b/>
          <w:noProof/>
        </w:rPr>
        <w:fldChar w:fldCharType="separate"/>
      </w:r>
      <w:hyperlink w:anchor="_Toc473275089" w:history="1">
        <w:r w:rsidR="009349E6" w:rsidRPr="003859B6">
          <w:rPr>
            <w:rStyle w:val="Hyperlink"/>
            <w:noProof/>
          </w:rPr>
          <w:t>Table 1. Status of fisheries resources by major species category and Fishery Management Area (WPP), 2016</w:t>
        </w:r>
        <w:r w:rsidR="009349E6" w:rsidRPr="003859B6">
          <w:rPr>
            <w:noProof/>
          </w:rPr>
          <w:tab/>
        </w:r>
        <w:r w:rsidR="009349E6" w:rsidRPr="003859B6">
          <w:rPr>
            <w:noProof/>
          </w:rPr>
          <w:fldChar w:fldCharType="begin"/>
        </w:r>
        <w:r w:rsidR="009349E6" w:rsidRPr="003859B6">
          <w:rPr>
            <w:noProof/>
          </w:rPr>
          <w:instrText xml:space="preserve"> PAGEREF _Toc473275089 \h </w:instrText>
        </w:r>
        <w:r w:rsidR="009349E6" w:rsidRPr="003859B6">
          <w:rPr>
            <w:noProof/>
          </w:rPr>
        </w:r>
        <w:r w:rsidR="009349E6" w:rsidRPr="003859B6">
          <w:rPr>
            <w:noProof/>
          </w:rPr>
          <w:fldChar w:fldCharType="separate"/>
        </w:r>
        <w:r w:rsidR="009358E8" w:rsidRPr="003859B6">
          <w:rPr>
            <w:noProof/>
          </w:rPr>
          <w:t>15</w:t>
        </w:r>
        <w:r w:rsidR="009349E6" w:rsidRPr="003859B6">
          <w:rPr>
            <w:noProof/>
          </w:rPr>
          <w:fldChar w:fldCharType="end"/>
        </w:r>
      </w:hyperlink>
    </w:p>
    <w:p w:rsidR="00CE49F0" w:rsidRPr="003859B6" w:rsidRDefault="00CE49F0">
      <w:pPr>
        <w:rPr>
          <w:b/>
          <w:noProof/>
        </w:rPr>
      </w:pPr>
      <w:r w:rsidRPr="003859B6">
        <w:rPr>
          <w:b/>
          <w:noProof/>
        </w:rPr>
        <w:fldChar w:fldCharType="end"/>
      </w:r>
    </w:p>
    <w:p w:rsidR="00CE49F0" w:rsidRPr="003859B6" w:rsidRDefault="00CE49F0">
      <w:pPr>
        <w:keepNext/>
        <w:spacing w:after="240"/>
        <w:rPr>
          <w:b/>
          <w:noProof/>
        </w:rPr>
      </w:pPr>
      <w:r w:rsidRPr="003859B6">
        <w:rPr>
          <w:b/>
          <w:noProof/>
        </w:rPr>
        <w:t>Figures</w:t>
      </w:r>
    </w:p>
    <w:p w:rsidR="008E2217" w:rsidRPr="003859B6" w:rsidRDefault="00CE49F0">
      <w:pPr>
        <w:pStyle w:val="TOC2"/>
        <w:rPr>
          <w:rFonts w:asciiTheme="minorHAnsi" w:eastAsiaTheme="minorEastAsia" w:hAnsiTheme="minorHAnsi" w:cstheme="minorBidi"/>
          <w:noProof/>
          <w:lang w:eastAsia="en-GB"/>
        </w:rPr>
      </w:pPr>
      <w:r w:rsidRPr="003859B6">
        <w:rPr>
          <w:b/>
          <w:noProof/>
        </w:rPr>
        <w:fldChar w:fldCharType="begin"/>
      </w:r>
      <w:r w:rsidRPr="003859B6">
        <w:rPr>
          <w:b/>
          <w:noProof/>
        </w:rPr>
        <w:instrText xml:space="preserve"> TOC \f f \h</w:instrText>
      </w:r>
      <w:r w:rsidRPr="003859B6">
        <w:rPr>
          <w:b/>
          <w:noProof/>
        </w:rPr>
        <w:fldChar w:fldCharType="separate"/>
      </w:r>
      <w:hyperlink w:anchor="_Toc473280378" w:history="1">
        <w:r w:rsidR="008E2217" w:rsidRPr="003859B6">
          <w:rPr>
            <w:rStyle w:val="Hyperlink"/>
            <w:noProof/>
          </w:rPr>
          <w:t>Figure 1. Selected food insecurity indicators in Indonesia, 1991-2025 (projection)</w:t>
        </w:r>
        <w:r w:rsidR="008E2217" w:rsidRPr="003859B6">
          <w:rPr>
            <w:noProof/>
          </w:rPr>
          <w:tab/>
        </w:r>
        <w:r w:rsidR="008E2217" w:rsidRPr="003859B6">
          <w:rPr>
            <w:noProof/>
          </w:rPr>
          <w:fldChar w:fldCharType="begin"/>
        </w:r>
        <w:r w:rsidR="008E2217" w:rsidRPr="003859B6">
          <w:rPr>
            <w:noProof/>
          </w:rPr>
          <w:instrText xml:space="preserve"> PAGEREF _Toc473280378 \h </w:instrText>
        </w:r>
        <w:r w:rsidR="008E2217" w:rsidRPr="003859B6">
          <w:rPr>
            <w:noProof/>
          </w:rPr>
        </w:r>
        <w:r w:rsidR="008E2217" w:rsidRPr="003859B6">
          <w:rPr>
            <w:noProof/>
          </w:rPr>
          <w:fldChar w:fldCharType="separate"/>
        </w:r>
        <w:r w:rsidR="009358E8" w:rsidRPr="003859B6">
          <w:rPr>
            <w:noProof/>
          </w:rPr>
          <w:t>7</w:t>
        </w:r>
        <w:r w:rsidR="008E2217" w:rsidRPr="003859B6">
          <w:rPr>
            <w:noProof/>
          </w:rPr>
          <w:fldChar w:fldCharType="end"/>
        </w:r>
      </w:hyperlink>
    </w:p>
    <w:p w:rsidR="008E2217" w:rsidRPr="003859B6" w:rsidRDefault="00D3005E">
      <w:pPr>
        <w:pStyle w:val="TOC2"/>
        <w:rPr>
          <w:rFonts w:asciiTheme="minorHAnsi" w:eastAsiaTheme="minorEastAsia" w:hAnsiTheme="minorHAnsi" w:cstheme="minorBidi"/>
          <w:noProof/>
          <w:lang w:eastAsia="en-GB"/>
        </w:rPr>
      </w:pPr>
      <w:hyperlink w:anchor="_Toc473280379" w:history="1">
        <w:r w:rsidR="008E2217" w:rsidRPr="003859B6">
          <w:rPr>
            <w:rStyle w:val="Hyperlink"/>
            <w:noProof/>
          </w:rPr>
          <w:t>Figure 3 Fisheries and Aquaculture production, 1950-2014</w:t>
        </w:r>
        <w:r w:rsidR="008E2217" w:rsidRPr="003859B6">
          <w:rPr>
            <w:noProof/>
          </w:rPr>
          <w:tab/>
        </w:r>
        <w:r w:rsidR="008E2217" w:rsidRPr="003859B6">
          <w:rPr>
            <w:noProof/>
          </w:rPr>
          <w:fldChar w:fldCharType="begin"/>
        </w:r>
        <w:r w:rsidR="008E2217" w:rsidRPr="003859B6">
          <w:rPr>
            <w:noProof/>
          </w:rPr>
          <w:instrText xml:space="preserve"> PAGEREF _Toc473280379 \h </w:instrText>
        </w:r>
        <w:r w:rsidR="008E2217" w:rsidRPr="003859B6">
          <w:rPr>
            <w:noProof/>
          </w:rPr>
        </w:r>
        <w:r w:rsidR="008E2217" w:rsidRPr="003859B6">
          <w:rPr>
            <w:noProof/>
          </w:rPr>
          <w:fldChar w:fldCharType="separate"/>
        </w:r>
        <w:r w:rsidR="009358E8" w:rsidRPr="003859B6">
          <w:rPr>
            <w:noProof/>
          </w:rPr>
          <w:t>9</w:t>
        </w:r>
        <w:r w:rsidR="008E2217" w:rsidRPr="003859B6">
          <w:rPr>
            <w:noProof/>
          </w:rPr>
          <w:fldChar w:fldCharType="end"/>
        </w:r>
      </w:hyperlink>
    </w:p>
    <w:p w:rsidR="008E2217" w:rsidRPr="003859B6" w:rsidRDefault="00D3005E">
      <w:pPr>
        <w:pStyle w:val="TOC2"/>
        <w:rPr>
          <w:rFonts w:asciiTheme="minorHAnsi" w:eastAsiaTheme="minorEastAsia" w:hAnsiTheme="minorHAnsi" w:cstheme="minorBidi"/>
          <w:noProof/>
          <w:lang w:eastAsia="en-GB"/>
        </w:rPr>
      </w:pPr>
      <w:hyperlink w:anchor="_Toc473280380" w:history="1">
        <w:r w:rsidR="008E2217" w:rsidRPr="003859B6">
          <w:rPr>
            <w:rStyle w:val="Hyperlink"/>
            <w:noProof/>
          </w:rPr>
          <w:t>Figure 3 Composition of capture fisheries by main species (2014)</w:t>
        </w:r>
        <w:r w:rsidR="008E2217" w:rsidRPr="003859B6">
          <w:rPr>
            <w:noProof/>
          </w:rPr>
          <w:tab/>
        </w:r>
        <w:r w:rsidR="008E2217" w:rsidRPr="003859B6">
          <w:rPr>
            <w:noProof/>
          </w:rPr>
          <w:fldChar w:fldCharType="begin"/>
        </w:r>
        <w:r w:rsidR="008E2217" w:rsidRPr="003859B6">
          <w:rPr>
            <w:noProof/>
          </w:rPr>
          <w:instrText xml:space="preserve"> PAGEREF _Toc473280380 \h </w:instrText>
        </w:r>
        <w:r w:rsidR="008E2217" w:rsidRPr="003859B6">
          <w:rPr>
            <w:noProof/>
          </w:rPr>
        </w:r>
        <w:r w:rsidR="008E2217" w:rsidRPr="003859B6">
          <w:rPr>
            <w:noProof/>
          </w:rPr>
          <w:fldChar w:fldCharType="separate"/>
        </w:r>
        <w:r w:rsidR="009358E8" w:rsidRPr="003859B6">
          <w:rPr>
            <w:noProof/>
          </w:rPr>
          <w:t>10</w:t>
        </w:r>
        <w:r w:rsidR="008E2217" w:rsidRPr="003859B6">
          <w:rPr>
            <w:noProof/>
          </w:rPr>
          <w:fldChar w:fldCharType="end"/>
        </w:r>
      </w:hyperlink>
    </w:p>
    <w:p w:rsidR="008E2217" w:rsidRPr="003859B6" w:rsidRDefault="00D3005E">
      <w:pPr>
        <w:pStyle w:val="TOC2"/>
        <w:rPr>
          <w:rFonts w:asciiTheme="minorHAnsi" w:eastAsiaTheme="minorEastAsia" w:hAnsiTheme="minorHAnsi" w:cstheme="minorBidi"/>
          <w:noProof/>
          <w:lang w:eastAsia="en-GB"/>
        </w:rPr>
      </w:pPr>
      <w:hyperlink w:anchor="_Toc473280381" w:history="1">
        <w:r w:rsidR="008E2217" w:rsidRPr="003859B6">
          <w:rPr>
            <w:rStyle w:val="Hyperlink"/>
            <w:noProof/>
          </w:rPr>
          <w:t>Figure 4 Capture fisheries by fishing segment, 1950-2010</w:t>
        </w:r>
        <w:r w:rsidR="008E2217" w:rsidRPr="003859B6">
          <w:rPr>
            <w:noProof/>
          </w:rPr>
          <w:tab/>
        </w:r>
        <w:r w:rsidR="008E2217" w:rsidRPr="003859B6">
          <w:rPr>
            <w:noProof/>
          </w:rPr>
          <w:fldChar w:fldCharType="begin"/>
        </w:r>
        <w:r w:rsidR="008E2217" w:rsidRPr="003859B6">
          <w:rPr>
            <w:noProof/>
          </w:rPr>
          <w:instrText xml:space="preserve"> PAGEREF _Toc473280381 \h </w:instrText>
        </w:r>
        <w:r w:rsidR="008E2217" w:rsidRPr="003859B6">
          <w:rPr>
            <w:noProof/>
          </w:rPr>
        </w:r>
        <w:r w:rsidR="008E2217" w:rsidRPr="003859B6">
          <w:rPr>
            <w:noProof/>
          </w:rPr>
          <w:fldChar w:fldCharType="separate"/>
        </w:r>
        <w:r w:rsidR="009358E8" w:rsidRPr="003859B6">
          <w:rPr>
            <w:noProof/>
          </w:rPr>
          <w:t>10</w:t>
        </w:r>
        <w:r w:rsidR="008E2217" w:rsidRPr="003859B6">
          <w:rPr>
            <w:noProof/>
          </w:rPr>
          <w:fldChar w:fldCharType="end"/>
        </w:r>
      </w:hyperlink>
    </w:p>
    <w:p w:rsidR="008E2217" w:rsidRPr="003859B6" w:rsidRDefault="00D3005E">
      <w:pPr>
        <w:pStyle w:val="TOC2"/>
        <w:rPr>
          <w:rFonts w:asciiTheme="minorHAnsi" w:eastAsiaTheme="minorEastAsia" w:hAnsiTheme="minorHAnsi" w:cstheme="minorBidi"/>
          <w:noProof/>
          <w:lang w:eastAsia="en-GB"/>
        </w:rPr>
      </w:pPr>
      <w:hyperlink w:anchor="_Toc473280382" w:history="1">
        <w:r w:rsidR="008E2217" w:rsidRPr="003859B6">
          <w:rPr>
            <w:rStyle w:val="Hyperlink"/>
            <w:noProof/>
          </w:rPr>
          <w:t>Figure 5 Composition of aquaculture production by main species (2014)</w:t>
        </w:r>
        <w:r w:rsidR="008E2217" w:rsidRPr="003859B6">
          <w:rPr>
            <w:noProof/>
          </w:rPr>
          <w:tab/>
        </w:r>
        <w:r w:rsidR="008E2217" w:rsidRPr="003859B6">
          <w:rPr>
            <w:noProof/>
          </w:rPr>
          <w:fldChar w:fldCharType="begin"/>
        </w:r>
        <w:r w:rsidR="008E2217" w:rsidRPr="003859B6">
          <w:rPr>
            <w:noProof/>
          </w:rPr>
          <w:instrText xml:space="preserve"> PAGEREF _Toc473280382 \h </w:instrText>
        </w:r>
        <w:r w:rsidR="008E2217" w:rsidRPr="003859B6">
          <w:rPr>
            <w:noProof/>
          </w:rPr>
        </w:r>
        <w:r w:rsidR="008E2217" w:rsidRPr="003859B6">
          <w:rPr>
            <w:noProof/>
          </w:rPr>
          <w:fldChar w:fldCharType="separate"/>
        </w:r>
        <w:r w:rsidR="009358E8" w:rsidRPr="003859B6">
          <w:rPr>
            <w:noProof/>
          </w:rPr>
          <w:t>11</w:t>
        </w:r>
        <w:r w:rsidR="008E2217" w:rsidRPr="003859B6">
          <w:rPr>
            <w:noProof/>
          </w:rPr>
          <w:fldChar w:fldCharType="end"/>
        </w:r>
      </w:hyperlink>
    </w:p>
    <w:p w:rsidR="008E2217" w:rsidRPr="003859B6" w:rsidRDefault="00D3005E">
      <w:pPr>
        <w:pStyle w:val="TOC2"/>
        <w:rPr>
          <w:rFonts w:asciiTheme="minorHAnsi" w:eastAsiaTheme="minorEastAsia" w:hAnsiTheme="minorHAnsi" w:cstheme="minorBidi"/>
          <w:noProof/>
          <w:lang w:eastAsia="en-GB"/>
        </w:rPr>
      </w:pPr>
      <w:hyperlink w:anchor="_Toc473280383" w:history="1">
        <w:r w:rsidR="008E2217" w:rsidRPr="003859B6">
          <w:rPr>
            <w:rStyle w:val="Hyperlink"/>
            <w:noProof/>
          </w:rPr>
          <w:t>Figure 6 Projected fisheries and Aquaculture production, 2015-2024</w:t>
        </w:r>
        <w:r w:rsidR="008E2217" w:rsidRPr="003859B6">
          <w:rPr>
            <w:noProof/>
          </w:rPr>
          <w:tab/>
        </w:r>
        <w:r w:rsidR="008E2217" w:rsidRPr="003859B6">
          <w:rPr>
            <w:noProof/>
          </w:rPr>
          <w:fldChar w:fldCharType="begin"/>
        </w:r>
        <w:r w:rsidR="008E2217" w:rsidRPr="003859B6">
          <w:rPr>
            <w:noProof/>
          </w:rPr>
          <w:instrText xml:space="preserve"> PAGEREF _Toc473280383 \h </w:instrText>
        </w:r>
        <w:r w:rsidR="008E2217" w:rsidRPr="003859B6">
          <w:rPr>
            <w:noProof/>
          </w:rPr>
        </w:r>
        <w:r w:rsidR="008E2217" w:rsidRPr="003859B6">
          <w:rPr>
            <w:noProof/>
          </w:rPr>
          <w:fldChar w:fldCharType="separate"/>
        </w:r>
        <w:r w:rsidR="009358E8" w:rsidRPr="003859B6">
          <w:rPr>
            <w:noProof/>
          </w:rPr>
          <w:t>12</w:t>
        </w:r>
        <w:r w:rsidR="008E2217" w:rsidRPr="003859B6">
          <w:rPr>
            <w:noProof/>
          </w:rPr>
          <w:fldChar w:fldCharType="end"/>
        </w:r>
      </w:hyperlink>
    </w:p>
    <w:p w:rsidR="008E2217" w:rsidRPr="003859B6" w:rsidRDefault="00D3005E">
      <w:pPr>
        <w:pStyle w:val="TOC2"/>
        <w:rPr>
          <w:rFonts w:asciiTheme="minorHAnsi" w:eastAsiaTheme="minorEastAsia" w:hAnsiTheme="minorHAnsi" w:cstheme="minorBidi"/>
          <w:noProof/>
          <w:lang w:eastAsia="en-GB"/>
        </w:rPr>
      </w:pPr>
      <w:hyperlink w:anchor="_Toc473280384" w:history="1">
        <w:r w:rsidR="008E2217" w:rsidRPr="003859B6">
          <w:rPr>
            <w:rStyle w:val="Hyperlink"/>
            <w:noProof/>
          </w:rPr>
          <w:t>Figure 7.Budget allocation for the main entities of MMAF, 2014 and 2015</w:t>
        </w:r>
        <w:r w:rsidR="008E2217" w:rsidRPr="003859B6">
          <w:rPr>
            <w:noProof/>
          </w:rPr>
          <w:tab/>
        </w:r>
        <w:r w:rsidR="008E2217" w:rsidRPr="003859B6">
          <w:rPr>
            <w:noProof/>
          </w:rPr>
          <w:fldChar w:fldCharType="begin"/>
        </w:r>
        <w:r w:rsidR="008E2217" w:rsidRPr="003859B6">
          <w:rPr>
            <w:noProof/>
          </w:rPr>
          <w:instrText xml:space="preserve"> PAGEREF _Toc473280384 \h </w:instrText>
        </w:r>
        <w:r w:rsidR="008E2217" w:rsidRPr="003859B6">
          <w:rPr>
            <w:noProof/>
          </w:rPr>
        </w:r>
        <w:r w:rsidR="008E2217" w:rsidRPr="003859B6">
          <w:rPr>
            <w:noProof/>
          </w:rPr>
          <w:fldChar w:fldCharType="separate"/>
        </w:r>
        <w:r w:rsidR="009358E8" w:rsidRPr="003859B6">
          <w:rPr>
            <w:noProof/>
          </w:rPr>
          <w:t>13</w:t>
        </w:r>
        <w:r w:rsidR="008E2217" w:rsidRPr="003859B6">
          <w:rPr>
            <w:noProof/>
          </w:rPr>
          <w:fldChar w:fldCharType="end"/>
        </w:r>
      </w:hyperlink>
    </w:p>
    <w:p w:rsidR="008E2217" w:rsidRPr="003859B6" w:rsidRDefault="00D3005E">
      <w:pPr>
        <w:pStyle w:val="TOC2"/>
        <w:rPr>
          <w:rFonts w:asciiTheme="minorHAnsi" w:eastAsiaTheme="minorEastAsia" w:hAnsiTheme="minorHAnsi" w:cstheme="minorBidi"/>
          <w:noProof/>
          <w:lang w:eastAsia="en-GB"/>
        </w:rPr>
      </w:pPr>
      <w:hyperlink w:anchor="_Toc473280385" w:history="1">
        <w:r w:rsidR="008E2217" w:rsidRPr="003859B6">
          <w:rPr>
            <w:rStyle w:val="Hyperlink"/>
            <w:noProof/>
          </w:rPr>
          <w:t>Figure 8. Support to fisheries and aquaculture 2014-2015</w:t>
        </w:r>
        <w:r w:rsidR="008E2217" w:rsidRPr="003859B6">
          <w:rPr>
            <w:noProof/>
          </w:rPr>
          <w:tab/>
        </w:r>
        <w:r w:rsidR="008E2217" w:rsidRPr="003859B6">
          <w:rPr>
            <w:noProof/>
          </w:rPr>
          <w:fldChar w:fldCharType="begin"/>
        </w:r>
        <w:r w:rsidR="008E2217" w:rsidRPr="003859B6">
          <w:rPr>
            <w:noProof/>
          </w:rPr>
          <w:instrText xml:space="preserve"> PAGEREF _Toc473280385 \h </w:instrText>
        </w:r>
        <w:r w:rsidR="008E2217" w:rsidRPr="003859B6">
          <w:rPr>
            <w:noProof/>
          </w:rPr>
        </w:r>
        <w:r w:rsidR="008E2217" w:rsidRPr="003859B6">
          <w:rPr>
            <w:noProof/>
          </w:rPr>
          <w:fldChar w:fldCharType="separate"/>
        </w:r>
        <w:r w:rsidR="009358E8" w:rsidRPr="003859B6">
          <w:rPr>
            <w:noProof/>
          </w:rPr>
          <w:t>26</w:t>
        </w:r>
        <w:r w:rsidR="008E2217" w:rsidRPr="003859B6">
          <w:rPr>
            <w:noProof/>
          </w:rPr>
          <w:fldChar w:fldCharType="end"/>
        </w:r>
      </w:hyperlink>
    </w:p>
    <w:p w:rsidR="00CE49F0" w:rsidRPr="003859B6" w:rsidRDefault="00CE49F0">
      <w:pPr>
        <w:rPr>
          <w:b/>
          <w:noProof/>
        </w:rPr>
      </w:pPr>
      <w:r w:rsidRPr="003859B6">
        <w:rPr>
          <w:b/>
          <w:noProof/>
        </w:rPr>
        <w:fldChar w:fldCharType="end"/>
      </w:r>
    </w:p>
    <w:p w:rsidR="00CE49F0" w:rsidRPr="003859B6" w:rsidRDefault="00CE49F0">
      <w:pPr>
        <w:keepNext/>
        <w:spacing w:after="240"/>
        <w:rPr>
          <w:b/>
          <w:noProof/>
        </w:rPr>
      </w:pPr>
      <w:r w:rsidRPr="003859B6">
        <w:rPr>
          <w:b/>
          <w:noProof/>
        </w:rPr>
        <w:t>Boxes</w:t>
      </w:r>
    </w:p>
    <w:p w:rsidR="009349E6" w:rsidRPr="003859B6" w:rsidRDefault="00CE49F0">
      <w:pPr>
        <w:pStyle w:val="TOC2"/>
        <w:rPr>
          <w:rFonts w:asciiTheme="minorHAnsi" w:eastAsiaTheme="minorEastAsia" w:hAnsiTheme="minorHAnsi" w:cstheme="minorBidi"/>
          <w:noProof/>
          <w:lang w:eastAsia="en-GB"/>
        </w:rPr>
      </w:pPr>
      <w:r w:rsidRPr="003859B6">
        <w:rPr>
          <w:b/>
          <w:noProof/>
        </w:rPr>
        <w:fldChar w:fldCharType="begin"/>
      </w:r>
      <w:r w:rsidRPr="003859B6">
        <w:rPr>
          <w:b/>
          <w:noProof/>
        </w:rPr>
        <w:instrText xml:space="preserve"> TOC \t "Text Box Heading;2;Box Heading;2" \h</w:instrText>
      </w:r>
      <w:r w:rsidRPr="003859B6">
        <w:rPr>
          <w:b/>
          <w:noProof/>
        </w:rPr>
        <w:fldChar w:fldCharType="separate"/>
      </w:r>
      <w:hyperlink w:anchor="_Toc473275097" w:history="1">
        <w:r w:rsidR="009349E6" w:rsidRPr="003859B6">
          <w:rPr>
            <w:rStyle w:val="Hyperlink"/>
            <w:noProof/>
            <w:color w:val="auto"/>
            <w:u w:val="none"/>
          </w:rPr>
          <w:fldChar w:fldCharType="begin"/>
        </w:r>
        <w:r w:rsidR="009349E6" w:rsidRPr="003859B6">
          <w:rPr>
            <w:rStyle w:val="Hyperlink"/>
            <w:noProof/>
            <w:color w:val="auto"/>
            <w:u w:val="none"/>
          </w:rPr>
          <w:instrText xml:space="preserve"> MACROBUTTON NUMBERING Box </w:instrText>
        </w:r>
        <w:r w:rsidR="009349E6" w:rsidRPr="003859B6">
          <w:rPr>
            <w:rStyle w:val="Hyperlink"/>
            <w:noProof/>
            <w:color w:val="auto"/>
            <w:u w:val="none"/>
          </w:rPr>
          <w:fldChar w:fldCharType="begin"/>
        </w:r>
        <w:r w:rsidR="009349E6" w:rsidRPr="003859B6">
          <w:rPr>
            <w:rStyle w:val="Hyperlink"/>
            <w:noProof/>
            <w:color w:val="auto"/>
            <w:u w:val="none"/>
          </w:rPr>
          <w:instrText xml:space="preserve"> SEQ  box</w:instrText>
        </w:r>
        <w:r w:rsidR="009349E6" w:rsidRPr="003859B6">
          <w:rPr>
            <w:rStyle w:val="Hyperlink"/>
            <w:noProof/>
            <w:color w:val="auto"/>
            <w:u w:val="none"/>
          </w:rPr>
          <w:fldChar w:fldCharType="separate"/>
        </w:r>
        <w:r w:rsidR="003859B6">
          <w:rPr>
            <w:rStyle w:val="Hyperlink"/>
            <w:noProof/>
            <w:color w:val="auto"/>
            <w:u w:val="none"/>
          </w:rPr>
          <w:instrText>1</w:instrText>
        </w:r>
        <w:r w:rsidR="009349E6" w:rsidRPr="003859B6">
          <w:rPr>
            <w:rStyle w:val="Hyperlink"/>
            <w:noProof/>
            <w:color w:val="auto"/>
            <w:u w:val="none"/>
          </w:rPr>
          <w:fldChar w:fldCharType="end"/>
        </w:r>
        <w:r w:rsidR="009349E6" w:rsidRPr="003859B6">
          <w:rPr>
            <w:rStyle w:val="Hyperlink"/>
            <w:noProof/>
            <w:color w:val="auto"/>
            <w:u w:val="none"/>
          </w:rPr>
          <w:instrText xml:space="preserve">. </w:instrText>
        </w:r>
        <w:r w:rsidR="009349E6" w:rsidRPr="003859B6">
          <w:rPr>
            <w:rStyle w:val="Hyperlink"/>
            <w:noProof/>
            <w:color w:val="auto"/>
            <w:u w:val="none"/>
          </w:rPr>
          <w:fldChar w:fldCharType="end"/>
        </w:r>
        <w:r w:rsidR="009349E6" w:rsidRPr="003859B6">
          <w:rPr>
            <w:rStyle w:val="Hyperlink"/>
            <w:noProof/>
            <w:color w:val="auto"/>
            <w:u w:val="none"/>
          </w:rPr>
          <w:t>Marine fisheries and aquaculture production in Indonesia</w:t>
        </w:r>
        <w:r w:rsidR="009349E6" w:rsidRPr="003859B6">
          <w:rPr>
            <w:noProof/>
          </w:rPr>
          <w:tab/>
        </w:r>
        <w:r w:rsidR="009349E6" w:rsidRPr="003859B6">
          <w:rPr>
            <w:noProof/>
          </w:rPr>
          <w:fldChar w:fldCharType="begin"/>
        </w:r>
        <w:r w:rsidR="009349E6" w:rsidRPr="003859B6">
          <w:rPr>
            <w:noProof/>
          </w:rPr>
          <w:instrText xml:space="preserve"> PAGEREF _Toc473275097 \h </w:instrText>
        </w:r>
        <w:r w:rsidR="009349E6" w:rsidRPr="003859B6">
          <w:rPr>
            <w:noProof/>
          </w:rPr>
        </w:r>
        <w:r w:rsidR="009349E6" w:rsidRPr="003859B6">
          <w:rPr>
            <w:noProof/>
          </w:rPr>
          <w:fldChar w:fldCharType="separate"/>
        </w:r>
        <w:r w:rsidR="009358E8" w:rsidRPr="003859B6">
          <w:rPr>
            <w:noProof/>
          </w:rPr>
          <w:t>9</w:t>
        </w:r>
        <w:r w:rsidR="009349E6" w:rsidRPr="003859B6">
          <w:rPr>
            <w:noProof/>
          </w:rPr>
          <w:fldChar w:fldCharType="end"/>
        </w:r>
      </w:hyperlink>
    </w:p>
    <w:p w:rsidR="009349E6" w:rsidRPr="003859B6" w:rsidRDefault="00D3005E">
      <w:pPr>
        <w:pStyle w:val="TOC2"/>
        <w:rPr>
          <w:rFonts w:asciiTheme="minorHAnsi" w:eastAsiaTheme="minorEastAsia" w:hAnsiTheme="minorHAnsi" w:cstheme="minorBidi"/>
          <w:noProof/>
          <w:lang w:eastAsia="en-GB"/>
        </w:rPr>
      </w:pPr>
      <w:hyperlink w:anchor="_Toc473275098" w:history="1">
        <w:r w:rsidR="009349E6" w:rsidRPr="003859B6">
          <w:rPr>
            <w:rStyle w:val="Hyperlink"/>
            <w:noProof/>
            <w:color w:val="auto"/>
            <w:u w:val="none"/>
          </w:rPr>
          <w:t>Box 2. Designing rebuilding and management targets</w:t>
        </w:r>
        <w:r w:rsidR="009349E6" w:rsidRPr="003859B6">
          <w:rPr>
            <w:noProof/>
          </w:rPr>
          <w:tab/>
        </w:r>
        <w:r w:rsidR="009349E6" w:rsidRPr="003859B6">
          <w:rPr>
            <w:noProof/>
          </w:rPr>
          <w:fldChar w:fldCharType="begin"/>
        </w:r>
        <w:r w:rsidR="009349E6" w:rsidRPr="003859B6">
          <w:rPr>
            <w:noProof/>
          </w:rPr>
          <w:instrText xml:space="preserve"> PAGEREF _Toc473275098 \h </w:instrText>
        </w:r>
        <w:r w:rsidR="009349E6" w:rsidRPr="003859B6">
          <w:rPr>
            <w:noProof/>
          </w:rPr>
        </w:r>
        <w:r w:rsidR="009349E6" w:rsidRPr="003859B6">
          <w:rPr>
            <w:noProof/>
          </w:rPr>
          <w:fldChar w:fldCharType="separate"/>
        </w:r>
        <w:r w:rsidR="009358E8" w:rsidRPr="003859B6">
          <w:rPr>
            <w:noProof/>
          </w:rPr>
          <w:t>19</w:t>
        </w:r>
        <w:r w:rsidR="009349E6" w:rsidRPr="003859B6">
          <w:rPr>
            <w:noProof/>
          </w:rPr>
          <w:fldChar w:fldCharType="end"/>
        </w:r>
      </w:hyperlink>
    </w:p>
    <w:p w:rsidR="009349E6" w:rsidRPr="003859B6" w:rsidRDefault="00D3005E">
      <w:pPr>
        <w:pStyle w:val="TOC2"/>
        <w:rPr>
          <w:rFonts w:asciiTheme="minorHAnsi" w:eastAsiaTheme="minorEastAsia" w:hAnsiTheme="minorHAnsi" w:cstheme="minorBidi"/>
          <w:noProof/>
          <w:lang w:eastAsia="en-GB"/>
        </w:rPr>
      </w:pPr>
      <w:hyperlink w:anchor="_Toc473275099" w:history="1">
        <w:r w:rsidR="009349E6" w:rsidRPr="003859B6">
          <w:rPr>
            <w:rStyle w:val="Hyperlink"/>
            <w:noProof/>
            <w:color w:val="auto"/>
            <w:u w:val="none"/>
          </w:rPr>
          <w:t>Box 3. Legitimate and acceptable governance</w:t>
        </w:r>
        <w:r w:rsidR="009349E6" w:rsidRPr="003859B6">
          <w:rPr>
            <w:noProof/>
          </w:rPr>
          <w:tab/>
        </w:r>
        <w:r w:rsidR="009349E6" w:rsidRPr="003859B6">
          <w:rPr>
            <w:noProof/>
          </w:rPr>
          <w:fldChar w:fldCharType="begin"/>
        </w:r>
        <w:r w:rsidR="009349E6" w:rsidRPr="003859B6">
          <w:rPr>
            <w:noProof/>
          </w:rPr>
          <w:instrText xml:space="preserve"> PAGEREF _Toc473275099 \h </w:instrText>
        </w:r>
        <w:r w:rsidR="009349E6" w:rsidRPr="003859B6">
          <w:rPr>
            <w:noProof/>
          </w:rPr>
        </w:r>
        <w:r w:rsidR="009349E6" w:rsidRPr="003859B6">
          <w:rPr>
            <w:noProof/>
          </w:rPr>
          <w:fldChar w:fldCharType="separate"/>
        </w:r>
        <w:r w:rsidR="009358E8" w:rsidRPr="003859B6">
          <w:rPr>
            <w:noProof/>
          </w:rPr>
          <w:t>21</w:t>
        </w:r>
        <w:r w:rsidR="009349E6" w:rsidRPr="003859B6">
          <w:rPr>
            <w:noProof/>
          </w:rPr>
          <w:fldChar w:fldCharType="end"/>
        </w:r>
      </w:hyperlink>
    </w:p>
    <w:p w:rsidR="00CE49F0" w:rsidRPr="003859B6" w:rsidRDefault="00CE49F0">
      <w:pPr>
        <w:rPr>
          <w:b/>
          <w:noProof/>
        </w:rPr>
      </w:pPr>
      <w:r w:rsidRPr="003859B6">
        <w:rPr>
          <w:b/>
          <w:noProof/>
        </w:rPr>
        <w:fldChar w:fldCharType="end"/>
      </w:r>
    </w:p>
    <w:p w:rsidR="00CE49F0" w:rsidRPr="003859B6" w:rsidRDefault="00CE49F0">
      <w:pPr>
        <w:tabs>
          <w:tab w:val="clear" w:pos="850"/>
          <w:tab w:val="clear" w:pos="1191"/>
          <w:tab w:val="clear" w:pos="1531"/>
        </w:tabs>
        <w:jc w:val="left"/>
        <w:rPr>
          <w:b/>
          <w:sz w:val="21"/>
          <w:szCs w:val="21"/>
        </w:rPr>
      </w:pPr>
      <w:r w:rsidRPr="003859B6">
        <w:rPr>
          <w:b/>
          <w:sz w:val="21"/>
          <w:szCs w:val="21"/>
        </w:rPr>
        <w:br w:type="page"/>
      </w:r>
    </w:p>
    <w:bookmarkEnd w:id="1"/>
    <w:p w:rsidR="006B0A8F" w:rsidRPr="003859B6" w:rsidRDefault="006B0A8F" w:rsidP="006D137E">
      <w:pPr>
        <w:pStyle w:val="BodyText"/>
        <w:spacing w:before="120"/>
        <w:ind w:right="113" w:firstLine="0"/>
        <w:rPr>
          <w:b/>
          <w:sz w:val="21"/>
          <w:szCs w:val="21"/>
        </w:rPr>
      </w:pPr>
      <w:r w:rsidRPr="003859B6">
        <w:rPr>
          <w:b/>
          <w:sz w:val="21"/>
          <w:szCs w:val="21"/>
        </w:rPr>
        <w:t>Acknowledgements</w:t>
      </w:r>
      <w:bookmarkEnd w:id="2"/>
      <w:bookmarkEnd w:id="3"/>
    </w:p>
    <w:p w:rsidR="00512B42" w:rsidRPr="003859B6" w:rsidRDefault="005C7927" w:rsidP="009304A5">
      <w:pPr>
        <w:autoSpaceDE w:val="0"/>
        <w:autoSpaceDN w:val="0"/>
      </w:pPr>
      <w:r w:rsidRPr="003859B6">
        <w:t xml:space="preserve">This study has been co-ordinated and drafted by </w:t>
      </w:r>
      <w:r w:rsidR="00512B42" w:rsidRPr="003859B6">
        <w:t xml:space="preserve">Claire Delpeuch and Ingrid </w:t>
      </w:r>
      <w:proofErr w:type="spellStart"/>
      <w:r w:rsidR="00512B42" w:rsidRPr="003859B6">
        <w:t>Kelling</w:t>
      </w:r>
      <w:proofErr w:type="spellEnd"/>
      <w:r w:rsidR="00512B42" w:rsidRPr="003859B6">
        <w:t xml:space="preserve"> </w:t>
      </w:r>
      <w:r w:rsidRPr="003859B6">
        <w:t>from</w:t>
      </w:r>
      <w:r w:rsidR="00512B42" w:rsidRPr="003859B6">
        <w:t xml:space="preserve"> the Natural Resources Policies Division of the Trade and Agriculture Direct</w:t>
      </w:r>
      <w:r w:rsidR="00E86E44" w:rsidRPr="003859B6">
        <w:t>orate. Information and data on g</w:t>
      </w:r>
      <w:r w:rsidR="00512B42" w:rsidRPr="003859B6">
        <w:t xml:space="preserve">overnment programmes supporting the fisheries and aquaculture sectors was </w:t>
      </w:r>
      <w:r w:rsidR="00786021" w:rsidRPr="003859B6">
        <w:t xml:space="preserve">collected by Rohana Subasinghe, </w:t>
      </w:r>
      <w:proofErr w:type="spellStart"/>
      <w:r w:rsidR="00786021" w:rsidRPr="003859B6">
        <w:t>FutureFish</w:t>
      </w:r>
      <w:proofErr w:type="spellEnd"/>
      <w:r w:rsidR="00786021" w:rsidRPr="003859B6">
        <w:t>, Sri Lanka</w:t>
      </w:r>
      <w:r w:rsidR="00512B42" w:rsidRPr="003859B6">
        <w:t xml:space="preserve">. </w:t>
      </w:r>
      <w:r w:rsidR="00D353B8" w:rsidRPr="003859B6">
        <w:t xml:space="preserve">The authors would like to thank the </w:t>
      </w:r>
      <w:r w:rsidR="000A6F40" w:rsidRPr="003859B6">
        <w:t xml:space="preserve">Indonesian </w:t>
      </w:r>
      <w:r w:rsidR="00D353B8" w:rsidRPr="003859B6">
        <w:t xml:space="preserve">Ministry of Marine Affairs and Fisheries (MMAF) </w:t>
      </w:r>
      <w:r w:rsidR="0089336D" w:rsidRPr="003859B6">
        <w:t xml:space="preserve">and </w:t>
      </w:r>
      <w:r w:rsidR="000A6F40" w:rsidRPr="003859B6">
        <w:t xml:space="preserve">the </w:t>
      </w:r>
      <w:r w:rsidR="0089336D" w:rsidRPr="003859B6">
        <w:t xml:space="preserve">Presidential Task Force to Combat Illegal Fishing </w:t>
      </w:r>
      <w:r w:rsidR="001416D8" w:rsidRPr="003859B6">
        <w:t xml:space="preserve">of Indonesia </w:t>
      </w:r>
      <w:r w:rsidR="00D353B8" w:rsidRPr="003859B6">
        <w:t>for their kind co</w:t>
      </w:r>
      <w:r w:rsidRPr="003859B6">
        <w:t>-</w:t>
      </w:r>
      <w:r w:rsidR="00D353B8" w:rsidRPr="003859B6">
        <w:t>operation and</w:t>
      </w:r>
      <w:r w:rsidR="005F35B7" w:rsidRPr="003859B6">
        <w:t>, in</w:t>
      </w:r>
      <w:r w:rsidR="00D353B8" w:rsidRPr="003859B6">
        <w:t xml:space="preserve"> particular</w:t>
      </w:r>
      <w:r w:rsidR="005F35B7" w:rsidRPr="003859B6">
        <w:t>,</w:t>
      </w:r>
      <w:r w:rsidR="0089336D" w:rsidRPr="003859B6">
        <w:t xml:space="preserve"> </w:t>
      </w:r>
      <w:proofErr w:type="spellStart"/>
      <w:r w:rsidR="00D353B8" w:rsidRPr="003859B6">
        <w:t>Maskur</w:t>
      </w:r>
      <w:proofErr w:type="spellEnd"/>
      <w:r w:rsidR="00D353B8" w:rsidRPr="003859B6">
        <w:t xml:space="preserve"> </w:t>
      </w:r>
      <w:proofErr w:type="spellStart"/>
      <w:r w:rsidR="00D353B8" w:rsidRPr="003859B6">
        <w:t>Maskur</w:t>
      </w:r>
      <w:proofErr w:type="spellEnd"/>
      <w:r w:rsidR="0089336D" w:rsidRPr="003859B6">
        <w:t xml:space="preserve"> for </w:t>
      </w:r>
      <w:r w:rsidR="005F35B7" w:rsidRPr="003859B6">
        <w:t xml:space="preserve">their </w:t>
      </w:r>
      <w:r w:rsidR="000A6F40" w:rsidRPr="003859B6">
        <w:t xml:space="preserve">help with </w:t>
      </w:r>
      <w:r w:rsidR="0089336D" w:rsidRPr="003859B6">
        <w:t>the support data collection process</w:t>
      </w:r>
      <w:r w:rsidR="000A6F40" w:rsidRPr="003859B6">
        <w:t>;</w:t>
      </w:r>
      <w:r w:rsidR="00D353B8" w:rsidRPr="003859B6">
        <w:t xml:space="preserve"> </w:t>
      </w:r>
      <w:r w:rsidR="0089336D" w:rsidRPr="003859B6">
        <w:t xml:space="preserve">Rita </w:t>
      </w:r>
      <w:proofErr w:type="spellStart"/>
      <w:r w:rsidR="0089336D" w:rsidRPr="003859B6">
        <w:t>Octafiani</w:t>
      </w:r>
      <w:proofErr w:type="spellEnd"/>
      <w:r w:rsidR="0089336D" w:rsidRPr="003859B6">
        <w:t xml:space="preserve"> for organising in-country missions and visits</w:t>
      </w:r>
      <w:r w:rsidR="000A6F40" w:rsidRPr="003859B6">
        <w:t>;</w:t>
      </w:r>
      <w:r w:rsidR="0089336D" w:rsidRPr="003859B6">
        <w:t xml:space="preserve"> and Sonny </w:t>
      </w:r>
      <w:proofErr w:type="spellStart"/>
      <w:r w:rsidR="0089336D" w:rsidRPr="003859B6">
        <w:t>Koeshendrajan</w:t>
      </w:r>
      <w:proofErr w:type="spellEnd"/>
      <w:r w:rsidR="0089336D" w:rsidRPr="003859B6">
        <w:t xml:space="preserve">, </w:t>
      </w:r>
      <w:proofErr w:type="spellStart"/>
      <w:r w:rsidR="0089336D" w:rsidRPr="003859B6">
        <w:t>Naftalia</w:t>
      </w:r>
      <w:proofErr w:type="spellEnd"/>
      <w:r w:rsidR="0089336D" w:rsidRPr="003859B6">
        <w:t xml:space="preserve"> </w:t>
      </w:r>
      <w:proofErr w:type="spellStart"/>
      <w:r w:rsidR="0089336D" w:rsidRPr="003859B6">
        <w:t>Siregar</w:t>
      </w:r>
      <w:proofErr w:type="spellEnd"/>
      <w:r w:rsidR="0089336D" w:rsidRPr="003859B6">
        <w:t xml:space="preserve"> and </w:t>
      </w:r>
      <w:proofErr w:type="spellStart"/>
      <w:r w:rsidR="0089336D" w:rsidRPr="003859B6">
        <w:t>Achmad</w:t>
      </w:r>
      <w:proofErr w:type="spellEnd"/>
      <w:r w:rsidR="0089336D" w:rsidRPr="003859B6">
        <w:t xml:space="preserve"> </w:t>
      </w:r>
      <w:proofErr w:type="spellStart"/>
      <w:r w:rsidR="0089336D" w:rsidRPr="003859B6">
        <w:t>Santosa</w:t>
      </w:r>
      <w:proofErr w:type="spellEnd"/>
      <w:r w:rsidR="0089336D" w:rsidRPr="003859B6">
        <w:t xml:space="preserve"> fo</w:t>
      </w:r>
      <w:r w:rsidR="001416D8" w:rsidRPr="003859B6">
        <w:t xml:space="preserve">r sharing information. </w:t>
      </w:r>
      <w:r w:rsidR="00D353B8" w:rsidRPr="003859B6">
        <w:t xml:space="preserve">Ria </w:t>
      </w:r>
      <w:proofErr w:type="spellStart"/>
      <w:r w:rsidR="00D353B8" w:rsidRPr="003859B6">
        <w:t>Fitriana</w:t>
      </w:r>
      <w:proofErr w:type="spellEnd"/>
      <w:r w:rsidR="00D353B8" w:rsidRPr="003859B6">
        <w:t>, Charles Darwin University</w:t>
      </w:r>
      <w:r w:rsidRPr="003859B6">
        <w:t>;</w:t>
      </w:r>
      <w:r w:rsidR="00D353B8" w:rsidRPr="003859B6">
        <w:t xml:space="preserve"> Abdullah </w:t>
      </w:r>
      <w:proofErr w:type="spellStart"/>
      <w:r w:rsidR="00D353B8" w:rsidRPr="003859B6">
        <w:t>Habibi</w:t>
      </w:r>
      <w:proofErr w:type="spellEnd"/>
      <w:r w:rsidR="00D353B8" w:rsidRPr="003859B6">
        <w:t>, WWF Indonesia</w:t>
      </w:r>
      <w:r w:rsidRPr="003859B6">
        <w:t xml:space="preserve">; </w:t>
      </w:r>
      <w:r w:rsidR="00D353B8" w:rsidRPr="003859B6">
        <w:t xml:space="preserve">Daniel </w:t>
      </w:r>
      <w:proofErr w:type="spellStart"/>
      <w:r w:rsidR="00D353B8" w:rsidRPr="003859B6">
        <w:t>Pauly</w:t>
      </w:r>
      <w:proofErr w:type="spellEnd"/>
      <w:r w:rsidR="00D353B8" w:rsidRPr="003859B6">
        <w:t xml:space="preserve">, University of </w:t>
      </w:r>
      <w:r w:rsidR="001416D8" w:rsidRPr="003859B6">
        <w:t>British Columbia</w:t>
      </w:r>
      <w:r w:rsidRPr="003859B6">
        <w:t>;</w:t>
      </w:r>
      <w:r w:rsidR="001416D8" w:rsidRPr="003859B6">
        <w:t xml:space="preserve"> and</w:t>
      </w:r>
      <w:r w:rsidR="00D353B8" w:rsidRPr="003859B6">
        <w:t xml:space="preserve"> </w:t>
      </w:r>
      <w:proofErr w:type="spellStart"/>
      <w:r w:rsidR="00D353B8" w:rsidRPr="003859B6">
        <w:t>Nhuong</w:t>
      </w:r>
      <w:proofErr w:type="spellEnd"/>
      <w:r w:rsidR="00D353B8" w:rsidRPr="003859B6">
        <w:t xml:space="preserve"> Tran, WorldFish</w:t>
      </w:r>
      <w:r w:rsidR="001416D8" w:rsidRPr="003859B6">
        <w:t xml:space="preserve"> kindly commented on </w:t>
      </w:r>
      <w:r w:rsidR="00512B42" w:rsidRPr="003859B6">
        <w:t xml:space="preserve">earlier drafts. </w:t>
      </w:r>
      <w:r w:rsidR="009304A5" w:rsidRPr="003859B6">
        <w:t>Statistical support was provided</w:t>
      </w:r>
      <w:r w:rsidR="00214352" w:rsidRPr="003859B6">
        <w:t xml:space="preserve"> by Fabiana </w:t>
      </w:r>
      <w:proofErr w:type="spellStart"/>
      <w:r w:rsidR="00214352" w:rsidRPr="003859B6">
        <w:t>Cerasa</w:t>
      </w:r>
      <w:proofErr w:type="spellEnd"/>
      <w:r w:rsidRPr="003859B6">
        <w:t>,</w:t>
      </w:r>
      <w:r w:rsidR="00214352" w:rsidRPr="003859B6">
        <w:t xml:space="preserve"> and the</w:t>
      </w:r>
      <w:r w:rsidR="00512B42" w:rsidRPr="003859B6">
        <w:t xml:space="preserve"> document was edited by Robert </w:t>
      </w:r>
      <w:proofErr w:type="spellStart"/>
      <w:r w:rsidR="00512B42" w:rsidRPr="003859B6">
        <w:t>Akam</w:t>
      </w:r>
      <w:proofErr w:type="spellEnd"/>
      <w:r w:rsidR="005F35B7" w:rsidRPr="003859B6">
        <w:t xml:space="preserve"> and Clara </w:t>
      </w:r>
      <w:proofErr w:type="spellStart"/>
      <w:r w:rsidR="005F35B7" w:rsidRPr="003859B6">
        <w:t>Thompson-Lipponen</w:t>
      </w:r>
      <w:proofErr w:type="spellEnd"/>
      <w:r w:rsidR="00512B42" w:rsidRPr="003859B6">
        <w:t>.</w:t>
      </w:r>
    </w:p>
    <w:p w:rsidR="00EE3554" w:rsidRPr="003859B6" w:rsidRDefault="00EE3554" w:rsidP="00EE3554">
      <w:pPr>
        <w:pStyle w:val="BodyText"/>
        <w:spacing w:before="120"/>
        <w:ind w:right="113" w:firstLine="0"/>
        <w:rPr>
          <w:i/>
          <w:sz w:val="21"/>
          <w:szCs w:val="21"/>
        </w:rPr>
      </w:pPr>
    </w:p>
    <w:p w:rsidR="00EE3554" w:rsidRPr="003859B6" w:rsidRDefault="00EE3554">
      <w:pPr>
        <w:tabs>
          <w:tab w:val="clear" w:pos="850"/>
          <w:tab w:val="clear" w:pos="1191"/>
          <w:tab w:val="clear" w:pos="1531"/>
        </w:tabs>
        <w:jc w:val="left"/>
        <w:rPr>
          <w:i/>
          <w:sz w:val="21"/>
          <w:szCs w:val="21"/>
        </w:rPr>
      </w:pPr>
      <w:r w:rsidRPr="003859B6">
        <w:rPr>
          <w:i/>
          <w:sz w:val="21"/>
          <w:szCs w:val="21"/>
        </w:rPr>
        <w:br w:type="page"/>
      </w:r>
    </w:p>
    <w:p w:rsidR="00EE3554" w:rsidRPr="003859B6" w:rsidRDefault="00EE3554" w:rsidP="00EE3554">
      <w:pPr>
        <w:pStyle w:val="BodyText"/>
        <w:spacing w:before="120"/>
        <w:ind w:right="113" w:firstLine="0"/>
        <w:rPr>
          <w:b/>
        </w:rPr>
      </w:pPr>
      <w:r w:rsidRPr="003859B6">
        <w:rPr>
          <w:b/>
        </w:rPr>
        <w:t>Abstract</w:t>
      </w:r>
    </w:p>
    <w:p w:rsidR="00B178BF" w:rsidRPr="003859B6" w:rsidRDefault="006D137E" w:rsidP="00B178BF">
      <w:pPr>
        <w:pStyle w:val="BodyText"/>
        <w:spacing w:before="120"/>
        <w:ind w:right="113" w:firstLine="0"/>
        <w:rPr>
          <w:i/>
        </w:rPr>
      </w:pPr>
      <w:r w:rsidRPr="003859B6">
        <w:rPr>
          <w:i/>
          <w:sz w:val="21"/>
          <w:szCs w:val="21"/>
        </w:rPr>
        <w:tab/>
      </w:r>
      <w:r w:rsidR="00EE3554" w:rsidRPr="003859B6">
        <w:rPr>
          <w:i/>
        </w:rPr>
        <w:t xml:space="preserve">This chapter </w:t>
      </w:r>
      <w:r w:rsidR="007C409F" w:rsidRPr="003859B6">
        <w:rPr>
          <w:i/>
        </w:rPr>
        <w:t>explores</w:t>
      </w:r>
      <w:r w:rsidR="00EE3554" w:rsidRPr="003859B6">
        <w:rPr>
          <w:i/>
        </w:rPr>
        <w:t xml:space="preserve"> how fisheries and aquaculture policies in Indonesia can contribute to improved food security and nutrition. It </w:t>
      </w:r>
      <w:r w:rsidR="005B6EE6" w:rsidRPr="003859B6">
        <w:rPr>
          <w:i/>
        </w:rPr>
        <w:t>takes stock of the challenge</w:t>
      </w:r>
      <w:r w:rsidR="007C409F" w:rsidRPr="003859B6">
        <w:rPr>
          <w:i/>
        </w:rPr>
        <w:t>s to</w:t>
      </w:r>
      <w:r w:rsidR="005B6EE6" w:rsidRPr="003859B6">
        <w:rPr>
          <w:i/>
        </w:rPr>
        <w:t xml:space="preserve"> </w:t>
      </w:r>
      <w:r w:rsidR="007C409F" w:rsidRPr="003859B6">
        <w:rPr>
          <w:i/>
        </w:rPr>
        <w:t xml:space="preserve">food security </w:t>
      </w:r>
      <w:r w:rsidR="005B6EE6" w:rsidRPr="003859B6">
        <w:rPr>
          <w:i/>
        </w:rPr>
        <w:t>in Indonesia, describes how fisheries and aquaculture contribute</w:t>
      </w:r>
      <w:r w:rsidR="00012BB5" w:rsidRPr="003859B6">
        <w:rPr>
          <w:i/>
        </w:rPr>
        <w:t xml:space="preserve"> to</w:t>
      </w:r>
      <w:r w:rsidR="005B6EE6" w:rsidRPr="003859B6">
        <w:rPr>
          <w:i/>
        </w:rPr>
        <w:t xml:space="preserve"> nutritious food</w:t>
      </w:r>
      <w:r w:rsidR="00012BB5" w:rsidRPr="003859B6">
        <w:rPr>
          <w:i/>
        </w:rPr>
        <w:t xml:space="preserve"> supplies</w:t>
      </w:r>
      <w:r w:rsidR="005B6EE6" w:rsidRPr="003859B6">
        <w:rPr>
          <w:i/>
        </w:rPr>
        <w:t xml:space="preserve"> and</w:t>
      </w:r>
      <w:r w:rsidR="00012BB5" w:rsidRPr="003859B6">
        <w:rPr>
          <w:i/>
        </w:rPr>
        <w:t xml:space="preserve"> </w:t>
      </w:r>
      <w:r w:rsidR="005B6EE6" w:rsidRPr="003859B6">
        <w:rPr>
          <w:i/>
        </w:rPr>
        <w:t xml:space="preserve">incomes, and </w:t>
      </w:r>
      <w:r w:rsidR="007C409F" w:rsidRPr="003859B6">
        <w:rPr>
          <w:i/>
        </w:rPr>
        <w:t>outlines</w:t>
      </w:r>
      <w:r w:rsidR="005B6EE6" w:rsidRPr="003859B6">
        <w:rPr>
          <w:i/>
        </w:rPr>
        <w:t xml:space="preserve"> the strategy of the Government of Indonesia for the sector</w:t>
      </w:r>
      <w:r w:rsidR="00B178BF" w:rsidRPr="003859B6">
        <w:rPr>
          <w:i/>
        </w:rPr>
        <w:t xml:space="preserve">. </w:t>
      </w:r>
      <w:r w:rsidR="00C31C7B" w:rsidRPr="003859B6">
        <w:rPr>
          <w:i/>
        </w:rPr>
        <w:t>P</w:t>
      </w:r>
      <w:r w:rsidR="00EE3554" w:rsidRPr="003859B6">
        <w:rPr>
          <w:i/>
        </w:rPr>
        <w:t xml:space="preserve">olicies currently in place </w:t>
      </w:r>
      <w:r w:rsidR="00C31C7B" w:rsidRPr="003859B6">
        <w:rPr>
          <w:i/>
        </w:rPr>
        <w:t>are then analysed</w:t>
      </w:r>
      <w:r w:rsidR="005B6EE6" w:rsidRPr="003859B6">
        <w:rPr>
          <w:i/>
        </w:rPr>
        <w:t>,</w:t>
      </w:r>
      <w:r w:rsidR="00EE3554" w:rsidRPr="003859B6">
        <w:rPr>
          <w:i/>
        </w:rPr>
        <w:t xml:space="preserve"> and alternative policy options</w:t>
      </w:r>
      <w:r w:rsidR="00C31C7B" w:rsidRPr="003859B6">
        <w:rPr>
          <w:i/>
        </w:rPr>
        <w:t xml:space="preserve"> are proposed</w:t>
      </w:r>
      <w:r w:rsidR="00EE3554" w:rsidRPr="003859B6">
        <w:rPr>
          <w:i/>
        </w:rPr>
        <w:t xml:space="preserve">, where relevant, in light of three main objectives: </w:t>
      </w:r>
      <w:r w:rsidR="00370ADB" w:rsidRPr="003859B6">
        <w:rPr>
          <w:i/>
        </w:rPr>
        <w:t xml:space="preserve">sustainable management of </w:t>
      </w:r>
      <w:r w:rsidR="00EE3554" w:rsidRPr="003859B6">
        <w:rPr>
          <w:i/>
        </w:rPr>
        <w:t>natural resources for the future</w:t>
      </w:r>
      <w:r w:rsidR="009417D4" w:rsidRPr="003859B6">
        <w:rPr>
          <w:i/>
        </w:rPr>
        <w:t xml:space="preserve">, </w:t>
      </w:r>
      <w:r w:rsidR="00370ADB" w:rsidRPr="003859B6">
        <w:rPr>
          <w:i/>
        </w:rPr>
        <w:t xml:space="preserve">increased </w:t>
      </w:r>
      <w:r w:rsidR="00EE3554" w:rsidRPr="003859B6">
        <w:rPr>
          <w:i/>
        </w:rPr>
        <w:t>economic opportunities for fishers and aqua-farmers</w:t>
      </w:r>
      <w:r w:rsidR="009417D4" w:rsidRPr="003859B6">
        <w:rPr>
          <w:i/>
        </w:rPr>
        <w:t xml:space="preserve">, </w:t>
      </w:r>
      <w:r w:rsidR="00EE3554" w:rsidRPr="003859B6">
        <w:rPr>
          <w:i/>
        </w:rPr>
        <w:t xml:space="preserve">and </w:t>
      </w:r>
      <w:r w:rsidR="00370ADB" w:rsidRPr="003859B6">
        <w:rPr>
          <w:i/>
        </w:rPr>
        <w:t xml:space="preserve">improved </w:t>
      </w:r>
      <w:r w:rsidR="00EE3554" w:rsidRPr="003859B6">
        <w:rPr>
          <w:i/>
        </w:rPr>
        <w:t xml:space="preserve">consumer access to seafood. </w:t>
      </w:r>
    </w:p>
    <w:p w:rsidR="00EE3554" w:rsidRPr="003859B6" w:rsidRDefault="00EE3554" w:rsidP="00EE3554">
      <w:pPr>
        <w:pStyle w:val="Num-DocParagraph"/>
      </w:pPr>
    </w:p>
    <w:p w:rsidR="00EE3554" w:rsidRPr="003859B6" w:rsidRDefault="00EE3554" w:rsidP="00EE3554">
      <w:pPr>
        <w:pStyle w:val="BodyText"/>
        <w:spacing w:before="120"/>
        <w:ind w:right="113" w:firstLine="0"/>
        <w:rPr>
          <w:i/>
          <w:sz w:val="21"/>
          <w:szCs w:val="21"/>
        </w:rPr>
      </w:pPr>
    </w:p>
    <w:p w:rsidR="00EE3554" w:rsidRPr="003859B6" w:rsidRDefault="00EE3554" w:rsidP="00EE3554">
      <w:pPr>
        <w:pStyle w:val="BoxHeading"/>
      </w:pPr>
    </w:p>
    <w:p w:rsidR="00C330D3" w:rsidRPr="003859B6" w:rsidRDefault="00EE3554" w:rsidP="000C5D65">
      <w:pPr>
        <w:pStyle w:val="BoxBodyText"/>
        <w:rPr>
          <w:rFonts w:ascii="Times New Roman" w:hAnsi="Times New Roman" w:cs="Times New Roman"/>
          <w:b/>
          <w:sz w:val="22"/>
        </w:rPr>
      </w:pPr>
      <w:r w:rsidRPr="003859B6">
        <w:rPr>
          <w:b/>
        </w:rPr>
        <w:br w:type="page"/>
      </w:r>
      <w:bookmarkStart w:id="4" w:name="_Toc472354572"/>
      <w:bookmarkStart w:id="5" w:name="_Toc472936619"/>
      <w:r w:rsidR="00862301" w:rsidRPr="003859B6">
        <w:rPr>
          <w:rFonts w:ascii="Times New Roman" w:hAnsi="Times New Roman" w:cs="Times New Roman"/>
          <w:b/>
          <w:sz w:val="22"/>
        </w:rPr>
        <w:t>Key points</w:t>
      </w:r>
      <w:bookmarkEnd w:id="4"/>
      <w:bookmarkEnd w:id="5"/>
    </w:p>
    <w:p w:rsidR="006351B0" w:rsidRPr="003859B6" w:rsidRDefault="00D07EF9" w:rsidP="00510B7C">
      <w:pPr>
        <w:pStyle w:val="Num-DocParagraph"/>
        <w:numPr>
          <w:ilvl w:val="0"/>
          <w:numId w:val="26"/>
        </w:numPr>
      </w:pPr>
      <w:r w:rsidRPr="003859B6">
        <w:t xml:space="preserve">Food </w:t>
      </w:r>
      <w:r w:rsidR="00BF0C91" w:rsidRPr="003859B6">
        <w:t xml:space="preserve">security has improved significantly </w:t>
      </w:r>
      <w:r w:rsidR="00477E6F" w:rsidRPr="003859B6">
        <w:t>in Indonesia</w:t>
      </w:r>
      <w:r w:rsidR="00BF0C91" w:rsidRPr="003859B6">
        <w:t xml:space="preserve"> since the early 1990s, but nearly 20 million people </w:t>
      </w:r>
      <w:r w:rsidR="0098317E" w:rsidRPr="003859B6">
        <w:t>remain</w:t>
      </w:r>
      <w:r w:rsidR="00BF0C91" w:rsidRPr="003859B6">
        <w:t xml:space="preserve"> undernourished.</w:t>
      </w:r>
      <w:r w:rsidR="009B219F" w:rsidRPr="003859B6">
        <w:t xml:space="preserve"> </w:t>
      </w:r>
      <w:r w:rsidR="006351B0" w:rsidRPr="003859B6">
        <w:t xml:space="preserve">Capture fisheries and aquaculture </w:t>
      </w:r>
      <w:r w:rsidRPr="003859B6">
        <w:t xml:space="preserve">are </w:t>
      </w:r>
      <w:r w:rsidR="006351B0" w:rsidRPr="003859B6">
        <w:t>important component</w:t>
      </w:r>
      <w:r w:rsidR="0098317E" w:rsidRPr="003859B6">
        <w:t>s</w:t>
      </w:r>
      <w:r w:rsidR="006351B0" w:rsidRPr="003859B6">
        <w:t xml:space="preserve"> of </w:t>
      </w:r>
      <w:r w:rsidR="00B813F4" w:rsidRPr="003859B6">
        <w:t xml:space="preserve">the </w:t>
      </w:r>
      <w:r w:rsidR="006351B0" w:rsidRPr="003859B6">
        <w:t>Indonesian diet</w:t>
      </w:r>
      <w:r w:rsidR="0037121B" w:rsidRPr="003859B6">
        <w:t>,</w:t>
      </w:r>
      <w:r w:rsidR="006351B0" w:rsidRPr="003859B6">
        <w:t xml:space="preserve"> and sustain livelihoods for about 20 million people. </w:t>
      </w:r>
    </w:p>
    <w:p w:rsidR="00762CD2" w:rsidRPr="003859B6" w:rsidRDefault="00B57222" w:rsidP="00510B7C">
      <w:pPr>
        <w:pStyle w:val="Num-DocParagraph"/>
        <w:numPr>
          <w:ilvl w:val="0"/>
          <w:numId w:val="26"/>
        </w:numPr>
      </w:pPr>
      <w:r w:rsidRPr="003859B6">
        <w:t xml:space="preserve">Seafood production in Indonesia is achieved at high cost to the country’s natural resources. </w:t>
      </w:r>
      <w:r w:rsidR="006A4628" w:rsidRPr="003859B6">
        <w:t xml:space="preserve">These costs are compounded by harvest capacity support and trade and investment restrictions, which also place added pressure on consumer prices. </w:t>
      </w:r>
    </w:p>
    <w:p w:rsidR="00762CD2" w:rsidRPr="003859B6" w:rsidRDefault="00006D14" w:rsidP="00510B7C">
      <w:pPr>
        <w:pStyle w:val="Num-DocParagraph"/>
        <w:numPr>
          <w:ilvl w:val="0"/>
          <w:numId w:val="26"/>
        </w:numPr>
      </w:pPr>
      <w:r w:rsidRPr="003859B6">
        <w:t xml:space="preserve">The </w:t>
      </w:r>
      <w:r w:rsidR="002E6296" w:rsidRPr="003859B6">
        <w:t xml:space="preserve">Indonesian </w:t>
      </w:r>
      <w:r w:rsidRPr="003859B6">
        <w:t>g</w:t>
      </w:r>
      <w:r w:rsidR="00380174" w:rsidRPr="003859B6">
        <w:t>overnment ha</w:t>
      </w:r>
      <w:r w:rsidR="00572B2B" w:rsidRPr="003859B6">
        <w:t xml:space="preserve">s </w:t>
      </w:r>
      <w:r w:rsidR="006A054A" w:rsidRPr="003859B6">
        <w:t>taken significant measures</w:t>
      </w:r>
      <w:r w:rsidR="00572B2B" w:rsidRPr="003859B6">
        <w:t xml:space="preserve"> to combat illegal fishing</w:t>
      </w:r>
      <w:r w:rsidR="00D06570" w:rsidRPr="003859B6">
        <w:t>. These</w:t>
      </w:r>
      <w:r w:rsidR="0041621C" w:rsidRPr="003859B6">
        <w:t xml:space="preserve"> will improve </w:t>
      </w:r>
      <w:r w:rsidR="006A054A" w:rsidRPr="003859B6">
        <w:t xml:space="preserve">both </w:t>
      </w:r>
      <w:r w:rsidR="0041621C" w:rsidRPr="003859B6">
        <w:t xml:space="preserve">the resource base of fisheries and </w:t>
      </w:r>
      <w:r w:rsidR="00B17E4B" w:rsidRPr="003859B6">
        <w:t xml:space="preserve">governmental </w:t>
      </w:r>
      <w:r w:rsidR="0041621C" w:rsidRPr="003859B6">
        <w:t>control</w:t>
      </w:r>
      <w:r w:rsidR="00B17E4B" w:rsidRPr="003859B6">
        <w:t>s</w:t>
      </w:r>
      <w:r w:rsidR="0041621C" w:rsidRPr="003859B6">
        <w:t xml:space="preserve"> </w:t>
      </w:r>
      <w:r w:rsidR="006A054A" w:rsidRPr="003859B6">
        <w:t>over</w:t>
      </w:r>
      <w:r w:rsidR="0041621C" w:rsidRPr="003859B6">
        <w:t xml:space="preserve"> operators</w:t>
      </w:r>
      <w:r w:rsidR="00B17E4B" w:rsidRPr="003859B6">
        <w:t>, but</w:t>
      </w:r>
      <w:r w:rsidR="0041621C" w:rsidRPr="003859B6">
        <w:t xml:space="preserve"> </w:t>
      </w:r>
      <w:r w:rsidR="00B17E4B" w:rsidRPr="003859B6">
        <w:t xml:space="preserve">nevertheless </w:t>
      </w:r>
      <w:r w:rsidR="0041621C" w:rsidRPr="003859B6">
        <w:t>need</w:t>
      </w:r>
      <w:r w:rsidR="00762CD2" w:rsidRPr="003859B6">
        <w:t xml:space="preserve"> to be</w:t>
      </w:r>
      <w:r w:rsidR="00510B7C" w:rsidRPr="003859B6">
        <w:t xml:space="preserve"> accompanied by increased regulation </w:t>
      </w:r>
      <w:r w:rsidR="00572B2B" w:rsidRPr="003859B6">
        <w:t xml:space="preserve">of </w:t>
      </w:r>
      <w:r w:rsidR="00380174" w:rsidRPr="003859B6">
        <w:t xml:space="preserve">the main </w:t>
      </w:r>
      <w:r w:rsidR="00572B2B" w:rsidRPr="003859B6">
        <w:t xml:space="preserve">domestic fisheries, notably </w:t>
      </w:r>
      <w:r w:rsidR="00380174" w:rsidRPr="003859B6">
        <w:t>with</w:t>
      </w:r>
      <w:r w:rsidR="00572B2B" w:rsidRPr="003859B6">
        <w:t xml:space="preserve"> </w:t>
      </w:r>
      <w:r w:rsidR="00380174" w:rsidRPr="003859B6">
        <w:t xml:space="preserve">the </w:t>
      </w:r>
      <w:r w:rsidR="00510B7C" w:rsidRPr="003859B6">
        <w:t xml:space="preserve">implementation </w:t>
      </w:r>
      <w:r w:rsidR="00380174" w:rsidRPr="003859B6">
        <w:t>of</w:t>
      </w:r>
      <w:r w:rsidR="00572B2B" w:rsidRPr="003859B6">
        <w:t xml:space="preserve"> long-term</w:t>
      </w:r>
      <w:r w:rsidR="00B52EB5" w:rsidRPr="003859B6">
        <w:t>,</w:t>
      </w:r>
      <w:r w:rsidR="00572B2B" w:rsidRPr="003859B6">
        <w:t xml:space="preserve"> measurable </w:t>
      </w:r>
      <w:r w:rsidR="00510B7C" w:rsidRPr="003859B6">
        <w:t xml:space="preserve">capture </w:t>
      </w:r>
      <w:r w:rsidR="00572B2B" w:rsidRPr="003859B6">
        <w:t xml:space="preserve">targets. </w:t>
      </w:r>
    </w:p>
    <w:p w:rsidR="00DE6333" w:rsidRPr="003859B6" w:rsidRDefault="00510B7C" w:rsidP="00510B7C">
      <w:pPr>
        <w:pStyle w:val="Num-DocParagraph"/>
        <w:numPr>
          <w:ilvl w:val="0"/>
          <w:numId w:val="26"/>
        </w:numPr>
      </w:pPr>
      <w:r w:rsidRPr="003859B6">
        <w:t xml:space="preserve">Stricter </w:t>
      </w:r>
      <w:r w:rsidR="00572B2B" w:rsidRPr="003859B6">
        <w:t>regulation of the aquaculture sub-sector</w:t>
      </w:r>
      <w:r w:rsidR="00DE6333" w:rsidRPr="003859B6">
        <w:t xml:space="preserve"> is also necessary</w:t>
      </w:r>
      <w:r w:rsidR="00D355C3" w:rsidRPr="003859B6">
        <w:t>. This should be</w:t>
      </w:r>
      <w:r w:rsidR="00572B2B" w:rsidRPr="003859B6">
        <w:t xml:space="preserve"> </w:t>
      </w:r>
      <w:r w:rsidR="00D355C3" w:rsidRPr="003859B6">
        <w:t>accompanied by</w:t>
      </w:r>
      <w:r w:rsidR="00572B2B" w:rsidRPr="003859B6">
        <w:t xml:space="preserve"> more comprehensive </w:t>
      </w:r>
      <w:r w:rsidR="00DE6333" w:rsidRPr="003859B6">
        <w:t xml:space="preserve">and regular </w:t>
      </w:r>
      <w:r w:rsidR="00572B2B" w:rsidRPr="003859B6">
        <w:t>impact assessment of large farm operations</w:t>
      </w:r>
      <w:r w:rsidR="00BE770B" w:rsidRPr="003859B6">
        <w:t>,</w:t>
      </w:r>
      <w:r w:rsidR="00D355C3" w:rsidRPr="003859B6">
        <w:t xml:space="preserve"> and </w:t>
      </w:r>
      <w:r w:rsidR="00572B2B" w:rsidRPr="003859B6">
        <w:t xml:space="preserve">clearer allocation of </w:t>
      </w:r>
      <w:r w:rsidR="00DE6333" w:rsidRPr="003859B6">
        <w:t xml:space="preserve">monitoring </w:t>
      </w:r>
      <w:r w:rsidR="00572B2B" w:rsidRPr="003859B6">
        <w:t xml:space="preserve">responsibilities </w:t>
      </w:r>
      <w:r w:rsidRPr="003859B6">
        <w:t>to improve monitoring efficiency</w:t>
      </w:r>
      <w:r w:rsidR="00572B2B" w:rsidRPr="003859B6">
        <w:t>.</w:t>
      </w:r>
    </w:p>
    <w:p w:rsidR="00DE6333" w:rsidRPr="003859B6" w:rsidRDefault="007958EB" w:rsidP="00254333">
      <w:pPr>
        <w:pStyle w:val="Num-DocParagraph"/>
        <w:numPr>
          <w:ilvl w:val="0"/>
          <w:numId w:val="26"/>
        </w:numPr>
      </w:pPr>
      <w:r w:rsidRPr="003859B6">
        <w:t xml:space="preserve">To </w:t>
      </w:r>
      <w:r w:rsidR="00933CD3" w:rsidRPr="003859B6">
        <w:t xml:space="preserve">enable efficiency </w:t>
      </w:r>
      <w:r w:rsidR="000107C7" w:rsidRPr="003859B6">
        <w:t>improvements</w:t>
      </w:r>
      <w:r w:rsidRPr="003859B6">
        <w:t xml:space="preserve"> </w:t>
      </w:r>
      <w:r w:rsidR="00933CD3" w:rsidRPr="003859B6">
        <w:t xml:space="preserve">to the sector </w:t>
      </w:r>
      <w:r w:rsidRPr="003859B6">
        <w:t xml:space="preserve">without increasing </w:t>
      </w:r>
      <w:r w:rsidR="00676495" w:rsidRPr="003859B6">
        <w:t xml:space="preserve">consumer </w:t>
      </w:r>
      <w:r w:rsidRPr="003859B6">
        <w:t>prices</w:t>
      </w:r>
      <w:r w:rsidR="00254333" w:rsidRPr="003859B6">
        <w:t xml:space="preserve"> or pressure on resources</w:t>
      </w:r>
      <w:r w:rsidRPr="003859B6">
        <w:t>,</w:t>
      </w:r>
      <w:r w:rsidRPr="003859B6" w:rsidDel="007958EB">
        <w:t xml:space="preserve"> </w:t>
      </w:r>
      <w:r w:rsidR="002E3C4C" w:rsidRPr="003859B6">
        <w:t xml:space="preserve">governmental </w:t>
      </w:r>
      <w:r w:rsidR="006A4628" w:rsidRPr="003859B6">
        <w:t xml:space="preserve">support should take the form of </w:t>
      </w:r>
      <w:r w:rsidR="000B4C03" w:rsidRPr="003859B6">
        <w:t>investment in</w:t>
      </w:r>
      <w:r w:rsidR="0098552C" w:rsidRPr="003859B6">
        <w:t xml:space="preserve"> R&amp;D, </w:t>
      </w:r>
      <w:r w:rsidR="008E0A4E" w:rsidRPr="003859B6">
        <w:rPr>
          <w:lang w:eastAsia="en-GB"/>
        </w:rPr>
        <w:t>transport</w:t>
      </w:r>
      <w:r w:rsidR="0098552C" w:rsidRPr="003859B6">
        <w:rPr>
          <w:lang w:eastAsia="en-GB"/>
        </w:rPr>
        <w:t xml:space="preserve"> </w:t>
      </w:r>
      <w:r w:rsidR="008E0A4E" w:rsidRPr="003859B6">
        <w:rPr>
          <w:lang w:eastAsia="en-GB"/>
        </w:rPr>
        <w:t xml:space="preserve">and energy provision </w:t>
      </w:r>
      <w:r w:rsidR="00BE770B" w:rsidRPr="003859B6">
        <w:t>infrastructure</w:t>
      </w:r>
      <w:r w:rsidR="00254333" w:rsidRPr="003859B6">
        <w:t xml:space="preserve">, together with </w:t>
      </w:r>
      <w:r w:rsidRPr="003859B6">
        <w:t xml:space="preserve">the provision of </w:t>
      </w:r>
      <w:r w:rsidR="000B4C03" w:rsidRPr="003859B6">
        <w:t xml:space="preserve">targeted </w:t>
      </w:r>
      <w:r w:rsidR="0037121B" w:rsidRPr="003859B6">
        <w:t xml:space="preserve">social safety nets and </w:t>
      </w:r>
      <w:r w:rsidRPr="003859B6">
        <w:t>training to enable</w:t>
      </w:r>
      <w:r w:rsidR="0037121B" w:rsidRPr="003859B6">
        <w:t xml:space="preserve"> the transition to more remunerative activities</w:t>
      </w:r>
      <w:r w:rsidR="000B4C03" w:rsidRPr="003859B6">
        <w:t xml:space="preserve">. </w:t>
      </w:r>
    </w:p>
    <w:p w:rsidR="00B02A67" w:rsidRPr="003859B6" w:rsidRDefault="00B02A67" w:rsidP="00957909">
      <w:pPr>
        <w:pStyle w:val="Heading2"/>
        <w:pageBreakBefore/>
      </w:pPr>
      <w:bookmarkStart w:id="6" w:name="_Toc472936620"/>
      <w:bookmarkStart w:id="7" w:name="_Toc472954968"/>
      <w:bookmarkStart w:id="8" w:name="_Toc474487624"/>
      <w:bookmarkStart w:id="9" w:name="_Toc472354573"/>
      <w:r w:rsidRPr="003859B6">
        <w:t xml:space="preserve">1. </w:t>
      </w:r>
      <w:r w:rsidR="006A054A" w:rsidRPr="003859B6">
        <w:t>Contribution of f</w:t>
      </w:r>
      <w:r w:rsidR="00E13652" w:rsidRPr="003859B6">
        <w:t>isheries and aquaculture to f</w:t>
      </w:r>
      <w:r w:rsidR="00732755" w:rsidRPr="003859B6">
        <w:t xml:space="preserve">ood security </w:t>
      </w:r>
      <w:r w:rsidRPr="003859B6">
        <w:t>in Indonesia</w:t>
      </w:r>
      <w:bookmarkEnd w:id="6"/>
      <w:bookmarkEnd w:id="7"/>
      <w:bookmarkEnd w:id="8"/>
      <w:r w:rsidRPr="003859B6">
        <w:t xml:space="preserve"> </w:t>
      </w:r>
      <w:bookmarkEnd w:id="9"/>
    </w:p>
    <w:p w:rsidR="00B02A67" w:rsidRPr="003859B6" w:rsidRDefault="00B02A67" w:rsidP="00B02A67">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1</w:instrText>
      </w:r>
      <w:r w:rsidRPr="003859B6">
        <w:fldChar w:fldCharType="end"/>
      </w:r>
      <w:r w:rsidRPr="003859B6">
        <w:instrText>.</w:instrText>
      </w:r>
      <w:r w:rsidRPr="003859B6">
        <w:tab/>
      </w:r>
      <w:r w:rsidRPr="003859B6">
        <w:fldChar w:fldCharType="end"/>
      </w:r>
      <w:r w:rsidRPr="003859B6">
        <w:t>In Indonesia, as in most Southeast Asian countries, food security and nutrition remain key policy concerns. Despite significant economic development and reductions in poverty and undernourishment rates, the country still counts 19.4 million peo</w:t>
      </w:r>
      <w:r w:rsidR="00F56CC7" w:rsidRPr="003859B6">
        <w:t>ple as undernourished (FAO, 2015</w:t>
      </w:r>
      <w:r w:rsidRPr="003859B6">
        <w:t>), the largest absolute number in the region. Indicators of observed malnutrition also re</w:t>
      </w:r>
      <w:r w:rsidR="00A035AC" w:rsidRPr="003859B6">
        <w:t>main at alarming levels: in 2014,</w:t>
      </w:r>
      <w:r w:rsidRPr="003859B6">
        <w:t xml:space="preserve"> more than a third of children under </w:t>
      </w:r>
      <w:r w:rsidR="00AA2554" w:rsidRPr="003859B6">
        <w:t xml:space="preserve">the age of five </w:t>
      </w:r>
      <w:r w:rsidRPr="003859B6">
        <w:t>were stunted</w:t>
      </w:r>
      <w:r w:rsidR="008D6AF0" w:rsidRPr="003859B6">
        <w:t>,</w:t>
      </w:r>
      <w:r w:rsidRPr="003859B6">
        <w:t xml:space="preserve"> while obesity is a growing concern, with </w:t>
      </w:r>
      <w:r w:rsidR="00A035AC" w:rsidRPr="003859B6">
        <w:t>around</w:t>
      </w:r>
      <w:r w:rsidRPr="003859B6">
        <w:t xml:space="preserve"> one </w:t>
      </w:r>
      <w:r w:rsidR="00A035AC" w:rsidRPr="003859B6">
        <w:t>in ten</w:t>
      </w:r>
      <w:r w:rsidRPr="003859B6">
        <w:t xml:space="preserve"> childr</w:t>
      </w:r>
      <w:r w:rsidR="00B3358C" w:rsidRPr="003859B6">
        <w:t xml:space="preserve">en </w:t>
      </w:r>
      <w:proofErr w:type="gramStart"/>
      <w:r w:rsidR="00B3358C" w:rsidRPr="003859B6">
        <w:t>under</w:t>
      </w:r>
      <w:proofErr w:type="gramEnd"/>
      <w:r w:rsidR="00B3358C" w:rsidRPr="003859B6">
        <w:t xml:space="preserve"> </w:t>
      </w:r>
      <w:r w:rsidR="00D05DF9" w:rsidRPr="003859B6">
        <w:t xml:space="preserve">five </w:t>
      </w:r>
      <w:r w:rsidR="00AA2554" w:rsidRPr="003859B6">
        <w:t xml:space="preserve">considered to be </w:t>
      </w:r>
      <w:r w:rsidR="00B3358C" w:rsidRPr="003859B6">
        <w:t>overweight (WHO, 2015</w:t>
      </w:r>
      <w:r w:rsidRPr="003859B6">
        <w:t>). The challenge of eliminating food insecurity is wide</w:t>
      </w:r>
      <w:r w:rsidR="00D05DF9" w:rsidRPr="003859B6">
        <w:t>-</w:t>
      </w:r>
      <w:r w:rsidRPr="003859B6">
        <w:t>ranging, multi-faceted and linked to other major policy agendas, including those of tackling poverty, using scarce natural resources sustainably, improving sanitation conditions, raising education levels and mitigating the effects of climate change. This report focuses on those aspects of the challenge that can directly be affected by fisheries and aquaculture policies.</w:t>
      </w:r>
    </w:p>
    <w:p w:rsidR="006955F8" w:rsidRPr="003859B6" w:rsidRDefault="006955F8" w:rsidP="00B02A67">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2</w:instrText>
      </w:r>
      <w:r w:rsidRPr="003859B6">
        <w:fldChar w:fldCharType="end"/>
      </w:r>
      <w:r w:rsidRPr="003859B6">
        <w:instrText>.</w:instrText>
      </w:r>
      <w:r w:rsidRPr="003859B6">
        <w:tab/>
      </w:r>
      <w:r w:rsidRPr="003859B6">
        <w:fldChar w:fldCharType="end"/>
      </w:r>
      <w:r w:rsidR="00B02A67" w:rsidRPr="003859B6">
        <w:t>Capture fisheries and aquaculture</w:t>
      </w:r>
      <w:r w:rsidR="00C330D3" w:rsidRPr="003859B6">
        <w:t xml:space="preserve"> already</w:t>
      </w:r>
      <w:r w:rsidR="00B02A67" w:rsidRPr="003859B6">
        <w:t xml:space="preserve"> play a key role for food security in Indonesia. </w:t>
      </w:r>
      <w:r w:rsidR="005329CA" w:rsidRPr="003859B6">
        <w:t>The sector supplies an important component of Indonesian diet and nutrition</w:t>
      </w:r>
      <w:r w:rsidR="00AA2554" w:rsidRPr="003859B6">
        <w:t>,</w:t>
      </w:r>
      <w:r w:rsidR="005329CA" w:rsidRPr="003859B6">
        <w:t xml:space="preserve"> and sustains livelihoods for about 20 million people, including </w:t>
      </w:r>
      <w:r w:rsidR="008D6AF0" w:rsidRPr="003859B6">
        <w:t xml:space="preserve">those </w:t>
      </w:r>
      <w:r w:rsidR="005329CA" w:rsidRPr="003859B6">
        <w:t xml:space="preserve">in poor and remote areas of the country. </w:t>
      </w:r>
      <w:r w:rsidR="00BF767A" w:rsidRPr="003859B6">
        <w:t xml:space="preserve">At the same time, the </w:t>
      </w:r>
      <w:r w:rsidR="00AA2554" w:rsidRPr="003859B6">
        <w:t xml:space="preserve">sector has </w:t>
      </w:r>
      <w:r w:rsidR="00BF767A" w:rsidRPr="003859B6">
        <w:t xml:space="preserve">potential </w:t>
      </w:r>
      <w:r w:rsidR="00AA2554" w:rsidRPr="003859B6">
        <w:t>to further contribute to food security,</w:t>
      </w:r>
      <w:r w:rsidR="00BF767A" w:rsidRPr="003859B6">
        <w:t xml:space="preserve"> as t</w:t>
      </w:r>
      <w:r w:rsidR="00B02A67" w:rsidRPr="003859B6">
        <w:t>he country is th</w:t>
      </w:r>
      <w:r w:rsidR="00BF767A" w:rsidRPr="003859B6">
        <w:t>e world’s largest archipelago, t</w:t>
      </w:r>
      <w:r w:rsidR="00B02A67" w:rsidRPr="003859B6">
        <w:t>hree</w:t>
      </w:r>
      <w:r w:rsidR="00507CDA" w:rsidRPr="003859B6">
        <w:t>-</w:t>
      </w:r>
      <w:r w:rsidR="00B02A67" w:rsidRPr="003859B6">
        <w:t>quarters of its territory is marine environment</w:t>
      </w:r>
      <w:r w:rsidR="00AA2554" w:rsidRPr="003859B6">
        <w:t>,</w:t>
      </w:r>
      <w:r w:rsidR="00B02A67" w:rsidRPr="003859B6">
        <w:t xml:space="preserve"> and it is home to some of the richest and most diverse marine resources. Indonesia recently bec</w:t>
      </w:r>
      <w:r w:rsidR="008D6AF0" w:rsidRPr="003859B6">
        <w:t>a</w:t>
      </w:r>
      <w:r w:rsidR="00B02A67" w:rsidRPr="003859B6">
        <w:t>me the</w:t>
      </w:r>
      <w:r w:rsidR="008D6AF0" w:rsidRPr="003859B6">
        <w:t xml:space="preserve"> world’s</w:t>
      </w:r>
      <w:r w:rsidR="00B02A67" w:rsidRPr="003859B6">
        <w:t xml:space="preserve"> largest producer of seafood after </w:t>
      </w:r>
      <w:r w:rsidR="0039451B" w:rsidRPr="003859B6">
        <w:t xml:space="preserve">the People’s Republic of </w:t>
      </w:r>
      <w:r w:rsidR="00B02A67" w:rsidRPr="003859B6">
        <w:t>China</w:t>
      </w:r>
      <w:r w:rsidR="006369D4" w:rsidRPr="003859B6">
        <w:t xml:space="preserve"> (FAO, 2016b)</w:t>
      </w:r>
      <w:r w:rsidR="00B02A67" w:rsidRPr="003859B6">
        <w:t xml:space="preserve">. </w:t>
      </w:r>
      <w:r w:rsidR="00C330D3" w:rsidRPr="003859B6">
        <w:t xml:space="preserve"> </w:t>
      </w:r>
    </w:p>
    <w:p w:rsidR="00B02A67" w:rsidRPr="003859B6" w:rsidRDefault="006955F8" w:rsidP="00B02A67">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3</w:instrText>
      </w:r>
      <w:r w:rsidRPr="003859B6">
        <w:fldChar w:fldCharType="end"/>
      </w:r>
      <w:r w:rsidRPr="003859B6">
        <w:instrText>.</w:instrText>
      </w:r>
      <w:r w:rsidRPr="003859B6">
        <w:tab/>
      </w:r>
      <w:r w:rsidRPr="003859B6">
        <w:fldChar w:fldCharType="end"/>
      </w:r>
      <w:r w:rsidR="00C330D3" w:rsidRPr="003859B6">
        <w:t xml:space="preserve">This </w:t>
      </w:r>
      <w:r w:rsidR="00980139" w:rsidRPr="003859B6">
        <w:t xml:space="preserve">first </w:t>
      </w:r>
      <w:r w:rsidR="00C330D3" w:rsidRPr="003859B6">
        <w:t>section summari</w:t>
      </w:r>
      <w:r w:rsidR="008D6AF0" w:rsidRPr="003859B6">
        <w:t>s</w:t>
      </w:r>
      <w:r w:rsidR="00C330D3" w:rsidRPr="003859B6">
        <w:t>e</w:t>
      </w:r>
      <w:r w:rsidR="00BF767A" w:rsidRPr="003859B6">
        <w:t>s the food security situation in</w:t>
      </w:r>
      <w:r w:rsidR="00C330D3" w:rsidRPr="003859B6">
        <w:t xml:space="preserve"> Indonesia</w:t>
      </w:r>
      <w:r w:rsidR="00AA2554" w:rsidRPr="003859B6">
        <w:t>;</w:t>
      </w:r>
      <w:r w:rsidR="00C330D3" w:rsidRPr="003859B6">
        <w:t xml:space="preserve"> describes how fisheries and aquaculture contribute </w:t>
      </w:r>
      <w:r w:rsidR="008D6AF0" w:rsidRPr="003859B6">
        <w:t xml:space="preserve">to </w:t>
      </w:r>
      <w:r w:rsidR="00C330D3" w:rsidRPr="003859B6">
        <w:t>nutritious food</w:t>
      </w:r>
      <w:r w:rsidR="008D6AF0" w:rsidRPr="003859B6">
        <w:t xml:space="preserve"> supplies</w:t>
      </w:r>
      <w:r w:rsidR="00C330D3" w:rsidRPr="003859B6">
        <w:t xml:space="preserve"> and</w:t>
      </w:r>
      <w:r w:rsidR="008D6AF0" w:rsidRPr="003859B6">
        <w:t xml:space="preserve"> to</w:t>
      </w:r>
      <w:r w:rsidR="00C330D3" w:rsidRPr="003859B6">
        <w:t xml:space="preserve"> incomes, especially for the poor</w:t>
      </w:r>
      <w:r w:rsidR="00AA2554" w:rsidRPr="003859B6">
        <w:t>;</w:t>
      </w:r>
      <w:r w:rsidR="00C330D3" w:rsidRPr="003859B6">
        <w:t xml:space="preserve"> and </w:t>
      </w:r>
      <w:r w:rsidR="00BD3783" w:rsidRPr="003859B6">
        <w:t>analyses</w:t>
      </w:r>
      <w:r w:rsidR="00980139" w:rsidRPr="003859B6">
        <w:t xml:space="preserve"> </w:t>
      </w:r>
      <w:r w:rsidR="00BF767A" w:rsidRPr="003859B6">
        <w:t>the Indonesian</w:t>
      </w:r>
      <w:r w:rsidR="00C330D3" w:rsidRPr="003859B6">
        <w:t xml:space="preserve"> government strategy for the sector in light of OECD policy recommendations for food security.</w:t>
      </w:r>
    </w:p>
    <w:p w:rsidR="00B02A67" w:rsidRPr="003859B6" w:rsidRDefault="002E3C4C" w:rsidP="00B02A67">
      <w:pPr>
        <w:pStyle w:val="Heading3"/>
      </w:pPr>
      <w:bookmarkStart w:id="10" w:name="_Toc472354574"/>
      <w:bookmarkStart w:id="11" w:name="_Toc472936621"/>
      <w:bookmarkStart w:id="12" w:name="_Toc472954969"/>
      <w:bookmarkStart w:id="13" w:name="_Toc474487625"/>
      <w:r w:rsidRPr="003859B6">
        <w:t xml:space="preserve">Food </w:t>
      </w:r>
      <w:r w:rsidR="00B02A67" w:rsidRPr="003859B6">
        <w:t xml:space="preserve">insecurity and malnutrition </w:t>
      </w:r>
      <w:bookmarkEnd w:id="10"/>
      <w:r w:rsidR="008D6AF0" w:rsidRPr="003859B6">
        <w:t>in Indonesia</w:t>
      </w:r>
      <w:bookmarkEnd w:id="11"/>
      <w:bookmarkEnd w:id="12"/>
      <w:bookmarkEnd w:id="13"/>
    </w:p>
    <w:p w:rsidR="00B02A67" w:rsidRPr="003859B6" w:rsidRDefault="00B02A67" w:rsidP="00B02A67">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4</w:instrText>
      </w:r>
      <w:r w:rsidRPr="003859B6">
        <w:fldChar w:fldCharType="end"/>
      </w:r>
      <w:r w:rsidRPr="003859B6">
        <w:instrText>.</w:instrText>
      </w:r>
      <w:r w:rsidRPr="003859B6">
        <w:tab/>
      </w:r>
      <w:r w:rsidRPr="003859B6">
        <w:fldChar w:fldCharType="end"/>
      </w:r>
      <w:r w:rsidR="00BF0C91" w:rsidRPr="003859B6" w:rsidDel="00BF0C91">
        <w:t xml:space="preserve"> </w:t>
      </w:r>
      <w:r w:rsidRPr="003859B6">
        <w:t xml:space="preserve">According to the FAO definition agreed at the 1996 World Food Summit, </w:t>
      </w:r>
      <w:r w:rsidR="00AF34D6" w:rsidRPr="003859B6">
        <w:t xml:space="preserve">and expanded upon at the 2001 Summit, </w:t>
      </w:r>
      <w:r w:rsidRPr="003859B6">
        <w:t>food security exists when all people, at all times, have physical, social and economic access to sufficient, safe and nutritious food to meet their dietary needs and food preferences for an active and healthy life.</w:t>
      </w:r>
      <w:r w:rsidRPr="003859B6">
        <w:rPr>
          <w:vertAlign w:val="superscript"/>
        </w:rPr>
        <w:footnoteReference w:id="2"/>
      </w:r>
      <w:r w:rsidRPr="003859B6">
        <w:t xml:space="preserve"> This definition gives rise to four dimensions of food security. It suggests that people will only be food secure when sufficient food is available, </w:t>
      </w:r>
      <w:r w:rsidR="008D6AF0" w:rsidRPr="003859B6">
        <w:t xml:space="preserve">when </w:t>
      </w:r>
      <w:r w:rsidRPr="003859B6">
        <w:t xml:space="preserve">they have access to </w:t>
      </w:r>
      <w:r w:rsidR="008D6AF0" w:rsidRPr="003859B6">
        <w:t>this supply of food</w:t>
      </w:r>
      <w:r w:rsidRPr="003859B6">
        <w:t xml:space="preserve">, and </w:t>
      </w:r>
      <w:r w:rsidR="008D6AF0" w:rsidRPr="003859B6">
        <w:t xml:space="preserve">that </w:t>
      </w:r>
      <w:r w:rsidRPr="003859B6">
        <w:t>it is well utilised, in a stable way, over time.</w:t>
      </w:r>
      <w:r w:rsidRPr="003859B6" w:rsidDel="001B0751">
        <w:t xml:space="preserve"> </w:t>
      </w:r>
      <w:r w:rsidRPr="003859B6">
        <w:t xml:space="preserve">Food insecurity may therefore arise from disruptions in food availability that can result from pest outbreaks, climatic events, conflicts or barriers to trade; problems in accessing food as a result of price or income shocks and volatility; or from inadequate use of food, notably in terms of diet composition, which is influenced by cultural, religious and social norms, as well as anticipation of future shocks. Nutritional outcomes also </w:t>
      </w:r>
      <w:r w:rsidR="00B57222" w:rsidRPr="003859B6">
        <w:t>depend on</w:t>
      </w:r>
      <w:r w:rsidRPr="003859B6">
        <w:t xml:space="preserve"> wider determinants of health, including maternal and child care, water and sanitation, and health services</w:t>
      </w:r>
      <w:r w:rsidR="00F90C92" w:rsidRPr="003859B6">
        <w:t xml:space="preserve"> (OECD, 2013)</w:t>
      </w:r>
      <w:r w:rsidRPr="003859B6">
        <w:t xml:space="preserve">. </w:t>
      </w:r>
    </w:p>
    <w:p w:rsidR="00B02A67" w:rsidRPr="003859B6" w:rsidRDefault="00B02A67" w:rsidP="00B02A67">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5</w:instrText>
      </w:r>
      <w:r w:rsidRPr="003859B6">
        <w:fldChar w:fldCharType="end"/>
      </w:r>
      <w:r w:rsidRPr="003859B6">
        <w:instrText>.</w:instrText>
      </w:r>
      <w:r w:rsidRPr="003859B6">
        <w:tab/>
      </w:r>
      <w:r w:rsidRPr="003859B6">
        <w:fldChar w:fldCharType="end"/>
      </w:r>
      <w:r w:rsidRPr="003859B6">
        <w:t xml:space="preserve">The multi-dimensional nature of food security means that several indicators </w:t>
      </w:r>
      <w:r w:rsidR="00507CDA" w:rsidRPr="003859B6">
        <w:t>are required</w:t>
      </w:r>
      <w:r w:rsidRPr="003859B6">
        <w:t xml:space="preserve"> to capture current and past levels of food security. The</w:t>
      </w:r>
      <w:r w:rsidR="00BF767A" w:rsidRPr="003859B6">
        <w:t xml:space="preserve"> most commonly used indicator</w:t>
      </w:r>
      <w:r w:rsidRPr="003859B6">
        <w:t xml:space="preserve"> </w:t>
      </w:r>
      <w:r w:rsidR="00507CDA" w:rsidRPr="003859B6">
        <w:t xml:space="preserve">is </w:t>
      </w:r>
      <w:r w:rsidRPr="003859B6">
        <w:t>the FAO prevalence of undernourishment, which compares estimated average calorie consumption with energy requirement norms and observed child growth indicators</w:t>
      </w:r>
      <w:r w:rsidR="006C5933" w:rsidRPr="003859B6">
        <w:t>, using data</w:t>
      </w:r>
      <w:r w:rsidRPr="003859B6">
        <w:t xml:space="preserve"> reported by the WHO.</w:t>
      </w:r>
    </w:p>
    <w:p w:rsidR="0019465B" w:rsidRPr="003859B6" w:rsidRDefault="0077031D" w:rsidP="00B02A67">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6</w:instrText>
      </w:r>
      <w:r w:rsidRPr="003859B6">
        <w:fldChar w:fldCharType="end"/>
      </w:r>
      <w:r w:rsidRPr="003859B6">
        <w:instrText>.</w:instrText>
      </w:r>
      <w:r w:rsidRPr="003859B6">
        <w:tab/>
      </w:r>
      <w:r w:rsidRPr="003859B6">
        <w:fldChar w:fldCharType="end"/>
      </w:r>
      <w:r w:rsidR="00B02A67" w:rsidRPr="003859B6">
        <w:t>In Indonesia, as in most ASEAN nations, the rate of undernourishment has improved significantly since the early 1990s, dropping from almost 20% to slightly more than 7%, although</w:t>
      </w:r>
      <w:r w:rsidR="00507CDA" w:rsidRPr="003859B6">
        <w:t xml:space="preserve"> due to</w:t>
      </w:r>
      <w:r w:rsidR="006C5933" w:rsidRPr="003859B6">
        <w:t xml:space="preserve"> the 1997 Asian Financial Crisis</w:t>
      </w:r>
      <w:r w:rsidR="00507CDA" w:rsidRPr="003859B6">
        <w:t>,</w:t>
      </w:r>
      <w:r w:rsidR="006C5933" w:rsidRPr="003859B6">
        <w:t xml:space="preserve"> this </w:t>
      </w:r>
      <w:r w:rsidR="009031C9" w:rsidRPr="003859B6">
        <w:t xml:space="preserve">decline </w:t>
      </w:r>
      <w:r w:rsidR="00507CDA" w:rsidRPr="003859B6">
        <w:t xml:space="preserve">has not been </w:t>
      </w:r>
      <w:r w:rsidR="00B02A67" w:rsidRPr="003859B6">
        <w:t>not linear</w:t>
      </w:r>
      <w:r w:rsidR="002C7E76" w:rsidRPr="003859B6">
        <w:t xml:space="preserve"> (FAO, 2015</w:t>
      </w:r>
      <w:r w:rsidR="00B02A67" w:rsidRPr="003859B6">
        <w:t>)</w:t>
      </w:r>
      <w:r w:rsidR="006955F8" w:rsidRPr="003859B6">
        <w:rPr>
          <w:rStyle w:val="FootnoteReference"/>
        </w:rPr>
        <w:footnoteReference w:id="3"/>
      </w:r>
      <w:r w:rsidR="00BF767A" w:rsidRPr="003859B6">
        <w:t>.</w:t>
      </w:r>
      <w:r w:rsidR="00B02A67" w:rsidRPr="003859B6">
        <w:t xml:space="preserve"> Indonesia has experienced steady economic growth</w:t>
      </w:r>
      <w:r w:rsidR="00507CDA" w:rsidRPr="003859B6">
        <w:t>,</w:t>
      </w:r>
      <w:r w:rsidR="00B02A67" w:rsidRPr="003859B6">
        <w:t xml:space="preserve"> with overall poverty rates falling </w:t>
      </w:r>
      <w:r w:rsidR="006C5933" w:rsidRPr="003859B6">
        <w:t>7%</w:t>
      </w:r>
      <w:r w:rsidR="00B02A67" w:rsidRPr="003859B6">
        <w:t xml:space="preserve"> from 2002 to just above 11% in 2014</w:t>
      </w:r>
      <w:r w:rsidR="006C5933" w:rsidRPr="003859B6">
        <w:t>.</w:t>
      </w:r>
      <w:r w:rsidR="00B02A67" w:rsidRPr="003859B6">
        <w:t xml:space="preserve"> </w:t>
      </w:r>
      <w:r w:rsidR="00490502" w:rsidRPr="003859B6">
        <w:t>G</w:t>
      </w:r>
      <w:r w:rsidR="00B02A67" w:rsidRPr="003859B6">
        <w:t xml:space="preserve">ross national income per capita rose from USD 720 to USD 3 600  over the same time period </w:t>
      </w:r>
      <w:r w:rsidR="00B02A67" w:rsidRPr="003859B6">
        <w:fldChar w:fldCharType="begin"/>
      </w:r>
      <w:r w:rsidR="00B02A67" w:rsidRPr="003859B6">
        <w:instrText xml:space="preserve"> ADDIN ZOTERO_ITEM CSL_CITATION {"citationID":"qlcTz8fc","properties":{"formattedCitation":"(IFPRI 2012)","plainCitation":"(IFPRI 2012)"},"citationItems":[{"id":3001,"uris":["http://zotero.org/users/104709/items/GKSAPIFX"],"uri":["http://zotero.org/users/104709/items/GKSAPIFX"],"itemData":{"id":3001,"type":"webpage","title":"Indonesia","container-title":"Food Security Portal","URL":"http://www.foodsecurityportal.org/indonesia","author":[{"literal":"IFPRI"}],"issued":{"date-parts":[["2012"]]},"accessed":{"date-parts":[["2015",10,7]]}}}],"schema":"https://github.com/citation-style-language/schema/raw/master/csl-citation.json"} </w:instrText>
      </w:r>
      <w:r w:rsidR="00B02A67" w:rsidRPr="003859B6">
        <w:fldChar w:fldCharType="separate"/>
      </w:r>
      <w:r w:rsidR="00B02A67" w:rsidRPr="003859B6">
        <w:t>(</w:t>
      </w:r>
      <w:r w:rsidR="00204574" w:rsidRPr="003859B6">
        <w:t>Indonesia</w:t>
      </w:r>
      <w:r w:rsidR="006C37BC" w:rsidRPr="003859B6">
        <w:t xml:space="preserve"> Investments</w:t>
      </w:r>
      <w:r w:rsidR="00B02A67" w:rsidRPr="003859B6">
        <w:t>, 2016</w:t>
      </w:r>
      <w:r w:rsidR="006C37BC" w:rsidRPr="003859B6">
        <w:t>b</w:t>
      </w:r>
      <w:r w:rsidR="00B02A67" w:rsidRPr="003859B6">
        <w:t>)</w:t>
      </w:r>
      <w:r w:rsidR="00B02A67" w:rsidRPr="003859B6">
        <w:fldChar w:fldCharType="end"/>
      </w:r>
      <w:r w:rsidR="00B02A67" w:rsidRPr="003859B6">
        <w:t xml:space="preserve">. </w:t>
      </w:r>
      <w:r w:rsidRPr="003859B6">
        <w:t xml:space="preserve">This trend is foreseen to continue. Based on FAO projections for future food availability, the OECD projects that undernourishment will </w:t>
      </w:r>
      <w:r w:rsidR="00507CDA" w:rsidRPr="003859B6">
        <w:t xml:space="preserve">decline </w:t>
      </w:r>
      <w:r w:rsidRPr="003859B6">
        <w:t xml:space="preserve">to just over 3% in 2025 (Figure </w:t>
      </w:r>
      <w:r w:rsidR="00291FE8" w:rsidRPr="003859B6">
        <w:t>1</w:t>
      </w:r>
      <w:r w:rsidR="00936FCD" w:rsidRPr="003859B6">
        <w:t>)</w:t>
      </w:r>
      <w:r w:rsidRPr="003859B6">
        <w:t xml:space="preserve">. </w:t>
      </w:r>
    </w:p>
    <w:p w:rsidR="00DD06A8" w:rsidRPr="003859B6" w:rsidRDefault="0077031D" w:rsidP="00DD06A8">
      <w:pPr>
        <w:pStyle w:val="FigureTitle"/>
      </w:pPr>
      <w:r w:rsidRPr="003859B6">
        <w:fldChar w:fldCharType="begin"/>
      </w:r>
      <w:r w:rsidRPr="003859B6">
        <w:instrText xml:space="preserve"> MACROBUTTON NUMBERING Figure </w:instrText>
      </w:r>
      <w:r w:rsidRPr="003859B6">
        <w:fldChar w:fldCharType="begin"/>
      </w:r>
      <w:r w:rsidRPr="003859B6">
        <w:instrText xml:space="preserve"> SEQ  figure</w:instrText>
      </w:r>
      <w:r w:rsidRPr="003859B6">
        <w:fldChar w:fldCharType="separate"/>
      </w:r>
      <w:r w:rsidR="003859B6">
        <w:rPr>
          <w:noProof/>
        </w:rPr>
        <w:instrText>1</w:instrText>
      </w:r>
      <w:r w:rsidRPr="003859B6">
        <w:fldChar w:fldCharType="end"/>
      </w:r>
      <w:r w:rsidRPr="003859B6">
        <w:instrText>.</w:instrText>
      </w:r>
      <w:r w:rsidRPr="003859B6">
        <w:tab/>
      </w:r>
      <w:r w:rsidRPr="003859B6">
        <w:fldChar w:fldCharType="end"/>
      </w:r>
      <w:r w:rsidRPr="003859B6">
        <w:t>Selected food insecurity indicators in Indonesia, 1991-2025 (projection)</w:t>
      </w:r>
      <w:r w:rsidR="00DD06A8" w:rsidRPr="003859B6">
        <w:t xml:space="preserve"> </w:t>
      </w:r>
      <w:r w:rsidR="00DD06A8" w:rsidRPr="003859B6">
        <w:fldChar w:fldCharType="begin"/>
      </w:r>
      <w:r w:rsidR="00DD06A8" w:rsidRPr="003859B6">
        <w:instrText xml:space="preserve"> TC \f f \l 2 "</w:instrText>
      </w:r>
      <w:bookmarkStart w:id="14" w:name="_Toc472354564"/>
      <w:bookmarkStart w:id="15" w:name="_Toc472936611"/>
      <w:bookmarkStart w:id="16" w:name="_Toc472951204"/>
      <w:bookmarkStart w:id="17" w:name="_Toc473280378"/>
      <w:r w:rsidR="00DD06A8" w:rsidRPr="003859B6">
        <w:instrText xml:space="preserve">Figure </w:instrText>
      </w:r>
      <w:r w:rsidR="007A4B66" w:rsidRPr="003859B6">
        <w:instrText>1</w:instrText>
      </w:r>
      <w:r w:rsidR="00DD06A8" w:rsidRPr="003859B6">
        <w:instrText>. Selected food insecurity indicators in Indonesia, 1991-2025 (projection)</w:instrText>
      </w:r>
      <w:bookmarkEnd w:id="14"/>
      <w:bookmarkEnd w:id="15"/>
      <w:bookmarkEnd w:id="16"/>
      <w:bookmarkEnd w:id="17"/>
      <w:r w:rsidR="00DD06A8" w:rsidRPr="003859B6">
        <w:instrText xml:space="preserve">"  </w:instrText>
      </w:r>
      <w:r w:rsidR="00DD06A8" w:rsidRPr="003859B6">
        <w:fldChar w:fldCharType="end"/>
      </w:r>
    </w:p>
    <w:p w:rsidR="0077031D" w:rsidRPr="003859B6" w:rsidRDefault="00FE3A1D" w:rsidP="00B02A67">
      <w:pPr>
        <w:pStyle w:val="Num-DocParagraph"/>
      </w:pPr>
      <w:r w:rsidRPr="003859B6">
        <w:rPr>
          <w:noProof/>
          <w:lang w:eastAsia="en-GB"/>
        </w:rPr>
        <w:drawing>
          <wp:inline distT="0" distB="0" distL="0" distR="0" wp14:anchorId="1F2DE925" wp14:editId="7EC4FB06">
            <wp:extent cx="5552138" cy="2550098"/>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77031D" w:rsidRPr="003859B6" w:rsidRDefault="0077031D" w:rsidP="0077031D">
      <w:pPr>
        <w:pStyle w:val="FigureNote"/>
      </w:pPr>
      <w:r w:rsidRPr="003859B6">
        <w:t>S</w:t>
      </w:r>
      <w:r w:rsidR="00E165A9" w:rsidRPr="003859B6">
        <w:t xml:space="preserve">ource: </w:t>
      </w:r>
      <w:r w:rsidR="00072CC3" w:rsidRPr="003859B6">
        <w:t xml:space="preserve">OECD calculations based on </w:t>
      </w:r>
      <w:r w:rsidR="00E165A9" w:rsidRPr="003859B6">
        <w:t>FAO (2015</w:t>
      </w:r>
      <w:r w:rsidRPr="003859B6">
        <w:t>)</w:t>
      </w:r>
      <w:r w:rsidR="00507CDA" w:rsidRPr="003859B6">
        <w:t>.</w:t>
      </w:r>
    </w:p>
    <w:p w:rsidR="00B02A67" w:rsidRPr="003859B6" w:rsidRDefault="0019465B" w:rsidP="00B02A67">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7</w:instrText>
      </w:r>
      <w:r w:rsidRPr="003859B6">
        <w:fldChar w:fldCharType="end"/>
      </w:r>
      <w:r w:rsidRPr="003859B6">
        <w:instrText>.</w:instrText>
      </w:r>
      <w:r w:rsidRPr="003859B6">
        <w:tab/>
      </w:r>
      <w:r w:rsidRPr="003859B6">
        <w:fldChar w:fldCharType="end"/>
      </w:r>
      <w:r w:rsidR="00B02A67" w:rsidRPr="003859B6">
        <w:t xml:space="preserve">In spite of this progress, </w:t>
      </w:r>
      <w:r w:rsidR="00BF0C91" w:rsidRPr="003859B6">
        <w:t>challenges remain</w:t>
      </w:r>
      <w:r w:rsidR="00B02A67" w:rsidRPr="003859B6">
        <w:t xml:space="preserve">. </w:t>
      </w:r>
      <w:r w:rsidR="00BD3783" w:rsidRPr="003859B6">
        <w:t>While nearly 20</w:t>
      </w:r>
      <w:r w:rsidR="00BD714F" w:rsidRPr="003859B6">
        <w:t xml:space="preserve"> million people are</w:t>
      </w:r>
      <w:r w:rsidR="00204574" w:rsidRPr="003859B6">
        <w:t xml:space="preserve"> still undernourished (FAO, 2015</w:t>
      </w:r>
      <w:r w:rsidR="00BD714F" w:rsidRPr="003859B6">
        <w:t>)</w:t>
      </w:r>
      <w:r w:rsidR="00BD3783" w:rsidRPr="003859B6">
        <w:t xml:space="preserve">, almost twice as many people are found to be </w:t>
      </w:r>
      <w:r w:rsidR="00B02A67" w:rsidRPr="003859B6">
        <w:t xml:space="preserve">at risk of </w:t>
      </w:r>
      <w:r w:rsidR="00B02A67" w:rsidRPr="003859B6">
        <w:rPr>
          <w:i/>
        </w:rPr>
        <w:t>becoming</w:t>
      </w:r>
      <w:r w:rsidR="00B02A67" w:rsidRPr="003859B6">
        <w:t xml:space="preserve"> undernourished, as specified by the FAO indicator of food inadequacy.</w:t>
      </w:r>
      <w:r w:rsidR="00B02A67" w:rsidRPr="003859B6">
        <w:rPr>
          <w:vertAlign w:val="superscript"/>
        </w:rPr>
        <w:footnoteReference w:id="4"/>
      </w:r>
      <w:r w:rsidR="00B02A67" w:rsidRPr="003859B6">
        <w:t xml:space="preserve"> At the same time, the level of stunting (</w:t>
      </w:r>
      <w:r w:rsidR="00397D85" w:rsidRPr="003859B6">
        <w:t>when</w:t>
      </w:r>
      <w:r w:rsidR="00B02A67" w:rsidRPr="003859B6">
        <w:t xml:space="preserve"> children fail to reach their linear growth potential as a result of suboptimal health or nutritional conditions) </w:t>
      </w:r>
      <w:r w:rsidR="00BD714F" w:rsidRPr="003859B6">
        <w:t xml:space="preserve">is of serious concern, at over 36% among children under </w:t>
      </w:r>
      <w:r w:rsidR="00507CDA" w:rsidRPr="003859B6">
        <w:t xml:space="preserve">the age of five </w:t>
      </w:r>
      <w:r w:rsidR="002C7E76" w:rsidRPr="003859B6">
        <w:t>in 2014</w:t>
      </w:r>
      <w:r w:rsidR="00B3358C" w:rsidRPr="003859B6">
        <w:t xml:space="preserve"> (WHO, 2015</w:t>
      </w:r>
      <w:r w:rsidR="00BD714F" w:rsidRPr="003859B6">
        <w:t xml:space="preserve">). </w:t>
      </w:r>
      <w:r w:rsidR="00B02A67" w:rsidRPr="003859B6">
        <w:t>In addition, micronutrient deficiency</w:t>
      </w:r>
      <w:r w:rsidR="00507CDA" w:rsidRPr="003859B6">
        <w:t xml:space="preserve"> –</w:t>
      </w:r>
      <w:r w:rsidR="00B02A67" w:rsidRPr="003859B6">
        <w:t xml:space="preserve"> and in particular</w:t>
      </w:r>
      <w:r w:rsidR="00507CDA" w:rsidRPr="003859B6">
        <w:t>,</w:t>
      </w:r>
      <w:r w:rsidR="00B02A67" w:rsidRPr="003859B6">
        <w:t xml:space="preserve"> iodine and vitamin A</w:t>
      </w:r>
      <w:r w:rsidR="00507CDA" w:rsidRPr="003859B6">
        <w:t xml:space="preserve"> –</w:t>
      </w:r>
      <w:r w:rsidR="00B02A67" w:rsidRPr="003859B6">
        <w:t xml:space="preserve"> is still a moderate public health concern, bordering on severe (ASEAN</w:t>
      </w:r>
      <w:r w:rsidR="00874A49" w:rsidRPr="003859B6">
        <w:t>,</w:t>
      </w:r>
      <w:r w:rsidR="00B02A67" w:rsidRPr="003859B6">
        <w:t xml:space="preserve"> 2016). </w:t>
      </w:r>
      <w:r w:rsidR="00B64BE8" w:rsidRPr="003859B6">
        <w:t>This is believed to be due, in part, to inadequate diets, notably with insufficient intakes of protein and vitamins and excessive intakes of carbohydrates.</w:t>
      </w:r>
      <w:r w:rsidR="000E326E" w:rsidRPr="003859B6">
        <w:t xml:space="preserve"> </w:t>
      </w:r>
      <w:r w:rsidR="00B02A67" w:rsidRPr="003859B6">
        <w:t>Overall, about one</w:t>
      </w:r>
      <w:r w:rsidR="009D2B17" w:rsidRPr="003859B6">
        <w:t>-</w:t>
      </w:r>
      <w:r w:rsidR="00B02A67" w:rsidRPr="003859B6">
        <w:t xml:space="preserve">third of children below the age of </w:t>
      </w:r>
      <w:r w:rsidR="009D2B17" w:rsidRPr="003859B6">
        <w:t xml:space="preserve">two </w:t>
      </w:r>
      <w:r w:rsidR="00B02A67" w:rsidRPr="003859B6">
        <w:t>do not meet the minimum meal frequency; one</w:t>
      </w:r>
      <w:r w:rsidR="009D2B17" w:rsidRPr="003859B6">
        <w:t>-</w:t>
      </w:r>
      <w:r w:rsidR="00B02A67" w:rsidRPr="003859B6">
        <w:t>quarter do not achieve the minimum dietary diversity</w:t>
      </w:r>
      <w:r w:rsidR="009D2B17" w:rsidRPr="003859B6">
        <w:t>,</w:t>
      </w:r>
      <w:r w:rsidR="00B02A67" w:rsidRPr="003859B6">
        <w:t xml:space="preserve"> and nearly half do not meet the recommended quality of diet (ASEAN</w:t>
      </w:r>
      <w:r w:rsidR="00874A49" w:rsidRPr="003859B6">
        <w:t>,</w:t>
      </w:r>
      <w:r w:rsidR="00B02A67" w:rsidRPr="003859B6">
        <w:t xml:space="preserve"> 2016).</w:t>
      </w:r>
      <w:r w:rsidR="00B64BE8" w:rsidRPr="003859B6">
        <w:t xml:space="preserve"> On the other hand, </w:t>
      </w:r>
      <w:r w:rsidR="00DD6B03" w:rsidRPr="003859B6">
        <w:t>overweight</w:t>
      </w:r>
      <w:r w:rsidR="00C92C35" w:rsidRPr="003859B6">
        <w:t xml:space="preserve"> is already a concern for about a quarter of the population </w:t>
      </w:r>
      <w:r w:rsidR="00B64BE8" w:rsidRPr="003859B6">
        <w:t>and obesity</w:t>
      </w:r>
      <w:r w:rsidR="00DD6B03" w:rsidRPr="003859B6">
        <w:t xml:space="preserve"> is foreseen to become </w:t>
      </w:r>
      <w:r w:rsidR="002777BA" w:rsidRPr="003859B6">
        <w:t>one for</w:t>
      </w:r>
      <w:r w:rsidR="00DD6B03" w:rsidRPr="003859B6">
        <w:t xml:space="preserve"> one in ten people by 2025</w:t>
      </w:r>
      <w:r w:rsidR="00B64BE8" w:rsidRPr="003859B6">
        <w:t xml:space="preserve"> (Figure </w:t>
      </w:r>
      <w:r w:rsidR="00291FE8" w:rsidRPr="003859B6">
        <w:t>1</w:t>
      </w:r>
      <w:r w:rsidR="00B64BE8" w:rsidRPr="003859B6">
        <w:t xml:space="preserve">). </w:t>
      </w:r>
    </w:p>
    <w:p w:rsidR="00B02A67" w:rsidRPr="003859B6" w:rsidRDefault="009031C9" w:rsidP="00B02A67">
      <w:pPr>
        <w:pStyle w:val="Heading3"/>
      </w:pPr>
      <w:bookmarkStart w:id="18" w:name="_Toc472354575"/>
      <w:bookmarkStart w:id="19" w:name="_Toc472954970"/>
      <w:bookmarkStart w:id="20" w:name="_Toc474487626"/>
      <w:r w:rsidRPr="003859B6">
        <w:t>Fisheries and aquaculture s</w:t>
      </w:r>
      <w:r w:rsidR="000C5D65" w:rsidRPr="003859B6">
        <w:t xml:space="preserve">ector contribution to </w:t>
      </w:r>
      <w:bookmarkStart w:id="21" w:name="_Toc472936622"/>
      <w:bookmarkEnd w:id="18"/>
      <w:r w:rsidR="0025599A" w:rsidRPr="003859B6">
        <w:t xml:space="preserve">food security </w:t>
      </w:r>
      <w:r w:rsidR="00112192" w:rsidRPr="003859B6">
        <w:t xml:space="preserve">and </w:t>
      </w:r>
      <w:bookmarkEnd w:id="21"/>
      <w:r w:rsidR="000C5D65" w:rsidRPr="003859B6">
        <w:t>incomes</w:t>
      </w:r>
      <w:bookmarkEnd w:id="19"/>
      <w:bookmarkEnd w:id="20"/>
    </w:p>
    <w:p w:rsidR="00B02A67" w:rsidRPr="003859B6" w:rsidRDefault="00B02A67" w:rsidP="00B02A67">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8</w:instrText>
      </w:r>
      <w:r w:rsidRPr="003859B6">
        <w:fldChar w:fldCharType="end"/>
      </w:r>
      <w:r w:rsidRPr="003859B6">
        <w:instrText>.</w:instrText>
      </w:r>
      <w:r w:rsidRPr="003859B6">
        <w:tab/>
      </w:r>
      <w:r w:rsidRPr="003859B6">
        <w:fldChar w:fldCharType="end"/>
      </w:r>
      <w:r w:rsidRPr="003859B6">
        <w:t>Seafood consumption in Indonesia has grown significantly since the early 1990s</w:t>
      </w:r>
      <w:r w:rsidR="00291FE8" w:rsidRPr="003859B6">
        <w:t>.</w:t>
      </w:r>
      <w:r w:rsidRPr="003859B6">
        <w:t xml:space="preserve"> </w:t>
      </w:r>
      <w:r w:rsidR="00291FE8" w:rsidRPr="003859B6">
        <w:t>According to the results of the Indonesian national socio-economic survey (MMAF</w:t>
      </w:r>
      <w:r w:rsidR="009031C9" w:rsidRPr="003859B6">
        <w:t>, 2016</w:t>
      </w:r>
      <w:r w:rsidR="00291FE8" w:rsidRPr="003859B6">
        <w:t>)</w:t>
      </w:r>
      <w:proofErr w:type="gramStart"/>
      <w:r w:rsidR="00291FE8" w:rsidRPr="003859B6">
        <w:t>,</w:t>
      </w:r>
      <w:proofErr w:type="gramEnd"/>
      <w:r w:rsidR="00291FE8" w:rsidRPr="003859B6">
        <w:t xml:space="preserve"> </w:t>
      </w:r>
      <w:r w:rsidR="006D5445" w:rsidRPr="003859B6">
        <w:t>seafood consumption</w:t>
      </w:r>
      <w:r w:rsidR="00291FE8" w:rsidRPr="003859B6">
        <w:t xml:space="preserve"> </w:t>
      </w:r>
      <w:r w:rsidRPr="003859B6">
        <w:t xml:space="preserve">reached more than </w:t>
      </w:r>
      <w:r w:rsidR="001F74D2" w:rsidRPr="003859B6">
        <w:t xml:space="preserve">41 </w:t>
      </w:r>
      <w:r w:rsidRPr="003859B6">
        <w:t xml:space="preserve">kg per capita per annum in 2015, one of the world’s highest rates. </w:t>
      </w:r>
      <w:r w:rsidR="00490502" w:rsidRPr="003859B6">
        <w:t>Its c</w:t>
      </w:r>
      <w:r w:rsidRPr="003859B6">
        <w:t xml:space="preserve">ontribution to protein intake increased to over half of </w:t>
      </w:r>
      <w:r w:rsidR="00490502" w:rsidRPr="003859B6">
        <w:t xml:space="preserve">the </w:t>
      </w:r>
      <w:r w:rsidRPr="003859B6">
        <w:t>animal protein supply and 15% of</w:t>
      </w:r>
      <w:r w:rsidR="00490502" w:rsidRPr="003859B6">
        <w:t xml:space="preserve"> the</w:t>
      </w:r>
      <w:r w:rsidRPr="003859B6">
        <w:t xml:space="preserve"> total protein supply in 201</w:t>
      </w:r>
      <w:r w:rsidR="00CD09BA" w:rsidRPr="003859B6">
        <w:t>3 (FAO</w:t>
      </w:r>
      <w:r w:rsidR="009031C9" w:rsidRPr="003859B6">
        <w:t>,</w:t>
      </w:r>
      <w:r w:rsidR="00CD09BA" w:rsidRPr="003859B6">
        <w:t xml:space="preserve"> 2015</w:t>
      </w:r>
      <w:r w:rsidRPr="003859B6">
        <w:t xml:space="preserve">). </w:t>
      </w:r>
    </w:p>
    <w:p w:rsidR="00B02A67" w:rsidRPr="003859B6" w:rsidRDefault="00B02A67" w:rsidP="00B02A67">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9</w:instrText>
      </w:r>
      <w:r w:rsidRPr="003859B6">
        <w:fldChar w:fldCharType="end"/>
      </w:r>
      <w:r w:rsidRPr="003859B6">
        <w:instrText>.</w:instrText>
      </w:r>
      <w:r w:rsidRPr="003859B6">
        <w:tab/>
      </w:r>
      <w:r w:rsidRPr="003859B6">
        <w:fldChar w:fldCharType="end"/>
      </w:r>
      <w:r w:rsidRPr="003859B6">
        <w:t>The role of fisheries and aquaculture products in nutrition is particularly important for the poorest populations for whom fish is often the cheapest and most easily accessible source of protein, available year-round, including when other sources of protein are at a seasonal low</w:t>
      </w:r>
      <w:r w:rsidR="004B51BE" w:rsidRPr="003859B6">
        <w:t xml:space="preserve"> (HLPE, 2014).</w:t>
      </w:r>
      <w:r w:rsidR="004B51BE" w:rsidRPr="003859B6" w:rsidDel="004B51BE">
        <w:t xml:space="preserve"> </w:t>
      </w:r>
      <w:r w:rsidRPr="003859B6">
        <w:t xml:space="preserve"> </w:t>
      </w:r>
      <w:r w:rsidR="006D5445" w:rsidRPr="003859B6">
        <w:t>F</w:t>
      </w:r>
      <w:r w:rsidRPr="003859B6">
        <w:t>ish, especially when eaten whole, is an important source of essential fatty acids and micronutrients, which are critical complements to the predominantly carbohydrate-based diets of many poor people. These micronutrients include vitamins A, B and D as well as iodine, iron, zinc and calcium (</w:t>
      </w:r>
      <w:r w:rsidR="00E165A9" w:rsidRPr="003859B6">
        <w:t>IFPRI, 2014</w:t>
      </w:r>
      <w:r w:rsidRPr="003859B6">
        <w:t xml:space="preserve">). </w:t>
      </w:r>
    </w:p>
    <w:p w:rsidR="00B02A67" w:rsidRPr="003859B6" w:rsidRDefault="00B02A67" w:rsidP="009C68B9">
      <w:pPr>
        <w:pStyle w:val="Heading5"/>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10</w:instrText>
      </w:r>
      <w:r w:rsidRPr="003859B6">
        <w:fldChar w:fldCharType="end"/>
      </w:r>
      <w:r w:rsidRPr="003859B6">
        <w:instrText>.</w:instrText>
      </w:r>
      <w:r w:rsidRPr="003859B6">
        <w:tab/>
      </w:r>
      <w:r w:rsidRPr="003859B6">
        <w:fldChar w:fldCharType="end"/>
      </w:r>
      <w:r w:rsidRPr="003859B6">
        <w:t xml:space="preserve">At the same time, the fisheries and aquaculture sector contributes significantly to </w:t>
      </w:r>
      <w:r w:rsidR="00216BD0" w:rsidRPr="003859B6">
        <w:t>the Indonesian economy. It generated</w:t>
      </w:r>
      <w:r w:rsidR="006D5445" w:rsidRPr="003859B6">
        <w:t xml:space="preserve"> </w:t>
      </w:r>
      <w:r w:rsidR="00D4587E" w:rsidRPr="003859B6">
        <w:t>almost 4</w:t>
      </w:r>
      <w:r w:rsidR="006D5445" w:rsidRPr="003859B6">
        <w:t xml:space="preserve">% of total GDP </w:t>
      </w:r>
      <w:r w:rsidR="00216BD0" w:rsidRPr="003859B6">
        <w:t>and earned USD 4</w:t>
      </w:r>
      <w:r w:rsidR="00D4587E" w:rsidRPr="003859B6">
        <w:t>.6</w:t>
      </w:r>
      <w:r w:rsidR="00216BD0" w:rsidRPr="003859B6">
        <w:t xml:space="preserve"> billion from seafood product exports in 2012 (</w:t>
      </w:r>
      <w:r w:rsidR="00D4587E" w:rsidRPr="003859B6">
        <w:t>MMAF, 2015</w:t>
      </w:r>
      <w:r w:rsidR="00216BD0" w:rsidRPr="003859B6">
        <w:t xml:space="preserve">). </w:t>
      </w:r>
      <w:r w:rsidRPr="003859B6">
        <w:t xml:space="preserve"> </w:t>
      </w:r>
      <w:r w:rsidR="00216BD0" w:rsidRPr="003859B6">
        <w:t xml:space="preserve">Most importantly, as 95% of fishing boats are small-scale artisanal vessels and aquaculture production is mainly artisanal (see Box 1), the sector is an important source of income </w:t>
      </w:r>
      <w:r w:rsidRPr="003859B6">
        <w:t>generation.</w:t>
      </w:r>
      <w:r w:rsidR="00216BD0" w:rsidRPr="003859B6">
        <w:t xml:space="preserve"> It </w:t>
      </w:r>
      <w:r w:rsidR="002777BA" w:rsidRPr="003859B6">
        <w:t xml:space="preserve">accounted for </w:t>
      </w:r>
      <w:r w:rsidR="00D4587E" w:rsidRPr="003859B6">
        <w:t>an estimated 6.4</w:t>
      </w:r>
      <w:r w:rsidRPr="003859B6">
        <w:t xml:space="preserve"> million direct jobs for Indonesians</w:t>
      </w:r>
      <w:r w:rsidR="00BC03BB" w:rsidRPr="003859B6">
        <w:t xml:space="preserve"> in 2014</w:t>
      </w:r>
      <w:r w:rsidRPr="003859B6">
        <w:t xml:space="preserve"> (</w:t>
      </w:r>
      <w:r w:rsidR="00772EDE" w:rsidRPr="003859B6">
        <w:t>MMAF</w:t>
      </w:r>
      <w:r w:rsidR="00ED129E" w:rsidRPr="003859B6">
        <w:t>, 2016</w:t>
      </w:r>
      <w:r w:rsidRPr="003859B6">
        <w:t>)</w:t>
      </w:r>
      <w:r w:rsidR="009031C9" w:rsidRPr="003859B6">
        <w:t>,</w:t>
      </w:r>
      <w:r w:rsidR="00D4587E" w:rsidRPr="003859B6">
        <w:t xml:space="preserve"> of which</w:t>
      </w:r>
      <w:r w:rsidR="001F74D2" w:rsidRPr="003859B6">
        <w:t xml:space="preserve"> 3.7 million on-farm jobs (MMAF</w:t>
      </w:r>
      <w:r w:rsidR="009031C9" w:rsidRPr="003859B6">
        <w:t>, 2016</w:t>
      </w:r>
      <w:r w:rsidR="00D4587E" w:rsidRPr="003859B6">
        <w:t>) and</w:t>
      </w:r>
      <w:r w:rsidR="002A58D7" w:rsidRPr="003859B6">
        <w:t xml:space="preserve"> 2.7 million fishers in 2014 (</w:t>
      </w:r>
      <w:r w:rsidR="004C6D31" w:rsidRPr="003859B6">
        <w:rPr>
          <w:lang w:eastAsia="en-US"/>
        </w:rPr>
        <w:t xml:space="preserve">MMAF, </w:t>
      </w:r>
      <w:r w:rsidR="002A58D7" w:rsidRPr="003859B6">
        <w:rPr>
          <w:lang w:eastAsia="en-US"/>
        </w:rPr>
        <w:t xml:space="preserve">2015). </w:t>
      </w:r>
      <w:r w:rsidRPr="003859B6">
        <w:t>I</w:t>
      </w:r>
      <w:r w:rsidR="001F74D2" w:rsidRPr="003859B6">
        <w:t>n addition, i</w:t>
      </w:r>
      <w:r w:rsidRPr="003859B6">
        <w:t xml:space="preserve">t is estimated that as many people are indirectly employed in associated services and industries </w:t>
      </w:r>
      <w:r w:rsidR="00D4587E" w:rsidRPr="003859B6">
        <w:t xml:space="preserve">such that about 20 million Indonesians are believed to rely on fishing for their basic livelihoods </w:t>
      </w:r>
      <w:r w:rsidRPr="003859B6">
        <w:t>(</w:t>
      </w:r>
      <w:proofErr w:type="spellStart"/>
      <w:r w:rsidRPr="003859B6">
        <w:t>Koeshendrajana</w:t>
      </w:r>
      <w:proofErr w:type="spellEnd"/>
      <w:r w:rsidR="00D4587E" w:rsidRPr="003859B6">
        <w:t>,</w:t>
      </w:r>
      <w:r w:rsidR="004F6418" w:rsidRPr="003859B6">
        <w:t xml:space="preserve"> 2016</w:t>
      </w:r>
      <w:r w:rsidRPr="003859B6">
        <w:t xml:space="preserve">). </w:t>
      </w:r>
    </w:p>
    <w:p w:rsidR="00B02A67" w:rsidRPr="003859B6" w:rsidRDefault="00B02A67" w:rsidP="00B02A67">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11</w:instrText>
      </w:r>
      <w:r w:rsidRPr="003859B6">
        <w:fldChar w:fldCharType="end"/>
      </w:r>
      <w:r w:rsidRPr="003859B6">
        <w:instrText>.</w:instrText>
      </w:r>
      <w:r w:rsidRPr="003859B6">
        <w:tab/>
      </w:r>
      <w:r w:rsidRPr="003859B6">
        <w:fldChar w:fldCharType="end"/>
      </w:r>
      <w:r w:rsidRPr="003859B6">
        <w:t>The potential of the sector to contribute to improved food security and nutrition is all the more important as many of the jobs provided are located in poor and remote areas of the country. Across low and lower-middle income countries, food insecurity is predominantly rural</w:t>
      </w:r>
      <w:r w:rsidR="00ED5C61" w:rsidRPr="003859B6">
        <w:t>,</w:t>
      </w:r>
      <w:r w:rsidRPr="003859B6">
        <w:t xml:space="preserve"> and smallholder farmers are particularly afflicted (OECD</w:t>
      </w:r>
      <w:r w:rsidR="00727D42" w:rsidRPr="003859B6">
        <w:t>,</w:t>
      </w:r>
      <w:r w:rsidRPr="003859B6">
        <w:t xml:space="preserve"> 2013). This pattern is repeated in Indonesia: about two</w:t>
      </w:r>
      <w:r w:rsidR="006E4FF9" w:rsidRPr="003859B6">
        <w:t>-</w:t>
      </w:r>
      <w:r w:rsidRPr="003859B6">
        <w:t xml:space="preserve">thirds of Indonesia’s poor live in coastal communities (BPS-Indonesia </w:t>
      </w:r>
      <w:proofErr w:type="spellStart"/>
      <w:r w:rsidR="0014175F" w:rsidRPr="003859B6">
        <w:t>Statistik</w:t>
      </w:r>
      <w:proofErr w:type="spellEnd"/>
      <w:r w:rsidRPr="003859B6">
        <w:t>, 2008). A number of these communities are highly dependent on the sector. Fisheries also provide part-time and seasonal jobs that complement other activities. The number</w:t>
      </w:r>
      <w:r w:rsidR="006E4FF9" w:rsidRPr="003859B6">
        <w:t xml:space="preserve"> of fisherie</w:t>
      </w:r>
      <w:r w:rsidRPr="003859B6">
        <w:t>s</w:t>
      </w:r>
      <w:r w:rsidR="006E4FF9" w:rsidRPr="003859B6">
        <w:t xml:space="preserve"> jobs</w:t>
      </w:r>
      <w:r w:rsidRPr="003859B6">
        <w:t xml:space="preserve"> </w:t>
      </w:r>
      <w:r w:rsidR="006E4FF9" w:rsidRPr="003859B6">
        <w:t>is</w:t>
      </w:r>
      <w:r w:rsidRPr="003859B6">
        <w:t xml:space="preserve"> likely to grow in the future. The number of people employed in capture fisheries increased by 84% between 2000 and 2010</w:t>
      </w:r>
      <w:r w:rsidR="00ED5C61" w:rsidRPr="003859B6">
        <w:t>,</w:t>
      </w:r>
      <w:r w:rsidRPr="003859B6">
        <w:t xml:space="preserve"> while employment in fish farming increased by 156 % (</w:t>
      </w:r>
      <w:r w:rsidR="004B6757" w:rsidRPr="003859B6">
        <w:t>FAO, 2012</w:t>
      </w:r>
      <w:r w:rsidRPr="003859B6">
        <w:t>). By 2030</w:t>
      </w:r>
      <w:r w:rsidR="00ED5C61" w:rsidRPr="003859B6">
        <w:t>,</w:t>
      </w:r>
      <w:r w:rsidRPr="003859B6">
        <w:t xml:space="preserve"> it is estimated that almost 9 million people will be directly employed in aquaculture, with another 6 million people indirectly dependent on the </w:t>
      </w:r>
      <w:r w:rsidR="00B57222" w:rsidRPr="003859B6">
        <w:t>sub-</w:t>
      </w:r>
      <w:r w:rsidRPr="003859B6">
        <w:t>sector (</w:t>
      </w:r>
      <w:r w:rsidR="00F67B99" w:rsidRPr="003859B6">
        <w:t>Phillips et al., 2015</w:t>
      </w:r>
      <w:r w:rsidRPr="003859B6">
        <w:t xml:space="preserve">). </w:t>
      </w:r>
    </w:p>
    <w:p w:rsidR="000623DD" w:rsidRPr="003859B6" w:rsidRDefault="000623DD" w:rsidP="000623DD">
      <w:pPr>
        <w:rPr>
          <w:b/>
          <w:bCs/>
        </w:rPr>
      </w:pPr>
    </w:p>
    <w:p w:rsidR="000623DD" w:rsidRPr="003859B6" w:rsidRDefault="000623DD"/>
    <w:p w:rsidR="000623DD" w:rsidRPr="003859B6" w:rsidRDefault="000623DD">
      <w:r w:rsidRPr="003859B6">
        <w:rPr>
          <w:b/>
          <w:bCs/>
        </w:rPr>
        <w:br w:type="page"/>
      </w:r>
    </w:p>
    <w:tbl>
      <w:tblPr>
        <w:tblW w:w="0" w:type="auto"/>
        <w:tblBorders>
          <w:top w:val="single" w:sz="4" w:space="0" w:color="auto"/>
          <w:left w:val="single" w:sz="4" w:space="0" w:color="auto"/>
          <w:bottom w:val="single" w:sz="4" w:space="0" w:color="auto"/>
          <w:right w:val="single" w:sz="4" w:space="0" w:color="auto"/>
          <w:insideV w:val="single" w:sz="4" w:space="0" w:color="auto"/>
        </w:tblBorders>
        <w:tblLayout w:type="fixed"/>
        <w:tblLook w:val="0000" w:firstRow="0" w:lastRow="0" w:firstColumn="0" w:lastColumn="0" w:noHBand="0" w:noVBand="0"/>
      </w:tblPr>
      <w:tblGrid>
        <w:gridCol w:w="9684"/>
      </w:tblGrid>
      <w:tr w:rsidR="00C22482" w:rsidRPr="003859B6" w:rsidTr="00F42F6F">
        <w:tc>
          <w:tcPr>
            <w:tcW w:w="9684" w:type="dxa"/>
            <w:shd w:val="clear" w:color="auto" w:fill="auto"/>
          </w:tcPr>
          <w:p w:rsidR="00C22482" w:rsidRPr="003859B6" w:rsidRDefault="00E37247" w:rsidP="00C22482">
            <w:pPr>
              <w:pStyle w:val="BoxHeading"/>
            </w:pPr>
            <w:bookmarkStart w:id="22" w:name="_Toc473275097"/>
            <w:r w:rsidRPr="003859B6">
              <w:t xml:space="preserve">Box 1 </w:t>
            </w:r>
            <w:r w:rsidR="00C22482" w:rsidRPr="003859B6">
              <w:t>Marine fisheries and aquaculture production in Indonesia</w:t>
            </w:r>
            <w:bookmarkEnd w:id="22"/>
          </w:p>
          <w:p w:rsidR="00216BD0" w:rsidRPr="003859B6" w:rsidRDefault="00216BD0" w:rsidP="000623DD">
            <w:pPr>
              <w:pStyle w:val="BoxBodyText"/>
            </w:pPr>
            <w:r w:rsidRPr="003859B6">
              <w:t>Indonesia has become the second</w:t>
            </w:r>
            <w:r w:rsidR="00ED5C61" w:rsidRPr="003859B6">
              <w:t>-</w:t>
            </w:r>
            <w:r w:rsidRPr="003859B6">
              <w:t>largest producer of fish, crustaceans and aquatic plants in the world by volume</w:t>
            </w:r>
            <w:r w:rsidR="00ED5C61" w:rsidRPr="003859B6">
              <w:t>,</w:t>
            </w:r>
            <w:r w:rsidRPr="003859B6">
              <w:t xml:space="preserve"> after China</w:t>
            </w:r>
            <w:r w:rsidR="00ED5C61" w:rsidRPr="003859B6">
              <w:t>,</w:t>
            </w:r>
            <w:r w:rsidRPr="003859B6">
              <w:t xml:space="preserve"> mainly thanks to a boom in aquaculture production: capture fisheries production reached 6</w:t>
            </w:r>
            <w:r w:rsidR="00EB646F" w:rsidRPr="003859B6">
              <w:t>.2</w:t>
            </w:r>
            <w:r w:rsidRPr="003859B6">
              <w:t xml:space="preserve"> mil</w:t>
            </w:r>
            <w:r w:rsidR="00EB646F" w:rsidRPr="003859B6">
              <w:t xml:space="preserve">lion </w:t>
            </w:r>
            <w:proofErr w:type="spellStart"/>
            <w:r w:rsidR="00EB646F" w:rsidRPr="003859B6">
              <w:t>tonnes</w:t>
            </w:r>
            <w:proofErr w:type="spellEnd"/>
            <w:r w:rsidR="00EB646F" w:rsidRPr="003859B6">
              <w:t xml:space="preserve"> and aquaculture 15.6</w:t>
            </w:r>
            <w:r w:rsidRPr="003859B6">
              <w:t xml:space="preserve"> million </w:t>
            </w:r>
            <w:proofErr w:type="spellStart"/>
            <w:r w:rsidRPr="003859B6">
              <w:t>tonnes</w:t>
            </w:r>
            <w:proofErr w:type="spellEnd"/>
            <w:r w:rsidRPr="003859B6">
              <w:t xml:space="preserve"> in </w:t>
            </w:r>
            <w:r w:rsidR="00EB646F" w:rsidRPr="003859B6">
              <w:t>2015</w:t>
            </w:r>
            <w:r w:rsidRPr="003859B6">
              <w:t>.</w:t>
            </w:r>
          </w:p>
          <w:p w:rsidR="00216BD0" w:rsidRPr="003859B6" w:rsidRDefault="00216BD0" w:rsidP="00216BD0">
            <w:pPr>
              <w:pStyle w:val="FigureTitle"/>
            </w:pPr>
            <w:r w:rsidRPr="003859B6">
              <w:fldChar w:fldCharType="begin"/>
            </w:r>
            <w:r w:rsidRPr="003859B6">
              <w:instrText xml:space="preserve"> MACROBUTTON NUMBERING Figure </w:instrText>
            </w:r>
            <w:r w:rsidRPr="003859B6">
              <w:fldChar w:fldCharType="begin"/>
            </w:r>
            <w:r w:rsidRPr="003859B6">
              <w:instrText xml:space="preserve"> SEQ  figure</w:instrText>
            </w:r>
            <w:r w:rsidRPr="003859B6">
              <w:fldChar w:fldCharType="separate"/>
            </w:r>
            <w:r w:rsidR="003859B6">
              <w:rPr>
                <w:noProof/>
              </w:rPr>
              <w:instrText>2</w:instrText>
            </w:r>
            <w:r w:rsidRPr="003859B6">
              <w:fldChar w:fldCharType="end"/>
            </w:r>
            <w:r w:rsidRPr="003859B6">
              <w:instrText>.</w:instrText>
            </w:r>
            <w:r w:rsidRPr="003859B6">
              <w:tab/>
            </w:r>
            <w:r w:rsidRPr="003859B6">
              <w:fldChar w:fldCharType="end"/>
            </w:r>
            <w:r w:rsidRPr="003859B6">
              <w:t>Fisheries and Aquaculture production, 1950-2014</w:t>
            </w:r>
            <w:r w:rsidRPr="003859B6">
              <w:fldChar w:fldCharType="begin"/>
            </w:r>
            <w:r w:rsidRPr="003859B6">
              <w:instrText xml:space="preserve"> TC \f f \l 2 "</w:instrText>
            </w:r>
            <w:bookmarkStart w:id="23" w:name="_Toc472354566"/>
            <w:bookmarkStart w:id="24" w:name="_Toc472936612"/>
            <w:bookmarkStart w:id="25" w:name="_Toc472951205"/>
            <w:bookmarkStart w:id="26" w:name="_Toc473280379"/>
            <w:r w:rsidRPr="003859B6">
              <w:instrText>Figure 3 Fisheries and Aquaculture production, 1950-2014</w:instrText>
            </w:r>
            <w:bookmarkEnd w:id="23"/>
            <w:bookmarkEnd w:id="24"/>
            <w:bookmarkEnd w:id="25"/>
            <w:bookmarkEnd w:id="26"/>
            <w:r w:rsidRPr="003859B6">
              <w:instrText xml:space="preserve">"  </w:instrText>
            </w:r>
            <w:r w:rsidRPr="003859B6">
              <w:fldChar w:fldCharType="end"/>
            </w:r>
          </w:p>
          <w:p w:rsidR="00A754AC" w:rsidRPr="003859B6" w:rsidRDefault="00F42F6F" w:rsidP="00216BD0">
            <w:pPr>
              <w:pStyle w:val="Graphic"/>
              <w:jc w:val="left"/>
            </w:pPr>
            <w:r w:rsidRPr="003859B6">
              <w:rPr>
                <w:noProof/>
                <w:lang w:eastAsia="en-GB"/>
              </w:rPr>
              <w:drawing>
                <wp:inline distT="0" distB="0" distL="0" distR="0" wp14:anchorId="63B873B3" wp14:editId="6CE5796F">
                  <wp:extent cx="5552138" cy="3477933"/>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216BD0" w:rsidRPr="003859B6" w:rsidRDefault="00216BD0" w:rsidP="00216BD0">
            <w:pPr>
              <w:pStyle w:val="Graphic"/>
              <w:jc w:val="left"/>
              <w:rPr>
                <w:sz w:val="20"/>
                <w:szCs w:val="20"/>
              </w:rPr>
            </w:pPr>
            <w:r w:rsidRPr="003859B6">
              <w:rPr>
                <w:rFonts w:ascii="Arial" w:hAnsi="Arial" w:cs="Arial"/>
                <w:sz w:val="16"/>
                <w:szCs w:val="18"/>
              </w:rPr>
              <w:t>Source: FAO (2016</w:t>
            </w:r>
            <w:r w:rsidR="00931DF6" w:rsidRPr="003859B6">
              <w:rPr>
                <w:rFonts w:ascii="Arial" w:hAnsi="Arial" w:cs="Arial"/>
                <w:sz w:val="16"/>
                <w:szCs w:val="18"/>
              </w:rPr>
              <w:t>a</w:t>
            </w:r>
            <w:r w:rsidRPr="003859B6">
              <w:rPr>
                <w:rFonts w:ascii="Arial" w:hAnsi="Arial" w:cs="Arial"/>
                <w:sz w:val="16"/>
                <w:szCs w:val="18"/>
              </w:rPr>
              <w:t>)</w:t>
            </w:r>
          </w:p>
          <w:p w:rsidR="00262B63" w:rsidRPr="003859B6" w:rsidRDefault="00216BD0" w:rsidP="001B4D4D">
            <w:pPr>
              <w:pStyle w:val="BoxBodyText"/>
              <w:pageBreakBefore/>
              <w:ind w:firstLine="0"/>
              <w:rPr>
                <w:lang w:val="en-GB"/>
              </w:rPr>
            </w:pPr>
            <w:r w:rsidRPr="003859B6">
              <w:rPr>
                <w:lang w:val="en-GB"/>
              </w:rPr>
              <w:t xml:space="preserve">Artisanal fishing boats </w:t>
            </w:r>
            <w:r w:rsidR="00ED5C61" w:rsidRPr="003859B6">
              <w:rPr>
                <w:lang w:val="en-GB"/>
              </w:rPr>
              <w:t>comprise</w:t>
            </w:r>
            <w:r w:rsidRPr="003859B6">
              <w:rPr>
                <w:lang w:val="en-GB"/>
              </w:rPr>
              <w:t xml:space="preserve"> the vast majority of the Indonesian marine fleet. They target mainly near-shore species such as reef fishes (grouper and snapper) and demersal fishes (</w:t>
            </w:r>
            <w:proofErr w:type="spellStart"/>
            <w:r w:rsidR="00750FB4" w:rsidRPr="003859B6">
              <w:rPr>
                <w:lang w:val="en-GB"/>
              </w:rPr>
              <w:t>scabbardfishes</w:t>
            </w:r>
            <w:proofErr w:type="spellEnd"/>
            <w:r w:rsidR="00750FB4" w:rsidRPr="003859B6">
              <w:rPr>
                <w:lang w:val="en-GB"/>
              </w:rPr>
              <w:t xml:space="preserve"> </w:t>
            </w:r>
            <w:r w:rsidR="009144B1" w:rsidRPr="003859B6">
              <w:rPr>
                <w:lang w:val="en-GB"/>
              </w:rPr>
              <w:t>and</w:t>
            </w:r>
            <w:r w:rsidR="00750FB4" w:rsidRPr="003859B6">
              <w:rPr>
                <w:lang w:val="en-GB"/>
              </w:rPr>
              <w:t xml:space="preserve"> </w:t>
            </w:r>
            <w:proofErr w:type="spellStart"/>
            <w:r w:rsidR="00750FB4" w:rsidRPr="003859B6">
              <w:rPr>
                <w:lang w:val="en-GB"/>
              </w:rPr>
              <w:t>hairtails</w:t>
            </w:r>
            <w:proofErr w:type="spellEnd"/>
            <w:r w:rsidRPr="003859B6">
              <w:rPr>
                <w:lang w:val="en-GB"/>
              </w:rPr>
              <w:t>), as well as small pelagic fishes (</w:t>
            </w:r>
            <w:r w:rsidR="00750FB4" w:rsidRPr="003859B6">
              <w:rPr>
                <w:lang w:val="en-GB"/>
              </w:rPr>
              <w:t>scads, jacks</w:t>
            </w:r>
            <w:r w:rsidR="009144B1" w:rsidRPr="003859B6">
              <w:rPr>
                <w:lang w:val="en-GB"/>
              </w:rPr>
              <w:t xml:space="preserve"> and</w:t>
            </w:r>
            <w:r w:rsidR="00A70FC3" w:rsidRPr="003859B6">
              <w:rPr>
                <w:lang w:val="en-GB"/>
              </w:rPr>
              <w:t xml:space="preserve"> mackerel</w:t>
            </w:r>
            <w:r w:rsidRPr="003859B6">
              <w:rPr>
                <w:lang w:val="en-GB"/>
              </w:rPr>
              <w:t>). The</w:t>
            </w:r>
            <w:r w:rsidR="00A754AC" w:rsidRPr="003859B6">
              <w:rPr>
                <w:lang w:val="en-GB"/>
              </w:rPr>
              <w:t xml:space="preserve"> </w:t>
            </w:r>
            <w:r w:rsidRPr="003859B6">
              <w:rPr>
                <w:lang w:val="en-GB"/>
              </w:rPr>
              <w:t>artisanal fleet accounts for somewhere between a quarter and</w:t>
            </w:r>
            <w:r w:rsidR="00CF2CAD" w:rsidRPr="003859B6">
              <w:rPr>
                <w:lang w:val="en-GB"/>
              </w:rPr>
              <w:t xml:space="preserve"> a</w:t>
            </w:r>
            <w:r w:rsidRPr="003859B6">
              <w:rPr>
                <w:lang w:val="en-GB"/>
              </w:rPr>
              <w:t xml:space="preserve"> third of the total catch, depending on data sources. Larger industrial vessels</w:t>
            </w:r>
            <w:r w:rsidRPr="003859B6" w:rsidDel="00397E8E">
              <w:rPr>
                <w:lang w:val="en-GB"/>
              </w:rPr>
              <w:t xml:space="preserve"> </w:t>
            </w:r>
            <w:r w:rsidRPr="003859B6">
              <w:rPr>
                <w:lang w:val="en-GB"/>
              </w:rPr>
              <w:t xml:space="preserve">mainly </w:t>
            </w:r>
            <w:r w:rsidR="00397E8E" w:rsidRPr="003859B6">
              <w:rPr>
                <w:lang w:val="en-GB"/>
              </w:rPr>
              <w:t xml:space="preserve">target </w:t>
            </w:r>
            <w:r w:rsidRPr="003859B6">
              <w:rPr>
                <w:lang w:val="en-GB"/>
              </w:rPr>
              <w:t>tuna and shrimp</w:t>
            </w:r>
            <w:r w:rsidR="00397E8E" w:rsidRPr="003859B6">
              <w:rPr>
                <w:lang w:val="en-GB"/>
              </w:rPr>
              <w:t>,</w:t>
            </w:r>
            <w:r w:rsidRPr="003859B6">
              <w:rPr>
                <w:lang w:val="en-GB"/>
              </w:rPr>
              <w:t xml:space="preserve"> as well as demersal fish and reef fish to a lesser extent. While they </w:t>
            </w:r>
            <w:r w:rsidR="00397E8E" w:rsidRPr="003859B6">
              <w:rPr>
                <w:lang w:val="en-GB"/>
              </w:rPr>
              <w:t>comprise</w:t>
            </w:r>
            <w:r w:rsidRPr="003859B6">
              <w:rPr>
                <w:lang w:val="en-GB"/>
              </w:rPr>
              <w:t xml:space="preserve"> only about 5% of the fleet, they account for the remaining vast majority of the total catch (see Figures </w:t>
            </w:r>
            <w:r w:rsidR="00772EDE" w:rsidRPr="003859B6">
              <w:rPr>
                <w:lang w:val="en-GB"/>
              </w:rPr>
              <w:t>4</w:t>
            </w:r>
            <w:r w:rsidRPr="003859B6">
              <w:rPr>
                <w:lang w:val="en-GB"/>
              </w:rPr>
              <w:t xml:space="preserve"> and </w:t>
            </w:r>
            <w:r w:rsidR="00772EDE" w:rsidRPr="003859B6">
              <w:rPr>
                <w:lang w:val="en-GB"/>
              </w:rPr>
              <w:t>5</w:t>
            </w:r>
            <w:r w:rsidRPr="003859B6">
              <w:rPr>
                <w:lang w:val="en-GB"/>
              </w:rPr>
              <w:t>).</w:t>
            </w:r>
          </w:p>
          <w:p w:rsidR="001B4D4D" w:rsidRPr="003859B6" w:rsidRDefault="001B4D4D" w:rsidP="001B4D4D">
            <w:pPr>
              <w:pStyle w:val="BoxBodyText"/>
              <w:pageBreakBefore/>
              <w:ind w:firstLine="0"/>
              <w:rPr>
                <w:lang w:val="en-GB"/>
              </w:rPr>
            </w:pPr>
          </w:p>
          <w:p w:rsidR="001B4D4D" w:rsidRPr="003859B6" w:rsidRDefault="001B4D4D" w:rsidP="001B4D4D">
            <w:pPr>
              <w:pStyle w:val="BoxBodyText"/>
              <w:pageBreakBefore/>
              <w:ind w:firstLine="0"/>
              <w:rPr>
                <w:lang w:val="en-GB"/>
              </w:rPr>
            </w:pPr>
          </w:p>
          <w:p w:rsidR="001B4D4D" w:rsidRPr="003859B6" w:rsidRDefault="001B4D4D" w:rsidP="001B4D4D">
            <w:pPr>
              <w:pStyle w:val="BoxBodyText"/>
              <w:pageBreakBefore/>
              <w:ind w:firstLine="0"/>
              <w:rPr>
                <w:lang w:val="en-GB"/>
              </w:rPr>
            </w:pPr>
          </w:p>
          <w:p w:rsidR="001B4D4D" w:rsidRPr="003859B6" w:rsidRDefault="001B4D4D" w:rsidP="001B4D4D">
            <w:pPr>
              <w:pStyle w:val="BoxBodyText"/>
              <w:pageBreakBefore/>
              <w:ind w:firstLine="0"/>
              <w:rPr>
                <w:lang w:val="en-GB"/>
              </w:rPr>
            </w:pPr>
          </w:p>
          <w:p w:rsidR="001B4D4D" w:rsidRPr="003859B6" w:rsidRDefault="001B4D4D" w:rsidP="001B4D4D">
            <w:pPr>
              <w:pStyle w:val="BoxBodyText"/>
              <w:pageBreakBefore/>
              <w:ind w:firstLine="0"/>
              <w:rPr>
                <w:lang w:val="en-GB"/>
              </w:rPr>
            </w:pPr>
          </w:p>
          <w:p w:rsidR="00E46C4C" w:rsidRPr="003859B6" w:rsidRDefault="00E46C4C" w:rsidP="001B4D4D">
            <w:pPr>
              <w:pStyle w:val="BoxBodyText"/>
              <w:pageBreakBefore/>
              <w:ind w:firstLine="0"/>
              <w:rPr>
                <w:lang w:val="en-GB"/>
              </w:rPr>
            </w:pPr>
          </w:p>
          <w:p w:rsidR="001B4D4D" w:rsidRPr="003859B6" w:rsidRDefault="001B4D4D" w:rsidP="001B4D4D">
            <w:pPr>
              <w:pStyle w:val="BoxBodyText"/>
              <w:pageBreakBefore/>
              <w:ind w:firstLine="0"/>
              <w:rPr>
                <w:lang w:val="en-GB"/>
              </w:rPr>
            </w:pPr>
          </w:p>
          <w:p w:rsidR="001B4D4D" w:rsidRPr="003859B6" w:rsidRDefault="001B4D4D" w:rsidP="001B4D4D">
            <w:pPr>
              <w:pStyle w:val="BoxBodyText"/>
              <w:pageBreakBefore/>
              <w:ind w:firstLine="0"/>
              <w:rPr>
                <w:lang w:val="en-GB"/>
              </w:rPr>
            </w:pPr>
          </w:p>
          <w:p w:rsidR="00251ED3" w:rsidRPr="003859B6" w:rsidRDefault="000623DD" w:rsidP="00262B63">
            <w:pPr>
              <w:pStyle w:val="FigureTitle"/>
              <w:pageBreakBefore/>
            </w:pPr>
            <w:r w:rsidRPr="003859B6">
              <w:fldChar w:fldCharType="begin"/>
            </w:r>
            <w:r w:rsidRPr="003859B6">
              <w:instrText xml:space="preserve"> MACROBUTTON NUMBERING Figure </w:instrText>
            </w:r>
            <w:r w:rsidRPr="003859B6">
              <w:fldChar w:fldCharType="begin"/>
            </w:r>
            <w:r w:rsidRPr="003859B6">
              <w:instrText xml:space="preserve"> SEQ  figure</w:instrText>
            </w:r>
            <w:r w:rsidRPr="003859B6">
              <w:fldChar w:fldCharType="separate"/>
            </w:r>
            <w:r w:rsidR="003859B6">
              <w:rPr>
                <w:noProof/>
              </w:rPr>
              <w:instrText>3</w:instrText>
            </w:r>
            <w:r w:rsidRPr="003859B6">
              <w:fldChar w:fldCharType="end"/>
            </w:r>
            <w:r w:rsidRPr="003859B6">
              <w:instrText>.</w:instrText>
            </w:r>
            <w:r w:rsidRPr="003859B6">
              <w:tab/>
            </w:r>
            <w:r w:rsidRPr="003859B6">
              <w:fldChar w:fldCharType="end"/>
            </w:r>
            <w:r w:rsidR="00251ED3" w:rsidRPr="003859B6">
              <w:t xml:space="preserve">Composition of capture fisheries </w:t>
            </w:r>
            <w:r w:rsidR="00C55F20" w:rsidRPr="003859B6">
              <w:t xml:space="preserve">(marine and inland) </w:t>
            </w:r>
            <w:r w:rsidR="00251ED3" w:rsidRPr="003859B6">
              <w:t>by main species (2014)</w:t>
            </w:r>
            <w:r w:rsidR="00A82EC7" w:rsidRPr="003859B6">
              <w:t xml:space="preserve"> </w:t>
            </w:r>
            <w:r w:rsidR="00A82EC7" w:rsidRPr="003859B6">
              <w:fldChar w:fldCharType="begin"/>
            </w:r>
            <w:r w:rsidR="00A82EC7" w:rsidRPr="003859B6">
              <w:instrText xml:space="preserve"> TC \f f \l 2 "</w:instrText>
            </w:r>
            <w:bookmarkStart w:id="27" w:name="_Toc472354567"/>
            <w:bookmarkStart w:id="28" w:name="_Toc472936613"/>
            <w:bookmarkStart w:id="29" w:name="_Toc472951206"/>
            <w:bookmarkStart w:id="30" w:name="_Toc473280380"/>
            <w:r w:rsidR="00D30A1C" w:rsidRPr="003859B6">
              <w:instrText xml:space="preserve">Figure </w:instrText>
            </w:r>
            <w:r w:rsidR="007A4B66" w:rsidRPr="003859B6">
              <w:instrText>3</w:instrText>
            </w:r>
            <w:r w:rsidR="00D30A1C" w:rsidRPr="003859B6">
              <w:instrText xml:space="preserve"> </w:instrText>
            </w:r>
            <w:r w:rsidR="00A82EC7" w:rsidRPr="003859B6">
              <w:instrText>Composition of capture fisheries by main species (2014)</w:instrText>
            </w:r>
            <w:bookmarkEnd w:id="27"/>
            <w:bookmarkEnd w:id="28"/>
            <w:bookmarkEnd w:id="29"/>
            <w:bookmarkEnd w:id="30"/>
            <w:r w:rsidR="00A82EC7" w:rsidRPr="003859B6">
              <w:instrText xml:space="preserve">"  </w:instrText>
            </w:r>
            <w:r w:rsidR="00A82EC7" w:rsidRPr="003859B6">
              <w:fldChar w:fldCharType="end"/>
            </w:r>
          </w:p>
          <w:p w:rsidR="00F42F6F" w:rsidRPr="003859B6" w:rsidRDefault="00F42F6F" w:rsidP="00251ED3">
            <w:pPr>
              <w:pStyle w:val="FigureSub-title"/>
              <w:jc w:val="left"/>
            </w:pPr>
            <w:r w:rsidRPr="003859B6">
              <w:rPr>
                <w:noProof/>
                <w:lang w:eastAsia="en-GB"/>
              </w:rPr>
              <w:drawing>
                <wp:inline distT="0" distB="0" distL="0" distR="0" wp14:anchorId="6AC788E6" wp14:editId="06119D81">
                  <wp:extent cx="5324475" cy="331852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25691" cy="3319287"/>
                          </a:xfrm>
                          <a:prstGeom prst="rect">
                            <a:avLst/>
                          </a:prstGeom>
                          <a:noFill/>
                          <a:ln>
                            <a:noFill/>
                          </a:ln>
                        </pic:spPr>
                      </pic:pic>
                    </a:graphicData>
                  </a:graphic>
                </wp:inline>
              </w:drawing>
            </w:r>
          </w:p>
          <w:p w:rsidR="00251ED3" w:rsidRPr="003859B6" w:rsidRDefault="00BB6FC6" w:rsidP="001B4D4D">
            <w:pPr>
              <w:pStyle w:val="SourceDescription"/>
              <w:spacing w:after="120"/>
            </w:pPr>
            <w:r w:rsidRPr="003859B6">
              <w:t>S</w:t>
            </w:r>
            <w:r w:rsidR="00251ED3" w:rsidRPr="003859B6">
              <w:t xml:space="preserve">ource: </w:t>
            </w:r>
            <w:r w:rsidR="004C6D31" w:rsidRPr="003859B6">
              <w:t>MMAF</w:t>
            </w:r>
            <w:r w:rsidR="008A2F90" w:rsidRPr="003859B6">
              <w:t xml:space="preserve"> (</w:t>
            </w:r>
            <w:r w:rsidR="00251ED3" w:rsidRPr="003859B6">
              <w:t>201</w:t>
            </w:r>
            <w:r w:rsidR="00433CA3" w:rsidRPr="003859B6">
              <w:t>5</w:t>
            </w:r>
            <w:r w:rsidR="008A2F90" w:rsidRPr="003859B6">
              <w:t>)</w:t>
            </w:r>
            <w:r w:rsidR="000623DD" w:rsidRPr="003859B6">
              <w:rPr>
                <w:b/>
                <w:bCs/>
              </w:rPr>
              <w:t xml:space="preserve"> </w:t>
            </w:r>
          </w:p>
          <w:p w:rsidR="00574EC3" w:rsidRPr="003859B6" w:rsidRDefault="00D3005E" w:rsidP="000623DD">
            <w:pPr>
              <w:pStyle w:val="FigureTitle"/>
            </w:pPr>
            <w:r w:rsidRPr="003859B6">
              <w:rPr>
                <w:noProof/>
              </w:rPr>
              <w:pict w14:anchorId="353600D3">
                <v:shapetype id="_x0000_t202" coordsize="21600,21600" o:spt="202" path="m,l,21600r21600,l21600,xe">
                  <v:stroke joinstyle="miter"/>
                  <v:path gradientshapeok="t" o:connecttype="rect"/>
                </v:shapetype>
                <v:shape id="Text Box 2" o:spid="_x0000_s1067" type="#_x0000_t202" style="position:absolute;left:0;text-align:left;margin-left:339.25pt;margin-top:220pt;width:189.35pt;height:18.65pt;z-index:251658240;visibility:visible;mso-width-percent:400;mso-height-percent:200;mso-width-percent:400;mso-height-percent:200;mso-width-relative:margin;mso-height-relative:margin" filled="f" stroked="f">
                  <v:textbox style="mso-next-textbox:#Text Box 2;mso-fit-shape-to-text:t">
                    <w:txbxContent>
                      <w:p w:rsidR="00B6220B" w:rsidRPr="00574EC3" w:rsidRDefault="00B6220B">
                        <w:pPr>
                          <w:rPr>
                            <w:rFonts w:ascii="Arial Narrow" w:hAnsi="Arial Narrow"/>
                            <w:sz w:val="20"/>
                            <w:szCs w:val="20"/>
                          </w:rPr>
                        </w:pPr>
                        <w:r w:rsidRPr="00574EC3">
                          <w:rPr>
                            <w:rFonts w:ascii="Arial Narrow" w:hAnsi="Arial Narrow"/>
                            <w:sz w:val="20"/>
                            <w:szCs w:val="20"/>
                          </w:rPr>
                          <w:t>Reported catch</w:t>
                        </w:r>
                      </w:p>
                    </w:txbxContent>
                  </v:textbox>
                </v:shape>
              </w:pict>
            </w:r>
            <w:r w:rsidRPr="003859B6">
              <w:rPr>
                <w:noProof/>
                <w:lang w:eastAsia="en-GB"/>
              </w:rPr>
              <w:pict w14:anchorId="051D51AE">
                <v:shapetype id="_x0000_t32" coordsize="21600,21600" o:spt="32" o:oned="t" path="m,l21600,21600e" filled="f">
                  <v:path arrowok="t" fillok="f" o:connecttype="none"/>
                  <o:lock v:ext="edit" shapetype="t"/>
                </v:shapetype>
                <v:shape id="_x0000_s1123" type="#_x0000_t32" style="position:absolute;left:0;text-align:left;margin-left:325.2pt;margin-top:229.55pt;width:18.05pt;height:0;z-index:251658241" o:connectortype="straight"/>
              </w:pict>
            </w:r>
            <w:r w:rsidR="000623DD" w:rsidRPr="003859B6">
              <w:fldChar w:fldCharType="begin"/>
            </w:r>
            <w:r w:rsidR="000623DD" w:rsidRPr="003859B6">
              <w:instrText xml:space="preserve"> MACROBUTTON NUMBERING Figure </w:instrText>
            </w:r>
            <w:r w:rsidR="000623DD" w:rsidRPr="003859B6">
              <w:fldChar w:fldCharType="begin"/>
            </w:r>
            <w:r w:rsidR="000623DD" w:rsidRPr="003859B6">
              <w:instrText xml:space="preserve"> SEQ  figure</w:instrText>
            </w:r>
            <w:r w:rsidR="000623DD" w:rsidRPr="003859B6">
              <w:fldChar w:fldCharType="separate"/>
            </w:r>
            <w:r w:rsidR="003859B6">
              <w:rPr>
                <w:noProof/>
              </w:rPr>
              <w:instrText>4</w:instrText>
            </w:r>
            <w:r w:rsidR="000623DD" w:rsidRPr="003859B6">
              <w:fldChar w:fldCharType="end"/>
            </w:r>
            <w:r w:rsidR="000623DD" w:rsidRPr="003859B6">
              <w:instrText>.</w:instrText>
            </w:r>
            <w:r w:rsidR="000623DD" w:rsidRPr="003859B6">
              <w:tab/>
            </w:r>
            <w:r w:rsidR="000623DD" w:rsidRPr="003859B6">
              <w:fldChar w:fldCharType="end"/>
            </w:r>
            <w:r w:rsidR="000623DD" w:rsidRPr="003859B6">
              <w:t xml:space="preserve"> Capture fisheries by fishing segment, 1950-2010</w:t>
            </w:r>
            <w:r w:rsidR="00A82EC7" w:rsidRPr="003859B6">
              <w:fldChar w:fldCharType="begin"/>
            </w:r>
            <w:r w:rsidR="00A82EC7" w:rsidRPr="003859B6">
              <w:instrText xml:space="preserve"> TC \f f \l 2 "</w:instrText>
            </w:r>
            <w:bookmarkStart w:id="31" w:name="_Toc472354568"/>
            <w:bookmarkStart w:id="32" w:name="_Toc472936614"/>
            <w:bookmarkStart w:id="33" w:name="_Toc472951207"/>
            <w:bookmarkStart w:id="34" w:name="_Toc473280381"/>
            <w:r w:rsidR="00F42EF6" w:rsidRPr="003859B6">
              <w:instrText xml:space="preserve">Figure </w:instrText>
            </w:r>
            <w:r w:rsidR="007A4B66" w:rsidRPr="003859B6">
              <w:instrText>4</w:instrText>
            </w:r>
            <w:r w:rsidR="00F42EF6" w:rsidRPr="003859B6">
              <w:instrText xml:space="preserve"> </w:instrText>
            </w:r>
            <w:r w:rsidR="00A82EC7" w:rsidRPr="003859B6">
              <w:instrText>Capture fisheries by fishing segment, 1950-2010</w:instrText>
            </w:r>
            <w:bookmarkEnd w:id="31"/>
            <w:bookmarkEnd w:id="32"/>
            <w:bookmarkEnd w:id="33"/>
            <w:bookmarkEnd w:id="34"/>
            <w:r w:rsidR="00A82EC7" w:rsidRPr="003859B6">
              <w:instrText xml:space="preserve">"  </w:instrText>
            </w:r>
            <w:r w:rsidR="00A82EC7" w:rsidRPr="003859B6">
              <w:fldChar w:fldCharType="end"/>
            </w:r>
          </w:p>
          <w:p w:rsidR="00F42F6F" w:rsidRPr="003859B6" w:rsidRDefault="00F42F6F" w:rsidP="00251ED3">
            <w:pPr>
              <w:pStyle w:val="SourceDescription"/>
            </w:pPr>
            <w:r w:rsidRPr="003859B6">
              <w:rPr>
                <w:noProof/>
                <w:lang w:eastAsia="en-GB"/>
              </w:rPr>
              <w:drawing>
                <wp:inline distT="0" distB="0" distL="0" distR="0" wp14:anchorId="4CF34035" wp14:editId="07222A31">
                  <wp:extent cx="5410200" cy="337696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12675" cy="3378514"/>
                          </a:xfrm>
                          <a:prstGeom prst="rect">
                            <a:avLst/>
                          </a:prstGeom>
                          <a:noFill/>
                          <a:ln>
                            <a:noFill/>
                          </a:ln>
                        </pic:spPr>
                      </pic:pic>
                    </a:graphicData>
                  </a:graphic>
                </wp:inline>
              </w:drawing>
            </w:r>
          </w:p>
          <w:p w:rsidR="00251ED3" w:rsidRPr="003859B6" w:rsidRDefault="00251ED3" w:rsidP="00251ED3">
            <w:pPr>
              <w:pStyle w:val="SourceDescription"/>
            </w:pPr>
            <w:r w:rsidRPr="003859B6">
              <w:t xml:space="preserve">Source: </w:t>
            </w:r>
            <w:proofErr w:type="spellStart"/>
            <w:r w:rsidRPr="003859B6">
              <w:t>Pauly</w:t>
            </w:r>
            <w:proofErr w:type="spellEnd"/>
            <w:r w:rsidRPr="003859B6">
              <w:t xml:space="preserve"> and </w:t>
            </w:r>
            <w:proofErr w:type="spellStart"/>
            <w:r w:rsidRPr="003859B6">
              <w:t>Budimartono</w:t>
            </w:r>
            <w:proofErr w:type="spellEnd"/>
            <w:r w:rsidRPr="003859B6">
              <w:t xml:space="preserve"> (2015)</w:t>
            </w:r>
          </w:p>
          <w:p w:rsidR="00E46C4C" w:rsidRPr="003859B6" w:rsidRDefault="00E46C4C" w:rsidP="00E46C4C">
            <w:pPr>
              <w:pStyle w:val="BodyText"/>
            </w:pPr>
          </w:p>
          <w:p w:rsidR="00251ED3" w:rsidRPr="003859B6" w:rsidRDefault="00251ED3" w:rsidP="00251ED3">
            <w:pPr>
              <w:pStyle w:val="BoxBodyText"/>
            </w:pPr>
            <w:r w:rsidRPr="003859B6">
              <w:t>Aquaculture production takes place in a large number of ecosystems, including marine, brackish and freshwater, using nets, pens and ponds. By total volume</w:t>
            </w:r>
            <w:r w:rsidR="00D1027B" w:rsidRPr="003859B6">
              <w:t>,</w:t>
            </w:r>
            <w:r w:rsidRPr="003859B6">
              <w:t xml:space="preserve"> seawe</w:t>
            </w:r>
            <w:r w:rsidR="00101A68" w:rsidRPr="003859B6">
              <w:t xml:space="preserve">ed is the </w:t>
            </w:r>
            <w:r w:rsidR="00516DB0" w:rsidRPr="003859B6">
              <w:t>largest</w:t>
            </w:r>
            <w:r w:rsidR="00101A68" w:rsidRPr="003859B6">
              <w:t xml:space="preserve"> output</w:t>
            </w:r>
            <w:r w:rsidR="0054643F" w:rsidRPr="003859B6">
              <w:t>,</w:t>
            </w:r>
            <w:r w:rsidR="00F23AF3" w:rsidRPr="003859B6">
              <w:t xml:space="preserve"> accounting for almost 50% of volume in 2014, </w:t>
            </w:r>
            <w:r w:rsidR="00516DB0" w:rsidRPr="003859B6">
              <w:t xml:space="preserve">although </w:t>
            </w:r>
            <w:r w:rsidR="00F23AF3" w:rsidRPr="003859B6">
              <w:t xml:space="preserve">only a quarter of value (Figure 6). </w:t>
            </w:r>
            <w:r w:rsidR="0054643F" w:rsidRPr="003859B6">
              <w:t>O</w:t>
            </w:r>
            <w:r w:rsidR="00101A68" w:rsidRPr="003859B6">
              <w:t>mnivorous and herbivorous species</w:t>
            </w:r>
            <w:r w:rsidR="0054643F" w:rsidRPr="003859B6">
              <w:t xml:space="preserve"> account for the majority of animal production</w:t>
            </w:r>
            <w:r w:rsidR="00101A68" w:rsidRPr="003859B6">
              <w:t>, with carnivorous species accounting for only about 15% of production in 2014</w:t>
            </w:r>
            <w:r w:rsidR="00350478" w:rsidRPr="003859B6">
              <w:t xml:space="preserve"> (MMAF</w:t>
            </w:r>
            <w:r w:rsidR="007048A0" w:rsidRPr="003859B6">
              <w:t>,</w:t>
            </w:r>
            <w:r w:rsidR="00350478" w:rsidRPr="003859B6">
              <w:t xml:space="preserve"> </w:t>
            </w:r>
            <w:r w:rsidR="007048A0" w:rsidRPr="003859B6">
              <w:t>2016</w:t>
            </w:r>
            <w:r w:rsidR="00350478" w:rsidRPr="003859B6">
              <w:t xml:space="preserve">, see Figure </w:t>
            </w:r>
            <w:r w:rsidR="00772EDE" w:rsidRPr="003859B6">
              <w:t>6</w:t>
            </w:r>
            <w:r w:rsidR="00350478" w:rsidRPr="003859B6">
              <w:t>)</w:t>
            </w:r>
            <w:r w:rsidR="00101A68" w:rsidRPr="003859B6">
              <w:t>.</w:t>
            </w:r>
            <w:r w:rsidRPr="003859B6">
              <w:t xml:space="preserve"> </w:t>
            </w:r>
            <w:r w:rsidR="00350478" w:rsidRPr="003859B6">
              <w:t>S</w:t>
            </w:r>
            <w:r w:rsidRPr="003859B6">
              <w:t xml:space="preserve">hrimp </w:t>
            </w:r>
            <w:r w:rsidR="00350478" w:rsidRPr="003859B6">
              <w:t xml:space="preserve">is the </w:t>
            </w:r>
            <w:r w:rsidR="003922AB" w:rsidRPr="003859B6">
              <w:t>highest</w:t>
            </w:r>
            <w:r w:rsidR="0054643F" w:rsidRPr="003859B6">
              <w:t>-</w:t>
            </w:r>
            <w:r w:rsidR="003922AB" w:rsidRPr="003859B6">
              <w:t>value product</w:t>
            </w:r>
            <w:r w:rsidR="00F23AF3" w:rsidRPr="003859B6">
              <w:t>, accounting for about a quarter of total value</w:t>
            </w:r>
            <w:r w:rsidR="00350478" w:rsidRPr="003859B6">
              <w:t>.</w:t>
            </w:r>
            <w:r w:rsidRPr="003859B6">
              <w:t xml:space="preserve"> Freshwater production in lakes and reservoirs is also significant, with tilapia and milkfish as its main products. While the bulk of aquaculture production </w:t>
            </w:r>
            <w:r w:rsidR="00350478" w:rsidRPr="003859B6">
              <w:t>originates in small-scale</w:t>
            </w:r>
            <w:r w:rsidRPr="003859B6">
              <w:t xml:space="preserve"> traditional</w:t>
            </w:r>
            <w:r w:rsidR="00350478" w:rsidRPr="003859B6">
              <w:t xml:space="preserve"> farms</w:t>
            </w:r>
            <w:r w:rsidRPr="003859B6">
              <w:t xml:space="preserve">, shrimp production is </w:t>
            </w:r>
            <w:r w:rsidR="00350478" w:rsidRPr="003859B6">
              <w:t>highly concentrated in large-scale production centers.</w:t>
            </w:r>
            <w:r w:rsidRPr="003859B6">
              <w:t xml:space="preserve"> </w:t>
            </w:r>
          </w:p>
          <w:p w:rsidR="00251ED3" w:rsidRPr="003859B6" w:rsidRDefault="000623DD" w:rsidP="00251ED3">
            <w:pPr>
              <w:pStyle w:val="FigureTitle"/>
            </w:pPr>
            <w:r w:rsidRPr="003859B6">
              <w:fldChar w:fldCharType="begin"/>
            </w:r>
            <w:r w:rsidRPr="003859B6">
              <w:instrText xml:space="preserve"> MACROBUTTON NUMBERING Figure </w:instrText>
            </w:r>
            <w:r w:rsidRPr="003859B6">
              <w:fldChar w:fldCharType="begin"/>
            </w:r>
            <w:r w:rsidRPr="003859B6">
              <w:instrText xml:space="preserve"> SEQ  figure</w:instrText>
            </w:r>
            <w:r w:rsidRPr="003859B6">
              <w:fldChar w:fldCharType="separate"/>
            </w:r>
            <w:r w:rsidR="003859B6">
              <w:rPr>
                <w:noProof/>
              </w:rPr>
              <w:instrText>5</w:instrText>
            </w:r>
            <w:r w:rsidRPr="003859B6">
              <w:fldChar w:fldCharType="end"/>
            </w:r>
            <w:r w:rsidRPr="003859B6">
              <w:instrText>.</w:instrText>
            </w:r>
            <w:r w:rsidRPr="003859B6">
              <w:tab/>
            </w:r>
            <w:r w:rsidRPr="003859B6">
              <w:fldChar w:fldCharType="end"/>
            </w:r>
            <w:r w:rsidRPr="003859B6">
              <w:t xml:space="preserve"> Composition of aquaculture production by main species (2014)</w:t>
            </w:r>
            <w:r w:rsidR="00A82EC7" w:rsidRPr="003859B6">
              <w:fldChar w:fldCharType="begin"/>
            </w:r>
            <w:r w:rsidR="00A82EC7" w:rsidRPr="003859B6">
              <w:instrText xml:space="preserve"> TC \f f \l 2 "</w:instrText>
            </w:r>
            <w:bookmarkStart w:id="35" w:name="_Toc472354569"/>
            <w:bookmarkStart w:id="36" w:name="_Toc472936615"/>
            <w:bookmarkStart w:id="37" w:name="_Toc472951208"/>
            <w:bookmarkStart w:id="38" w:name="_Toc473280382"/>
            <w:r w:rsidR="00F42EF6" w:rsidRPr="003859B6">
              <w:instrText xml:space="preserve">Figure </w:instrText>
            </w:r>
            <w:r w:rsidR="007A4B66" w:rsidRPr="003859B6">
              <w:instrText>5</w:instrText>
            </w:r>
            <w:r w:rsidR="00F42EF6" w:rsidRPr="003859B6">
              <w:instrText xml:space="preserve"> </w:instrText>
            </w:r>
            <w:r w:rsidR="00A82EC7" w:rsidRPr="003859B6">
              <w:instrText>Composition of aquaculture production by main species (2014)</w:instrText>
            </w:r>
            <w:bookmarkEnd w:id="35"/>
            <w:bookmarkEnd w:id="36"/>
            <w:bookmarkEnd w:id="37"/>
            <w:bookmarkEnd w:id="38"/>
            <w:r w:rsidR="00A82EC7" w:rsidRPr="003859B6">
              <w:instrText xml:space="preserve">"  </w:instrText>
            </w:r>
            <w:r w:rsidR="00A82EC7" w:rsidRPr="003859B6">
              <w:fldChar w:fldCharType="end"/>
            </w:r>
          </w:p>
          <w:p w:rsidR="008E3C12" w:rsidRPr="003859B6" w:rsidRDefault="00F42F6F" w:rsidP="007C009E">
            <w:pPr>
              <w:pStyle w:val="SourceDescription"/>
              <w:rPr>
                <w:sz w:val="18"/>
                <w:szCs w:val="22"/>
                <w:lang w:val="fr-FR"/>
              </w:rPr>
            </w:pPr>
            <w:r w:rsidRPr="003859B6">
              <w:rPr>
                <w:noProof/>
                <w:sz w:val="18"/>
                <w:szCs w:val="22"/>
                <w:lang w:eastAsia="en-GB"/>
              </w:rPr>
              <w:drawing>
                <wp:inline distT="0" distB="0" distL="0" distR="0" wp14:anchorId="11ABAA1E" wp14:editId="456C1260">
                  <wp:extent cx="5290679" cy="3276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86429" cy="3273968"/>
                          </a:xfrm>
                          <a:prstGeom prst="rect">
                            <a:avLst/>
                          </a:prstGeom>
                          <a:noFill/>
                          <a:ln>
                            <a:noFill/>
                          </a:ln>
                        </pic:spPr>
                      </pic:pic>
                    </a:graphicData>
                  </a:graphic>
                </wp:inline>
              </w:drawing>
            </w:r>
            <w:r w:rsidRPr="003859B6" w:rsidDel="00F42F6F">
              <w:rPr>
                <w:sz w:val="18"/>
                <w:szCs w:val="22"/>
                <w:lang w:val="fr-FR"/>
              </w:rPr>
              <w:t xml:space="preserve"> </w:t>
            </w:r>
          </w:p>
          <w:p w:rsidR="00251ED3" w:rsidRPr="003859B6" w:rsidRDefault="007C009E" w:rsidP="007C009E">
            <w:pPr>
              <w:pStyle w:val="SourceDescription"/>
              <w:rPr>
                <w:lang w:val="fr-FR"/>
              </w:rPr>
            </w:pPr>
            <w:r w:rsidRPr="003859B6">
              <w:rPr>
                <w:lang w:val="fr-FR"/>
              </w:rPr>
              <w:t xml:space="preserve">Source: </w:t>
            </w:r>
            <w:proofErr w:type="spellStart"/>
            <w:r w:rsidR="00F67B99" w:rsidRPr="003859B6">
              <w:rPr>
                <w:lang w:val="fr-FR"/>
              </w:rPr>
              <w:t>Tran</w:t>
            </w:r>
            <w:proofErr w:type="spellEnd"/>
            <w:r w:rsidR="00251ED3" w:rsidRPr="003859B6">
              <w:rPr>
                <w:lang w:val="fr-FR"/>
              </w:rPr>
              <w:t xml:space="preserve"> et al</w:t>
            </w:r>
            <w:r w:rsidR="008A2F90" w:rsidRPr="003859B6">
              <w:rPr>
                <w:lang w:val="fr-FR"/>
              </w:rPr>
              <w:t>. (</w:t>
            </w:r>
            <w:proofErr w:type="spellStart"/>
            <w:r w:rsidRPr="003859B6">
              <w:rPr>
                <w:lang w:val="fr-FR"/>
              </w:rPr>
              <w:t>forthcoming</w:t>
            </w:r>
            <w:proofErr w:type="spellEnd"/>
            <w:r w:rsidR="008A2F90" w:rsidRPr="003859B6">
              <w:rPr>
                <w:lang w:val="fr-FR"/>
              </w:rPr>
              <w:t>)</w:t>
            </w:r>
          </w:p>
        </w:tc>
      </w:tr>
    </w:tbl>
    <w:p w:rsidR="00574F7E" w:rsidRPr="003859B6" w:rsidRDefault="00574F7E" w:rsidP="00574F7E">
      <w:pPr>
        <w:pStyle w:val="Num-DocParagraph"/>
        <w:rPr>
          <w:lang w:val="fr-FR"/>
        </w:rPr>
      </w:pPr>
      <w:bookmarkStart w:id="39" w:name="_Toc461788771"/>
      <w:bookmarkStart w:id="40" w:name="_Toc472354576"/>
    </w:p>
    <w:p w:rsidR="00574F7E" w:rsidRPr="003859B6" w:rsidRDefault="00574F7E" w:rsidP="00574F7E">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12</w:instrText>
      </w:r>
      <w:r w:rsidRPr="003859B6">
        <w:fldChar w:fldCharType="end"/>
      </w:r>
      <w:r w:rsidRPr="003859B6">
        <w:instrText>.</w:instrText>
      </w:r>
      <w:r w:rsidRPr="003859B6">
        <w:tab/>
      </w:r>
      <w:r w:rsidRPr="003859B6">
        <w:fldChar w:fldCharType="end"/>
      </w:r>
      <w:r w:rsidRPr="003859B6">
        <w:t>Over the past decade, aquaculture has become the main driver for fish supply growth in Indonesia, expanding at an average rate of over 23% per year between 2005 and 2014 (FAO</w:t>
      </w:r>
      <w:r w:rsidR="00727D42" w:rsidRPr="003859B6">
        <w:t>,</w:t>
      </w:r>
      <w:r w:rsidRPr="003859B6">
        <w:t xml:space="preserve"> 2016</w:t>
      </w:r>
      <w:r w:rsidR="007048A0" w:rsidRPr="003859B6">
        <w:t>b</w:t>
      </w:r>
      <w:r w:rsidRPr="003859B6">
        <w:t>). As a result, the share of aquaculture in total seafood production volume in Indonesia rose from just over 10% in 1960 to almost 50% in 2014 (rising to almost 70% if seaweed production growth is taken into account) (FAO, 2016c). The value of Indonesia’s aquaculture production was USD 10.6 billion in 2014 (FAO 2016</w:t>
      </w:r>
      <w:r w:rsidR="007048A0" w:rsidRPr="003859B6">
        <w:t>c</w:t>
      </w:r>
      <w:r w:rsidRPr="003859B6">
        <w:t xml:space="preserve">), contributing over half the total value of seafood </w:t>
      </w:r>
      <w:r w:rsidR="000B05EA" w:rsidRPr="003859B6">
        <w:t xml:space="preserve">produced </w:t>
      </w:r>
      <w:r w:rsidRPr="003859B6">
        <w:t xml:space="preserve">in </w:t>
      </w:r>
      <w:r w:rsidR="000B05EA" w:rsidRPr="003859B6">
        <w:t xml:space="preserve">the country </w:t>
      </w:r>
      <w:r w:rsidRPr="003859B6">
        <w:t>(OECD</w:t>
      </w:r>
      <w:r w:rsidR="00727D42" w:rsidRPr="003859B6">
        <w:t>,</w:t>
      </w:r>
      <w:r w:rsidRPr="003859B6">
        <w:t xml:space="preserve"> </w:t>
      </w:r>
      <w:r w:rsidR="00425836" w:rsidRPr="003859B6">
        <w:t>2016a</w:t>
      </w:r>
      <w:r w:rsidRPr="003859B6">
        <w:t xml:space="preserve">). According to the </w:t>
      </w:r>
      <w:r w:rsidRPr="003859B6">
        <w:rPr>
          <w:i/>
        </w:rPr>
        <w:t xml:space="preserve">OECD-FAO Outlook </w:t>
      </w:r>
      <w:r w:rsidR="000B05EA" w:rsidRPr="003859B6">
        <w:rPr>
          <w:i/>
        </w:rPr>
        <w:t>2015-2024</w:t>
      </w:r>
      <w:r w:rsidR="000B05EA" w:rsidRPr="003859B6">
        <w:t xml:space="preserve"> </w:t>
      </w:r>
      <w:r w:rsidRPr="003859B6">
        <w:t xml:space="preserve">projections, </w:t>
      </w:r>
      <w:r w:rsidR="000B05EA" w:rsidRPr="003859B6">
        <w:t xml:space="preserve">the </w:t>
      </w:r>
      <w:r w:rsidRPr="003859B6">
        <w:t>strong growth of the aquaculture sector will be maintained in the coming decade, with production peaking at about 6 million tonnes by 2024 (excluding seaweed) while capture production, on the other hand</w:t>
      </w:r>
      <w:r w:rsidR="000B05EA" w:rsidRPr="003859B6">
        <w:t>,</w:t>
      </w:r>
      <w:r w:rsidRPr="003859B6">
        <w:t xml:space="preserve"> is expected to increase only marginally (Figure 4).</w:t>
      </w:r>
    </w:p>
    <w:p w:rsidR="00574F7E" w:rsidRPr="003859B6" w:rsidRDefault="00574F7E" w:rsidP="00574F7E">
      <w:pPr>
        <w:pStyle w:val="FigureTitle"/>
      </w:pPr>
      <w:r w:rsidRPr="003859B6">
        <w:fldChar w:fldCharType="begin"/>
      </w:r>
      <w:r w:rsidRPr="003859B6">
        <w:instrText xml:space="preserve"> MACROBUTTON NUMBERING Figure </w:instrText>
      </w:r>
      <w:r w:rsidRPr="003859B6">
        <w:fldChar w:fldCharType="begin"/>
      </w:r>
      <w:r w:rsidRPr="003859B6">
        <w:instrText xml:space="preserve"> SEQ  figure</w:instrText>
      </w:r>
      <w:r w:rsidRPr="003859B6">
        <w:fldChar w:fldCharType="separate"/>
      </w:r>
      <w:r w:rsidR="003859B6">
        <w:rPr>
          <w:noProof/>
        </w:rPr>
        <w:instrText>6</w:instrText>
      </w:r>
      <w:r w:rsidRPr="003859B6">
        <w:fldChar w:fldCharType="end"/>
      </w:r>
      <w:r w:rsidRPr="003859B6">
        <w:instrText>.</w:instrText>
      </w:r>
      <w:r w:rsidRPr="003859B6">
        <w:tab/>
      </w:r>
      <w:r w:rsidRPr="003859B6">
        <w:fldChar w:fldCharType="end"/>
      </w:r>
      <w:r w:rsidRPr="003859B6">
        <w:t>Projected fisheries and Aquaculture production (excluding seaweed), 2015-2024</w:t>
      </w:r>
      <w:r w:rsidRPr="003859B6">
        <w:fldChar w:fldCharType="begin"/>
      </w:r>
      <w:r w:rsidRPr="003859B6">
        <w:instrText xml:space="preserve"> TC \f f \l 2 "</w:instrText>
      </w:r>
      <w:bookmarkStart w:id="41" w:name="_Toc472936616"/>
      <w:bookmarkStart w:id="42" w:name="_Toc472951209"/>
      <w:bookmarkStart w:id="43" w:name="_Toc473280383"/>
      <w:r w:rsidRPr="003859B6">
        <w:instrText xml:space="preserve">Figure </w:instrText>
      </w:r>
      <w:r w:rsidR="007A4B66" w:rsidRPr="003859B6">
        <w:instrText>6</w:instrText>
      </w:r>
      <w:r w:rsidRPr="003859B6">
        <w:instrText xml:space="preserve"> Projected fisheries and Aquaculture production, 2015-2024</w:instrText>
      </w:r>
      <w:bookmarkEnd w:id="41"/>
      <w:bookmarkEnd w:id="42"/>
      <w:bookmarkEnd w:id="43"/>
      <w:r w:rsidRPr="003859B6">
        <w:instrText xml:space="preserve">"  </w:instrText>
      </w:r>
      <w:r w:rsidRPr="003859B6">
        <w:fldChar w:fldCharType="end"/>
      </w:r>
    </w:p>
    <w:p w:rsidR="00574F7E" w:rsidRPr="003859B6" w:rsidRDefault="00574F7E" w:rsidP="00574F7E">
      <w:pPr>
        <w:pStyle w:val="Graphic"/>
        <w:rPr>
          <w:b/>
        </w:rPr>
      </w:pPr>
      <w:r w:rsidRPr="003859B6">
        <w:rPr>
          <w:noProof/>
          <w:lang w:eastAsia="en-GB"/>
        </w:rPr>
        <w:drawing>
          <wp:inline distT="0" distB="0" distL="0" distR="0" wp14:anchorId="0134F089" wp14:editId="3A70902F">
            <wp:extent cx="5731510" cy="2252753"/>
            <wp:effectExtent l="0" t="0" r="0" b="0"/>
            <wp:docPr id="2"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574F7E" w:rsidRPr="003859B6" w:rsidRDefault="00574F7E" w:rsidP="00574F7E">
      <w:pPr>
        <w:pStyle w:val="BodyText"/>
        <w:ind w:firstLine="0"/>
        <w:jc w:val="left"/>
        <w:rPr>
          <w:sz w:val="20"/>
          <w:szCs w:val="20"/>
        </w:rPr>
      </w:pPr>
      <w:r w:rsidRPr="003859B6">
        <w:rPr>
          <w:sz w:val="20"/>
          <w:szCs w:val="20"/>
        </w:rPr>
        <w:t>Source: OECD/FAO (2016).</w:t>
      </w:r>
    </w:p>
    <w:p w:rsidR="006955F8" w:rsidRPr="003859B6" w:rsidRDefault="00263793" w:rsidP="006955F8">
      <w:pPr>
        <w:pStyle w:val="Heading3"/>
      </w:pPr>
      <w:bookmarkStart w:id="44" w:name="_Toc472936623"/>
      <w:bookmarkStart w:id="45" w:name="_Toc472954971"/>
      <w:bookmarkStart w:id="46" w:name="_Toc474487627"/>
      <w:bookmarkEnd w:id="39"/>
      <w:bookmarkEnd w:id="40"/>
      <w:r w:rsidRPr="003859B6">
        <w:t>Government focus on food sovereignty</w:t>
      </w:r>
      <w:bookmarkEnd w:id="44"/>
      <w:bookmarkEnd w:id="45"/>
      <w:bookmarkEnd w:id="46"/>
    </w:p>
    <w:p w:rsidR="006955F8" w:rsidRPr="003859B6" w:rsidRDefault="006955F8" w:rsidP="006955F8">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13</w:instrText>
      </w:r>
      <w:r w:rsidRPr="003859B6">
        <w:fldChar w:fldCharType="end"/>
      </w:r>
      <w:r w:rsidRPr="003859B6">
        <w:instrText>.</w:instrText>
      </w:r>
      <w:r w:rsidRPr="003859B6">
        <w:tab/>
      </w:r>
      <w:r w:rsidRPr="003859B6">
        <w:fldChar w:fldCharType="end"/>
      </w:r>
      <w:r w:rsidRPr="003859B6">
        <w:t xml:space="preserve"> Fisheries and aquaculture policies in Indonesia can be seen as the product of two main political </w:t>
      </w:r>
      <w:r w:rsidR="00ED129E" w:rsidRPr="003859B6">
        <w:t>orientations</w:t>
      </w:r>
      <w:r w:rsidRPr="003859B6">
        <w:t xml:space="preserve">. First, like other governments in the ASEAN region, Indonesia has approached the problem of food security and nutrition primarily from the perspective of increasing </w:t>
      </w:r>
      <w:r w:rsidR="0094477A" w:rsidRPr="003859B6">
        <w:t xml:space="preserve">the </w:t>
      </w:r>
      <w:r w:rsidRPr="003859B6">
        <w:t xml:space="preserve">volumes of food available, coupled with </w:t>
      </w:r>
      <w:r w:rsidR="0094477A" w:rsidRPr="003859B6">
        <w:t xml:space="preserve">the </w:t>
      </w:r>
      <w:r w:rsidRPr="003859B6">
        <w:t>objective of relying on domestically-produced commodities as much as possible (OECD, 2016</w:t>
      </w:r>
      <w:r w:rsidR="00C82E96" w:rsidRPr="003859B6">
        <w:t>a</w:t>
      </w:r>
      <w:r w:rsidRPr="003859B6">
        <w:t>).</w:t>
      </w:r>
      <w:r w:rsidRPr="003859B6">
        <w:rPr>
          <w:rStyle w:val="FootnoteReference"/>
        </w:rPr>
        <w:footnoteReference w:id="5"/>
      </w:r>
      <w:r w:rsidRPr="003859B6">
        <w:t xml:space="preserve"> In this context, the main objective for the fisheries and aquaculture sector</w:t>
      </w:r>
      <w:r w:rsidRPr="003859B6" w:rsidDel="00C57907">
        <w:t xml:space="preserve"> </w:t>
      </w:r>
      <w:r w:rsidRPr="003859B6">
        <w:t xml:space="preserve">is to increase domestic production in order to increase the availability of seafood in the country, as well as </w:t>
      </w:r>
      <w:r w:rsidR="0094477A" w:rsidRPr="003859B6">
        <w:t xml:space="preserve">to </w:t>
      </w:r>
      <w:r w:rsidRPr="003859B6">
        <w:t xml:space="preserve">support the livelihoods of artisanal fishers and aquaculture producers. </w:t>
      </w:r>
    </w:p>
    <w:p w:rsidR="006955F8" w:rsidRPr="003859B6" w:rsidRDefault="006955F8" w:rsidP="006955F8">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14</w:instrText>
      </w:r>
      <w:r w:rsidRPr="003859B6">
        <w:fldChar w:fldCharType="end"/>
      </w:r>
      <w:r w:rsidRPr="003859B6">
        <w:instrText>.</w:instrText>
      </w:r>
      <w:r w:rsidRPr="003859B6">
        <w:tab/>
      </w:r>
      <w:r w:rsidRPr="003859B6">
        <w:fldChar w:fldCharType="end"/>
      </w:r>
      <w:r w:rsidRPr="003859B6">
        <w:t xml:space="preserve">Second, President </w:t>
      </w:r>
      <w:proofErr w:type="spellStart"/>
      <w:r w:rsidRPr="003859B6">
        <w:t>Joko</w:t>
      </w:r>
      <w:proofErr w:type="spellEnd"/>
      <w:r w:rsidRPr="003859B6">
        <w:t xml:space="preserve"> </w:t>
      </w:r>
      <w:proofErr w:type="spellStart"/>
      <w:r w:rsidRPr="003859B6">
        <w:t>Widodo</w:t>
      </w:r>
      <w:proofErr w:type="spellEnd"/>
      <w:r w:rsidRPr="003859B6">
        <w:t xml:space="preserve">, known as President </w:t>
      </w:r>
      <w:proofErr w:type="spellStart"/>
      <w:r w:rsidRPr="003859B6">
        <w:t>Jokowi</w:t>
      </w:r>
      <w:proofErr w:type="spellEnd"/>
      <w:r w:rsidRPr="003859B6">
        <w:t xml:space="preserve">, who was elected in July 2014, </w:t>
      </w:r>
      <w:r w:rsidR="00473108" w:rsidRPr="003859B6">
        <w:t xml:space="preserve">has announced his intention </w:t>
      </w:r>
      <w:r w:rsidRPr="003859B6">
        <w:t xml:space="preserve">to position Indonesia as a </w:t>
      </w:r>
      <w:r w:rsidR="00473108" w:rsidRPr="003859B6">
        <w:t xml:space="preserve">regional </w:t>
      </w:r>
      <w:r w:rsidRPr="003859B6">
        <w:t>maritime power, making maritime and fisher</w:t>
      </w:r>
      <w:r w:rsidR="00473108" w:rsidRPr="003859B6">
        <w:t>ies</w:t>
      </w:r>
      <w:r w:rsidRPr="003859B6">
        <w:t xml:space="preserve"> polic</w:t>
      </w:r>
      <w:r w:rsidR="00473108" w:rsidRPr="003859B6">
        <w:t>y</w:t>
      </w:r>
      <w:r w:rsidRPr="003859B6">
        <w:t xml:space="preserve"> a central priority for his administration.</w:t>
      </w:r>
      <w:r w:rsidRPr="003859B6">
        <w:rPr>
          <w:vertAlign w:val="superscript"/>
        </w:rPr>
        <w:footnoteReference w:id="6"/>
      </w:r>
      <w:r w:rsidRPr="003859B6">
        <w:rPr>
          <w:vertAlign w:val="superscript"/>
        </w:rPr>
        <w:t xml:space="preserve"> </w:t>
      </w:r>
      <w:r w:rsidRPr="003859B6">
        <w:t xml:space="preserve">In 2015, the budget of the Ministry </w:t>
      </w:r>
      <w:r w:rsidR="009F0ADF" w:rsidRPr="003859B6">
        <w:t xml:space="preserve">of </w:t>
      </w:r>
      <w:r w:rsidRPr="003859B6">
        <w:t xml:space="preserve">Marine Affairs and Fisheries (MMAF) </w:t>
      </w:r>
      <w:r w:rsidR="00473108" w:rsidRPr="003859B6">
        <w:t xml:space="preserve">was </w:t>
      </w:r>
      <w:r w:rsidRPr="003859B6">
        <w:t>almost doubled</w:t>
      </w:r>
      <w:r w:rsidR="00BB451A" w:rsidRPr="003859B6">
        <w:t>,</w:t>
      </w:r>
      <w:r w:rsidRPr="003859B6">
        <w:t xml:space="preserve"> and unprecedented powers </w:t>
      </w:r>
      <w:r w:rsidR="00BB451A" w:rsidRPr="003859B6">
        <w:t xml:space="preserve">were given </w:t>
      </w:r>
      <w:r w:rsidRPr="003859B6">
        <w:t xml:space="preserve">to </w:t>
      </w:r>
      <w:r w:rsidR="00E34962" w:rsidRPr="003859B6">
        <w:t xml:space="preserve">its </w:t>
      </w:r>
      <w:r w:rsidRPr="003859B6">
        <w:t>minister</w:t>
      </w:r>
      <w:r w:rsidR="00473108" w:rsidRPr="003859B6">
        <w:t>,</w:t>
      </w:r>
      <w:r w:rsidRPr="003859B6">
        <w:t xml:space="preserve"> Susi </w:t>
      </w:r>
      <w:proofErr w:type="spellStart"/>
      <w:r w:rsidRPr="003859B6">
        <w:t>Pujiastuti</w:t>
      </w:r>
      <w:proofErr w:type="spellEnd"/>
      <w:r w:rsidRPr="003859B6">
        <w:t xml:space="preserve">, who is both in charge of maritime and fisheries policies and head of the newly created Presidential Task Force to Combat Illegal Fishing. Territorial issues feature prominently on the </w:t>
      </w:r>
      <w:r w:rsidR="00473108" w:rsidRPr="003859B6">
        <w:t>p</w:t>
      </w:r>
      <w:r w:rsidRPr="003859B6">
        <w:t xml:space="preserve">residential political agenda, with implications for fisheries ranging from increased support </w:t>
      </w:r>
      <w:r w:rsidR="00E34962" w:rsidRPr="003859B6">
        <w:t xml:space="preserve">for </w:t>
      </w:r>
      <w:r w:rsidRPr="003859B6">
        <w:t>economic activities in the outer islands bordering neighbouring countries</w:t>
      </w:r>
      <w:r w:rsidR="00E34962" w:rsidRPr="003859B6">
        <w:t>,</w:t>
      </w:r>
      <w:r w:rsidRPr="003859B6">
        <w:t xml:space="preserve"> to the promotion of a domestic ship-building industry.</w:t>
      </w:r>
    </w:p>
    <w:p w:rsidR="00294922" w:rsidRPr="003859B6" w:rsidRDefault="00294922" w:rsidP="006955F8">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15</w:instrText>
      </w:r>
      <w:r w:rsidRPr="003859B6">
        <w:fldChar w:fldCharType="end"/>
      </w:r>
      <w:r w:rsidRPr="003859B6">
        <w:instrText>.</w:instrText>
      </w:r>
      <w:r w:rsidRPr="003859B6">
        <w:tab/>
      </w:r>
      <w:r w:rsidRPr="003859B6">
        <w:fldChar w:fldCharType="end"/>
      </w:r>
      <w:r w:rsidR="006955F8" w:rsidRPr="003859B6">
        <w:t xml:space="preserve"> </w:t>
      </w:r>
      <w:r w:rsidR="00E34962" w:rsidRPr="003859B6">
        <w:t xml:space="preserve">The </w:t>
      </w:r>
      <w:r w:rsidR="006955F8" w:rsidRPr="003859B6">
        <w:t xml:space="preserve">MMAF </w:t>
      </w:r>
      <w:r w:rsidR="00473108" w:rsidRPr="003859B6">
        <w:t>S</w:t>
      </w:r>
      <w:r w:rsidR="006955F8" w:rsidRPr="003859B6">
        <w:t xml:space="preserve">trategic </w:t>
      </w:r>
      <w:r w:rsidR="00473108" w:rsidRPr="003859B6">
        <w:t>P</w:t>
      </w:r>
      <w:r w:rsidR="006955F8" w:rsidRPr="003859B6">
        <w:t>lan 2015-2019, which provides strategic direction on the main issues facing the sector</w:t>
      </w:r>
      <w:r w:rsidR="00473108" w:rsidRPr="003859B6">
        <w:t xml:space="preserve">, </w:t>
      </w:r>
      <w:r w:rsidR="00E34962" w:rsidRPr="003859B6">
        <w:t>embodies</w:t>
      </w:r>
      <w:r w:rsidR="00473108" w:rsidRPr="003859B6">
        <w:t xml:space="preserve"> these political aims</w:t>
      </w:r>
      <w:r w:rsidR="006955F8" w:rsidRPr="003859B6">
        <w:t xml:space="preserve">. </w:t>
      </w:r>
      <w:r w:rsidR="00473108" w:rsidRPr="003859B6">
        <w:t>While t</w:t>
      </w:r>
      <w:r w:rsidR="006955F8" w:rsidRPr="003859B6">
        <w:t xml:space="preserve">he plan describes the </w:t>
      </w:r>
      <w:r w:rsidR="00E34962" w:rsidRPr="003859B6">
        <w:t>g</w:t>
      </w:r>
      <w:r w:rsidR="00AD0571" w:rsidRPr="003859B6">
        <w:t>overnmental</w:t>
      </w:r>
      <w:r w:rsidR="00E34962" w:rsidRPr="003859B6">
        <w:t xml:space="preserve"> </w:t>
      </w:r>
      <w:r w:rsidR="006955F8" w:rsidRPr="003859B6">
        <w:t>strategy as being organi</w:t>
      </w:r>
      <w:r w:rsidR="00473108" w:rsidRPr="003859B6">
        <w:t>s</w:t>
      </w:r>
      <w:r w:rsidR="006955F8" w:rsidRPr="003859B6">
        <w:t>ed around three pillars: sovereignty, sustainability and prosperity</w:t>
      </w:r>
      <w:r w:rsidR="00473108" w:rsidRPr="003859B6">
        <w:t>, it</w:t>
      </w:r>
      <w:r w:rsidR="006955F8" w:rsidRPr="003859B6">
        <w:t xml:space="preserve"> focuses m</w:t>
      </w:r>
      <w:r w:rsidR="00473108" w:rsidRPr="003859B6">
        <w:t>ainly</w:t>
      </w:r>
      <w:r w:rsidR="006955F8" w:rsidRPr="003859B6">
        <w:t xml:space="preserve"> on increasing domestic seafood production</w:t>
      </w:r>
      <w:r w:rsidRPr="003859B6">
        <w:t xml:space="preserve"> and contains annual production and revenue generation targets.</w:t>
      </w:r>
      <w:r w:rsidR="006955F8" w:rsidRPr="003859B6">
        <w:t xml:space="preserve"> </w:t>
      </w:r>
    </w:p>
    <w:p w:rsidR="00BF5B01" w:rsidRPr="003859B6" w:rsidRDefault="00294922" w:rsidP="006955F8">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16</w:instrText>
      </w:r>
      <w:r w:rsidRPr="003859B6">
        <w:fldChar w:fldCharType="end"/>
      </w:r>
      <w:r w:rsidRPr="003859B6">
        <w:instrText>.</w:instrText>
      </w:r>
      <w:r w:rsidRPr="003859B6">
        <w:tab/>
      </w:r>
      <w:r w:rsidRPr="003859B6">
        <w:fldChar w:fldCharType="end"/>
      </w:r>
      <w:r w:rsidRPr="003859B6">
        <w:t>Under the Strategic Plan, government action will focus on the following</w:t>
      </w:r>
      <w:r w:rsidRPr="003859B6" w:rsidDel="004A1E40">
        <w:t>:</w:t>
      </w:r>
      <w:r w:rsidR="006955F8" w:rsidRPr="003859B6">
        <w:t xml:space="preserve"> </w:t>
      </w:r>
    </w:p>
    <w:p w:rsidR="00BF5B01" w:rsidRPr="003859B6" w:rsidRDefault="00BF5B01" w:rsidP="00BF5B01">
      <w:pPr>
        <w:pStyle w:val="Num-DocParagraph"/>
        <w:numPr>
          <w:ilvl w:val="0"/>
          <w:numId w:val="27"/>
        </w:numPr>
      </w:pPr>
      <w:r w:rsidRPr="003859B6">
        <w:t>A</w:t>
      </w:r>
      <w:r w:rsidR="006955F8" w:rsidRPr="003859B6">
        <w:t xml:space="preserve"> strong and unprecedented stance against illegal fishing, which </w:t>
      </w:r>
      <w:r w:rsidR="00E94A09" w:rsidRPr="003859B6">
        <w:t>involved an increase</w:t>
      </w:r>
      <w:r w:rsidR="006955F8" w:rsidRPr="003859B6">
        <w:t xml:space="preserve"> of the </w:t>
      </w:r>
      <w:r w:rsidR="00E94A09" w:rsidRPr="003859B6">
        <w:t>budget allocated to s</w:t>
      </w:r>
      <w:r w:rsidR="006955F8" w:rsidRPr="003859B6">
        <w:t xml:space="preserve">urveillance by 130% between 2014 and 2015 (Figure </w:t>
      </w:r>
      <w:r w:rsidR="00D94ABB" w:rsidRPr="003859B6">
        <w:t>7</w:t>
      </w:r>
      <w:r w:rsidR="006955F8" w:rsidRPr="003859B6">
        <w:t>)</w:t>
      </w:r>
      <w:r w:rsidRPr="003859B6">
        <w:t>;</w:t>
      </w:r>
    </w:p>
    <w:p w:rsidR="00BF5B01" w:rsidRPr="003859B6" w:rsidRDefault="00BF5B01" w:rsidP="00BF5B01">
      <w:pPr>
        <w:pStyle w:val="Num-DocParagraph"/>
        <w:numPr>
          <w:ilvl w:val="0"/>
          <w:numId w:val="27"/>
        </w:numPr>
      </w:pPr>
      <w:r w:rsidRPr="003859B6">
        <w:t>T</w:t>
      </w:r>
      <w:r w:rsidR="006955F8" w:rsidRPr="003859B6">
        <w:t>he prioritisation of artisanal fishing</w:t>
      </w:r>
      <w:r w:rsidR="004A1E40" w:rsidRPr="003859B6">
        <w:t>,</w:t>
      </w:r>
      <w:r w:rsidR="006955F8" w:rsidRPr="003859B6">
        <w:t xml:space="preserve"> </w:t>
      </w:r>
      <w:r w:rsidR="00E94A09" w:rsidRPr="003859B6">
        <w:t xml:space="preserve">by closing </w:t>
      </w:r>
      <w:r w:rsidR="006955F8" w:rsidRPr="003859B6">
        <w:t>Indonesian waters to</w:t>
      </w:r>
      <w:r w:rsidR="00D94ABB" w:rsidRPr="003859B6">
        <w:t xml:space="preserve"> all foreign-built</w:t>
      </w:r>
      <w:r w:rsidR="006955F8" w:rsidRPr="003859B6">
        <w:t xml:space="preserve"> industrial vessels and </w:t>
      </w:r>
      <w:r w:rsidR="00E94A09" w:rsidRPr="003859B6">
        <w:t xml:space="preserve">providing </w:t>
      </w:r>
      <w:r w:rsidR="006955F8" w:rsidRPr="003859B6">
        <w:t>support to moderni</w:t>
      </w:r>
      <w:r w:rsidR="00E94A09" w:rsidRPr="003859B6">
        <w:t>s</w:t>
      </w:r>
      <w:r w:rsidR="006955F8" w:rsidRPr="003859B6">
        <w:t xml:space="preserve">e the artisanal fleet; </w:t>
      </w:r>
    </w:p>
    <w:p w:rsidR="00BF5B01" w:rsidRPr="003859B6" w:rsidRDefault="00E94A09" w:rsidP="00BF5B01">
      <w:pPr>
        <w:pStyle w:val="Num-DocParagraph"/>
        <w:numPr>
          <w:ilvl w:val="0"/>
          <w:numId w:val="27"/>
        </w:numPr>
      </w:pPr>
      <w:r w:rsidRPr="003859B6">
        <w:t>The provision of s</w:t>
      </w:r>
      <w:r w:rsidR="006955F8" w:rsidRPr="003859B6">
        <w:t>upport to artisanal aquaculture expansion</w:t>
      </w:r>
      <w:r w:rsidR="004A1E40" w:rsidRPr="003859B6">
        <w:t>,</w:t>
      </w:r>
      <w:r w:rsidR="006955F8" w:rsidRPr="003859B6">
        <w:t xml:space="preserve"> </w:t>
      </w:r>
      <w:r w:rsidR="00BF5B01" w:rsidRPr="003859B6">
        <w:t xml:space="preserve">by </w:t>
      </w:r>
      <w:r w:rsidRPr="003859B6">
        <w:t>creating</w:t>
      </w:r>
      <w:r w:rsidR="00BF5B01" w:rsidRPr="003859B6">
        <w:t xml:space="preserve"> artisanal co</w:t>
      </w:r>
      <w:r w:rsidR="004A1E40" w:rsidRPr="003859B6">
        <w:t>-</w:t>
      </w:r>
      <w:r w:rsidR="00BF5B01" w:rsidRPr="003859B6">
        <w:t xml:space="preserve">operatives and </w:t>
      </w:r>
      <w:r w:rsidRPr="003859B6">
        <w:t xml:space="preserve">developing the production of </w:t>
      </w:r>
      <w:r w:rsidR="00BF5B01" w:rsidRPr="003859B6">
        <w:t xml:space="preserve">feed </w:t>
      </w:r>
      <w:r w:rsidRPr="003859B6">
        <w:t>with</w:t>
      </w:r>
      <w:r w:rsidR="00BF5B01" w:rsidRPr="003859B6">
        <w:t xml:space="preserve"> locally-</w:t>
      </w:r>
      <w:r w:rsidR="004A1E40" w:rsidRPr="003859B6">
        <w:t xml:space="preserve">sourced </w:t>
      </w:r>
      <w:r w:rsidR="00BF5B01" w:rsidRPr="003859B6">
        <w:t xml:space="preserve">ingredients, </w:t>
      </w:r>
      <w:r w:rsidR="006955F8" w:rsidRPr="003859B6">
        <w:t xml:space="preserve">in line with objectives pursued </w:t>
      </w:r>
      <w:r w:rsidRPr="003859B6">
        <w:t xml:space="preserve">by the previous administration’s </w:t>
      </w:r>
      <w:r w:rsidR="006955F8" w:rsidRPr="003859B6">
        <w:t xml:space="preserve">Blue Economy programme initiated in 2014; </w:t>
      </w:r>
    </w:p>
    <w:p w:rsidR="00BF5B01" w:rsidRPr="003859B6" w:rsidRDefault="004F2E21" w:rsidP="00BF5B01">
      <w:pPr>
        <w:pStyle w:val="Num-DocParagraph"/>
        <w:numPr>
          <w:ilvl w:val="0"/>
          <w:numId w:val="27"/>
        </w:numPr>
      </w:pPr>
      <w:r w:rsidRPr="003859B6">
        <w:t>The introduction of r</w:t>
      </w:r>
      <w:r w:rsidR="006955F8" w:rsidRPr="003859B6">
        <w:t>estrictive trade and investment policies</w:t>
      </w:r>
      <w:r w:rsidR="00EF08EE" w:rsidRPr="003859B6">
        <w:t>, notably in the shipping industry,</w:t>
      </w:r>
      <w:r w:rsidR="00BF5B01" w:rsidRPr="003859B6">
        <w:t xml:space="preserve"> to protect domestic </w:t>
      </w:r>
      <w:r w:rsidR="00EF08EE" w:rsidRPr="003859B6">
        <w:t xml:space="preserve">industries, </w:t>
      </w:r>
      <w:r w:rsidR="00BF5B01" w:rsidRPr="003859B6">
        <w:t>producers and fishers from competition</w:t>
      </w:r>
      <w:r w:rsidR="006955F8" w:rsidRPr="003859B6">
        <w:t>.</w:t>
      </w:r>
      <w:r w:rsidR="00D94ABB" w:rsidRPr="003859B6">
        <w:t xml:space="preserve"> </w:t>
      </w:r>
    </w:p>
    <w:p w:rsidR="006955F8" w:rsidRPr="003859B6" w:rsidRDefault="006955F8" w:rsidP="006955F8">
      <w:pPr>
        <w:pStyle w:val="FigureTitle"/>
      </w:pPr>
      <w:r w:rsidRPr="003859B6">
        <w:fldChar w:fldCharType="begin"/>
      </w:r>
      <w:r w:rsidRPr="003859B6">
        <w:instrText xml:space="preserve"> MACROBUTTON NUMBERING Figure </w:instrText>
      </w:r>
      <w:r w:rsidRPr="003859B6">
        <w:fldChar w:fldCharType="begin"/>
      </w:r>
      <w:r w:rsidRPr="003859B6">
        <w:instrText xml:space="preserve"> SEQ  figure</w:instrText>
      </w:r>
      <w:r w:rsidRPr="003859B6">
        <w:fldChar w:fldCharType="separate"/>
      </w:r>
      <w:r w:rsidR="003859B6">
        <w:rPr>
          <w:noProof/>
        </w:rPr>
        <w:instrText>7</w:instrText>
      </w:r>
      <w:r w:rsidRPr="003859B6">
        <w:fldChar w:fldCharType="end"/>
      </w:r>
      <w:r w:rsidRPr="003859B6">
        <w:instrText>.</w:instrText>
      </w:r>
      <w:r w:rsidRPr="003859B6">
        <w:tab/>
      </w:r>
      <w:r w:rsidRPr="003859B6">
        <w:fldChar w:fldCharType="end"/>
      </w:r>
      <w:r w:rsidRPr="003859B6">
        <w:t>Budget allocation for the main entities of MMAF, 2014 and 2015</w:t>
      </w:r>
      <w:r w:rsidRPr="003859B6">
        <w:fldChar w:fldCharType="begin"/>
      </w:r>
      <w:r w:rsidRPr="003859B6">
        <w:instrText xml:space="preserve"> TC \f f \l 2 "</w:instrText>
      </w:r>
      <w:bookmarkStart w:id="47" w:name="_Toc472354570"/>
      <w:bookmarkStart w:id="48" w:name="_Toc472936617"/>
      <w:bookmarkStart w:id="49" w:name="_Toc472951210"/>
      <w:bookmarkStart w:id="50" w:name="_Toc473280384"/>
      <w:r w:rsidRPr="003859B6">
        <w:instrText xml:space="preserve">Figure </w:instrText>
      </w:r>
      <w:r w:rsidRPr="003859B6">
        <w:fldChar w:fldCharType="begin"/>
      </w:r>
      <w:r w:rsidRPr="003859B6">
        <w:instrText xml:space="preserve"> SEQ  \c figure</w:instrText>
      </w:r>
      <w:r w:rsidRPr="003859B6">
        <w:fldChar w:fldCharType="separate"/>
      </w:r>
      <w:r w:rsidR="003859B6">
        <w:rPr>
          <w:noProof/>
        </w:rPr>
        <w:instrText>7</w:instrText>
      </w:r>
      <w:r w:rsidRPr="003859B6">
        <w:fldChar w:fldCharType="end"/>
      </w:r>
      <w:r w:rsidRPr="003859B6">
        <w:instrText>.Budget allocation for the main entities of MMAF, 2014 and 2015</w:instrText>
      </w:r>
      <w:bookmarkEnd w:id="47"/>
      <w:bookmarkEnd w:id="48"/>
      <w:bookmarkEnd w:id="49"/>
      <w:bookmarkEnd w:id="50"/>
      <w:r w:rsidRPr="003859B6">
        <w:instrText xml:space="preserve">"  </w:instrText>
      </w:r>
      <w:r w:rsidRPr="003859B6">
        <w:fldChar w:fldCharType="end"/>
      </w:r>
    </w:p>
    <w:p w:rsidR="006955F8" w:rsidRPr="003859B6" w:rsidRDefault="003A383D" w:rsidP="006955F8">
      <w:pPr>
        <w:pStyle w:val="Graphic"/>
      </w:pPr>
      <w:r w:rsidRPr="003859B6">
        <w:rPr>
          <w:noProof/>
          <w:lang w:eastAsia="en-GB"/>
        </w:rPr>
        <w:drawing>
          <wp:inline distT="0" distB="0" distL="0" distR="0" wp14:anchorId="5949874B" wp14:editId="343119B3">
            <wp:extent cx="5555615" cy="34677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555615" cy="3467735"/>
                    </a:xfrm>
                    <a:prstGeom prst="rect">
                      <a:avLst/>
                    </a:prstGeom>
                    <a:noFill/>
                    <a:ln>
                      <a:noFill/>
                    </a:ln>
                  </pic:spPr>
                </pic:pic>
              </a:graphicData>
            </a:graphic>
          </wp:inline>
        </w:drawing>
      </w:r>
    </w:p>
    <w:p w:rsidR="00F64A99" w:rsidRPr="003859B6" w:rsidRDefault="00F67B99" w:rsidP="00F64A99">
      <w:pPr>
        <w:pStyle w:val="SourceDescription"/>
      </w:pPr>
      <w:r w:rsidRPr="003859B6">
        <w:t xml:space="preserve">Source: </w:t>
      </w:r>
      <w:r w:rsidR="006955F8" w:rsidRPr="003859B6">
        <w:t>MMAF</w:t>
      </w:r>
      <w:r w:rsidR="00B97D9A" w:rsidRPr="003859B6">
        <w:t xml:space="preserve"> (2016)</w:t>
      </w:r>
      <w:r w:rsidR="004A1E40" w:rsidRPr="003859B6">
        <w:t>.</w:t>
      </w:r>
    </w:p>
    <w:p w:rsidR="00A20382" w:rsidRPr="003859B6" w:rsidRDefault="00A80A1E" w:rsidP="00A80A1E">
      <w:pPr>
        <w:pStyle w:val="Heading2"/>
      </w:pPr>
      <w:bookmarkStart w:id="51" w:name="_Toc472936624"/>
      <w:bookmarkStart w:id="52" w:name="_Toc472954972"/>
      <w:bookmarkStart w:id="53" w:name="_Toc474487628"/>
      <w:r w:rsidRPr="003859B6">
        <w:t xml:space="preserve">2. </w:t>
      </w:r>
      <w:r w:rsidR="00B24F70" w:rsidRPr="003859B6">
        <w:t xml:space="preserve">Sustainable management of </w:t>
      </w:r>
      <w:r w:rsidR="00A20382" w:rsidRPr="003859B6">
        <w:t>natural resources for future food security</w:t>
      </w:r>
      <w:bookmarkEnd w:id="51"/>
      <w:bookmarkEnd w:id="52"/>
      <w:bookmarkEnd w:id="53"/>
    </w:p>
    <w:p w:rsidR="00A20382" w:rsidRPr="003859B6" w:rsidRDefault="00263793" w:rsidP="00A20382">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17</w:instrText>
      </w:r>
      <w:r w:rsidRPr="003859B6">
        <w:fldChar w:fldCharType="end"/>
      </w:r>
      <w:r w:rsidRPr="003859B6">
        <w:instrText>.</w:instrText>
      </w:r>
      <w:r w:rsidRPr="003859B6">
        <w:tab/>
      </w:r>
      <w:r w:rsidRPr="003859B6">
        <w:fldChar w:fldCharType="end"/>
      </w:r>
      <w:r w:rsidR="006369D4" w:rsidRPr="003859B6">
        <w:t>S</w:t>
      </w:r>
      <w:r w:rsidR="004A1E40" w:rsidRPr="003859B6">
        <w:t>ection</w:t>
      </w:r>
      <w:r w:rsidR="006369D4" w:rsidRPr="003859B6">
        <w:t>s 2 and 3</w:t>
      </w:r>
      <w:r w:rsidR="004A1E40" w:rsidRPr="003859B6">
        <w:t xml:space="preserve"> consider </w:t>
      </w:r>
      <w:r w:rsidR="00A20382" w:rsidRPr="003859B6">
        <w:t xml:space="preserve">the policies </w:t>
      </w:r>
      <w:r w:rsidR="004A1E40" w:rsidRPr="003859B6">
        <w:t xml:space="preserve">that are </w:t>
      </w:r>
      <w:r w:rsidR="00A20382" w:rsidRPr="003859B6">
        <w:t xml:space="preserve">currently in place in Indonesia in light of the priorities identified by the OECD </w:t>
      </w:r>
      <w:r w:rsidR="00D2707E" w:rsidRPr="003859B6">
        <w:t>as key for</w:t>
      </w:r>
      <w:r w:rsidR="00A20382" w:rsidRPr="003859B6">
        <w:t xml:space="preserve"> </w:t>
      </w:r>
      <w:r w:rsidR="00D2707E" w:rsidRPr="003859B6">
        <w:t>improving</w:t>
      </w:r>
      <w:r w:rsidR="00A20382" w:rsidRPr="003859B6">
        <w:t xml:space="preserve"> food security</w:t>
      </w:r>
      <w:r w:rsidR="004A1E40" w:rsidRPr="003859B6">
        <w:t>,</w:t>
      </w:r>
      <w:r w:rsidR="00A20382" w:rsidRPr="003859B6" w:rsidDel="00A20382">
        <w:t xml:space="preserve"> </w:t>
      </w:r>
      <w:r w:rsidR="004A1E40" w:rsidRPr="003859B6">
        <w:t>with a view</w:t>
      </w:r>
      <w:r w:rsidR="00A20382" w:rsidRPr="003859B6">
        <w:t xml:space="preserve"> to</w:t>
      </w:r>
      <w:r w:rsidR="00A20382" w:rsidRPr="003859B6" w:rsidDel="004A1E40">
        <w:t xml:space="preserve"> </w:t>
      </w:r>
      <w:r w:rsidR="004A1E40" w:rsidRPr="003859B6">
        <w:t xml:space="preserve">improving </w:t>
      </w:r>
      <w:r w:rsidR="00A20382" w:rsidRPr="003859B6">
        <w:t xml:space="preserve">the potential of </w:t>
      </w:r>
      <w:r w:rsidR="004A1E40" w:rsidRPr="003859B6">
        <w:t xml:space="preserve">Indonesian </w:t>
      </w:r>
      <w:r w:rsidR="00A20382" w:rsidRPr="003859B6">
        <w:t xml:space="preserve">fisheries and aquaculture policies to contribute sustainably to food security and nutrition. </w:t>
      </w:r>
    </w:p>
    <w:p w:rsidR="00B538F9" w:rsidRPr="003859B6" w:rsidRDefault="00B538F9" w:rsidP="006955F8">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18</w:instrText>
      </w:r>
      <w:r w:rsidRPr="003859B6">
        <w:fldChar w:fldCharType="end"/>
      </w:r>
      <w:r w:rsidRPr="003859B6">
        <w:instrText>.</w:instrText>
      </w:r>
      <w:r w:rsidRPr="003859B6">
        <w:tab/>
      </w:r>
      <w:r w:rsidRPr="003859B6">
        <w:fldChar w:fldCharType="end"/>
      </w:r>
      <w:r w:rsidR="006955F8" w:rsidRPr="003859B6">
        <w:t>OECD work on food security (OECD, 2013;</w:t>
      </w:r>
      <w:r w:rsidR="00C82D0B" w:rsidRPr="003859B6">
        <w:t xml:space="preserve"> </w:t>
      </w:r>
      <w:r w:rsidR="006955F8" w:rsidRPr="003859B6">
        <w:t xml:space="preserve">Brooks and Matthews, 2015) and sustainable fisheries management (OECD, 2015) </w:t>
      </w:r>
      <w:r w:rsidR="004A1E40" w:rsidRPr="003859B6">
        <w:t xml:space="preserve">has </w:t>
      </w:r>
      <w:r w:rsidR="006955F8" w:rsidRPr="003859B6">
        <w:t>highlight</w:t>
      </w:r>
      <w:r w:rsidR="004A1E40" w:rsidRPr="003859B6">
        <w:t>ed</w:t>
      </w:r>
      <w:r w:rsidR="006955F8" w:rsidRPr="003859B6">
        <w:t xml:space="preserve"> three important policy pathways to </w:t>
      </w:r>
      <w:r w:rsidR="004A1E40" w:rsidRPr="003859B6">
        <w:t xml:space="preserve">improve </w:t>
      </w:r>
      <w:r w:rsidR="006955F8" w:rsidRPr="003859B6">
        <w:t>food security and nutrition through better fisheries and aquaculture policies</w:t>
      </w:r>
      <w:r w:rsidR="00286834" w:rsidRPr="003859B6">
        <w:t>:</w:t>
      </w:r>
      <w:r w:rsidR="006955F8" w:rsidRPr="003859B6">
        <w:t xml:space="preserve"> </w:t>
      </w:r>
    </w:p>
    <w:p w:rsidR="004A1E40" w:rsidRPr="003859B6" w:rsidRDefault="006955F8" w:rsidP="004A1E40">
      <w:pPr>
        <w:pStyle w:val="Num-DocParagraph"/>
        <w:numPr>
          <w:ilvl w:val="0"/>
          <w:numId w:val="28"/>
        </w:numPr>
      </w:pPr>
      <w:r w:rsidRPr="003859B6">
        <w:t xml:space="preserve">First, ensuring the sustainability of resources on which the sector relies is a pre-requisite to any future contribution of the sector to food security and nutrition. </w:t>
      </w:r>
    </w:p>
    <w:p w:rsidR="004A1E40" w:rsidRPr="003859B6" w:rsidRDefault="006955F8" w:rsidP="006955F8">
      <w:pPr>
        <w:pStyle w:val="Num-DocParagraph"/>
        <w:numPr>
          <w:ilvl w:val="0"/>
          <w:numId w:val="28"/>
        </w:numPr>
      </w:pPr>
      <w:r w:rsidRPr="003859B6">
        <w:t xml:space="preserve">Second, as the principal cause of food insecurity remains poverty, rather than insufficient food availability, income growth is central to lasting reductions in hunger. Governments </w:t>
      </w:r>
      <w:r w:rsidR="00A157AF" w:rsidRPr="003859B6">
        <w:t>should aim to</w:t>
      </w:r>
      <w:r w:rsidRPr="003859B6">
        <w:t xml:space="preserve"> unlock the potential of aquaculture and fisheries to sustainably generate the </w:t>
      </w:r>
      <w:r w:rsidRPr="003859B6">
        <w:rPr>
          <w:i/>
        </w:rPr>
        <w:t xml:space="preserve">incomes </w:t>
      </w:r>
      <w:r w:rsidRPr="003859B6">
        <w:t>needed to ensure food security</w:t>
      </w:r>
      <w:r w:rsidR="00286834" w:rsidRPr="003859B6">
        <w:t>,</w:t>
      </w:r>
      <w:r w:rsidRPr="003859B6">
        <w:t xml:space="preserve"> </w:t>
      </w:r>
      <w:r w:rsidR="00A157AF" w:rsidRPr="003859B6">
        <w:t>rather than support domestic food production</w:t>
      </w:r>
      <w:r w:rsidRPr="003859B6">
        <w:t xml:space="preserve">. </w:t>
      </w:r>
    </w:p>
    <w:p w:rsidR="006955F8" w:rsidRPr="003859B6" w:rsidRDefault="006955F8" w:rsidP="006955F8">
      <w:pPr>
        <w:pStyle w:val="Num-DocParagraph"/>
        <w:numPr>
          <w:ilvl w:val="0"/>
          <w:numId w:val="28"/>
        </w:numPr>
      </w:pPr>
      <w:r w:rsidRPr="003859B6">
        <w:t xml:space="preserve">Finally, the role of trade in increasing </w:t>
      </w:r>
      <w:r w:rsidR="00486D80" w:rsidRPr="003859B6">
        <w:t xml:space="preserve">the </w:t>
      </w:r>
      <w:r w:rsidRPr="003859B6">
        <w:t>availability of seafood and lowering its price for consumers needs to be better recognised and supported</w:t>
      </w:r>
      <w:r w:rsidR="00286834" w:rsidRPr="003859B6">
        <w:t>,</w:t>
      </w:r>
      <w:r w:rsidR="00C82D0B" w:rsidRPr="003859B6">
        <w:t xml:space="preserve"> as the benefits of protection for fishers and aquaculture producers are too rarely compared with their cost for consumers and their effects on the food security of the poorest</w:t>
      </w:r>
      <w:r w:rsidRPr="003859B6">
        <w:t xml:space="preserve">. </w:t>
      </w:r>
    </w:p>
    <w:p w:rsidR="001144A2" w:rsidRPr="003859B6" w:rsidRDefault="001144A2" w:rsidP="006955F8">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19</w:instrText>
      </w:r>
      <w:r w:rsidRPr="003859B6">
        <w:fldChar w:fldCharType="end"/>
      </w:r>
      <w:r w:rsidRPr="003859B6">
        <w:instrText>.</w:instrText>
      </w:r>
      <w:r w:rsidRPr="003859B6">
        <w:tab/>
      </w:r>
      <w:r w:rsidRPr="003859B6">
        <w:fldChar w:fldCharType="end"/>
      </w:r>
      <w:r w:rsidR="006955F8" w:rsidRPr="003859B6">
        <w:t xml:space="preserve">Fisheries and aquaculture policies in Indonesia can thus contribute to improved food security and nutrition if they </w:t>
      </w:r>
      <w:r w:rsidR="00486D80" w:rsidRPr="003859B6">
        <w:t>focus</w:t>
      </w:r>
      <w:r w:rsidR="00EE2CD1" w:rsidRPr="003859B6">
        <w:t xml:space="preserve"> </w:t>
      </w:r>
      <w:r w:rsidR="006955F8" w:rsidRPr="003859B6">
        <w:t xml:space="preserve">on </w:t>
      </w:r>
      <w:r w:rsidR="00A157AF" w:rsidRPr="003859B6">
        <w:t>three</w:t>
      </w:r>
      <w:r w:rsidR="00A157AF" w:rsidRPr="003859B6">
        <w:rPr>
          <w:rStyle w:val="normaltextrun"/>
        </w:rPr>
        <w:t xml:space="preserve"> </w:t>
      </w:r>
      <w:r w:rsidR="006955F8" w:rsidRPr="003859B6">
        <w:rPr>
          <w:rStyle w:val="normaltextrun"/>
        </w:rPr>
        <w:t xml:space="preserve">key objectives: </w:t>
      </w:r>
      <w:r w:rsidR="00B24F70" w:rsidRPr="003859B6">
        <w:rPr>
          <w:rStyle w:val="normaltextrun"/>
        </w:rPr>
        <w:t xml:space="preserve">sustainable management of </w:t>
      </w:r>
      <w:r w:rsidR="006955F8" w:rsidRPr="003859B6">
        <w:rPr>
          <w:rStyle w:val="normaltextrun"/>
        </w:rPr>
        <w:t>natural resources for the future</w:t>
      </w:r>
      <w:r w:rsidR="00286834" w:rsidRPr="003859B6">
        <w:rPr>
          <w:rStyle w:val="normaltextrun"/>
        </w:rPr>
        <w:t xml:space="preserve">, </w:t>
      </w:r>
      <w:r w:rsidR="00370ADB" w:rsidRPr="003859B6">
        <w:rPr>
          <w:rStyle w:val="normaltextrun"/>
        </w:rPr>
        <w:t xml:space="preserve">increased </w:t>
      </w:r>
      <w:r w:rsidR="006955F8" w:rsidRPr="003859B6">
        <w:rPr>
          <w:rStyle w:val="normaltextrun"/>
        </w:rPr>
        <w:t xml:space="preserve">economic opportunities for </w:t>
      </w:r>
      <w:r w:rsidR="006955F8" w:rsidRPr="003859B6">
        <w:t>fishers and aqua-farmers</w:t>
      </w:r>
      <w:r w:rsidR="00286834" w:rsidRPr="003859B6">
        <w:t xml:space="preserve">, </w:t>
      </w:r>
      <w:r w:rsidR="00486D80" w:rsidRPr="003859B6">
        <w:t>and</w:t>
      </w:r>
      <w:r w:rsidR="006955F8" w:rsidRPr="003859B6">
        <w:t xml:space="preserve"> </w:t>
      </w:r>
      <w:r w:rsidR="00370ADB" w:rsidRPr="003859B6">
        <w:t xml:space="preserve">improved </w:t>
      </w:r>
      <w:r w:rsidR="006955F8" w:rsidRPr="003859B6">
        <w:t xml:space="preserve">consumer access to seafood. </w:t>
      </w:r>
      <w:r w:rsidR="002E1DAF" w:rsidRPr="003859B6">
        <w:t xml:space="preserve">This section focuses on the sustainability objective, while </w:t>
      </w:r>
      <w:r w:rsidR="00286834" w:rsidRPr="003859B6">
        <w:t>Section</w:t>
      </w:r>
      <w:r w:rsidR="002E1DAF" w:rsidRPr="003859B6" w:rsidDel="00286834">
        <w:t xml:space="preserve"> </w:t>
      </w:r>
      <w:r w:rsidR="00286834" w:rsidRPr="003859B6">
        <w:t xml:space="preserve">3 </w:t>
      </w:r>
      <w:r w:rsidR="002E1DAF" w:rsidRPr="003859B6">
        <w:t>addresses socio-economic objectives related to income generation and access to food.</w:t>
      </w:r>
    </w:p>
    <w:p w:rsidR="00B02A67" w:rsidRPr="003859B6" w:rsidRDefault="009110EE" w:rsidP="00730FF4">
      <w:pPr>
        <w:pStyle w:val="Heading3"/>
      </w:pPr>
      <w:bookmarkStart w:id="54" w:name="_Toc472954973"/>
      <w:bookmarkStart w:id="55" w:name="_Toc474487629"/>
      <w:r w:rsidRPr="003859B6">
        <w:t>E</w:t>
      </w:r>
      <w:r w:rsidR="0025599A" w:rsidRPr="003859B6">
        <w:t xml:space="preserve">nvironmental </w:t>
      </w:r>
      <w:r w:rsidR="00C04234" w:rsidRPr="003859B6">
        <w:t>impact of seafood production</w:t>
      </w:r>
      <w:bookmarkEnd w:id="54"/>
      <w:bookmarkEnd w:id="55"/>
    </w:p>
    <w:p w:rsidR="002E1DAF" w:rsidRPr="003859B6" w:rsidRDefault="002E1DAF" w:rsidP="00730FF4">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20</w:instrText>
      </w:r>
      <w:r w:rsidRPr="003859B6">
        <w:fldChar w:fldCharType="end"/>
      </w:r>
      <w:r w:rsidRPr="003859B6">
        <w:instrText>.</w:instrText>
      </w:r>
      <w:r w:rsidRPr="003859B6">
        <w:tab/>
      </w:r>
      <w:r w:rsidRPr="003859B6">
        <w:fldChar w:fldCharType="end"/>
      </w:r>
      <w:r w:rsidR="00B02A67" w:rsidRPr="003859B6">
        <w:t>Seafood production in Indonesia is</w:t>
      </w:r>
      <w:r w:rsidR="009E5812" w:rsidRPr="003859B6">
        <w:t xml:space="preserve"> </w:t>
      </w:r>
      <w:r w:rsidR="00B02A67" w:rsidRPr="003859B6">
        <w:t>achieved at high cost to the country’s natural resources, creating risk that future production cannot be sustained.</w:t>
      </w:r>
      <w:r w:rsidR="009E5812" w:rsidRPr="003859B6">
        <w:t xml:space="preserve"> This is an area of concern</w:t>
      </w:r>
      <w:r w:rsidR="00EC3E27" w:rsidRPr="003859B6">
        <w:t>,</w:t>
      </w:r>
      <w:r w:rsidR="009E5812" w:rsidRPr="003859B6">
        <w:t xml:space="preserve"> as ensuring the sustainability of the natural resources on which the sector relies is a prerequisite for any future contribution of the sector to food security and nutrition. Improving the health of fish stocks and coastal and inland water ecosystems has the potential to improve food availability, lower prices for consumers and increase incomes of fishers and aqua-farmers after transitional adjustments. </w:t>
      </w:r>
    </w:p>
    <w:p w:rsidR="0043404E" w:rsidRPr="003859B6" w:rsidRDefault="0025599A" w:rsidP="0043404E">
      <w:pPr>
        <w:pStyle w:val="Heading4"/>
      </w:pPr>
      <w:r w:rsidRPr="003859B6">
        <w:t xml:space="preserve">Fully-exploited </w:t>
      </w:r>
      <w:r w:rsidR="00E53D7E" w:rsidRPr="003859B6">
        <w:t xml:space="preserve">and </w:t>
      </w:r>
      <w:r w:rsidRPr="003859B6">
        <w:t xml:space="preserve">over-exploited fish </w:t>
      </w:r>
      <w:r w:rsidR="0043404E" w:rsidRPr="003859B6">
        <w:t>stocks</w:t>
      </w:r>
    </w:p>
    <w:p w:rsidR="00B02A67" w:rsidRPr="003859B6" w:rsidRDefault="0043404E" w:rsidP="00730FF4">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21</w:instrText>
      </w:r>
      <w:r w:rsidRPr="003859B6">
        <w:fldChar w:fldCharType="end"/>
      </w:r>
      <w:r w:rsidRPr="003859B6">
        <w:instrText>.</w:instrText>
      </w:r>
      <w:r w:rsidRPr="003859B6">
        <w:tab/>
      </w:r>
      <w:r w:rsidRPr="003859B6">
        <w:fldChar w:fldCharType="end"/>
      </w:r>
      <w:r w:rsidR="00B02A67" w:rsidRPr="003859B6">
        <w:t>Increased demand for seafood from a growing population</w:t>
      </w:r>
      <w:r w:rsidR="00EC3E27" w:rsidRPr="003859B6">
        <w:t>,</w:t>
      </w:r>
      <w:r w:rsidR="00B02A67" w:rsidRPr="003859B6">
        <w:t xml:space="preserve"> as well as the development of industrial fisheries, trawling</w:t>
      </w:r>
      <w:r w:rsidR="00EC3E27" w:rsidRPr="003859B6">
        <w:t xml:space="preserve"> in particular – </w:t>
      </w:r>
      <w:r w:rsidR="00B02A67" w:rsidRPr="003859B6">
        <w:t>which started in the early 1960s and grew rapidly</w:t>
      </w:r>
      <w:r w:rsidR="00EC3E27" w:rsidRPr="003859B6">
        <w:t xml:space="preserve"> –</w:t>
      </w:r>
      <w:r w:rsidR="00B02A67" w:rsidRPr="003859B6">
        <w:t xml:space="preserve"> are responsible for a strong increase in pressure on Indonesian marine fishery resources in recent decades (</w:t>
      </w:r>
      <w:proofErr w:type="spellStart"/>
      <w:r w:rsidR="00B02A67" w:rsidRPr="003859B6">
        <w:t>Pauly</w:t>
      </w:r>
      <w:proofErr w:type="spellEnd"/>
      <w:r w:rsidR="00B02A67" w:rsidRPr="003859B6">
        <w:t xml:space="preserve"> and </w:t>
      </w:r>
      <w:proofErr w:type="spellStart"/>
      <w:r w:rsidR="00B02A67" w:rsidRPr="003859B6">
        <w:t>Budimartono</w:t>
      </w:r>
      <w:proofErr w:type="spellEnd"/>
      <w:r w:rsidR="00B02A67" w:rsidRPr="003859B6">
        <w:t xml:space="preserve">, 2015). According to the </w:t>
      </w:r>
      <w:r w:rsidR="007048A0" w:rsidRPr="003859B6">
        <w:t xml:space="preserve">findings of the </w:t>
      </w:r>
      <w:r w:rsidR="00B02A67" w:rsidRPr="003859B6">
        <w:t xml:space="preserve">Indonesia National Committee on Assessment of Fisheries Resources, the </w:t>
      </w:r>
      <w:r w:rsidR="009144B1" w:rsidRPr="003859B6">
        <w:t>vast</w:t>
      </w:r>
      <w:r w:rsidR="00B02A67" w:rsidRPr="003859B6">
        <w:t xml:space="preserve"> majority of Indonesian fisheries are defined as fully</w:t>
      </w:r>
      <w:r w:rsidR="00EC3E27" w:rsidRPr="003859B6">
        <w:t>-</w:t>
      </w:r>
      <w:r w:rsidR="00B02A67" w:rsidRPr="003859B6">
        <w:t>exploited or over</w:t>
      </w:r>
      <w:r w:rsidR="00EC3E27" w:rsidRPr="003859B6">
        <w:t>-</w:t>
      </w:r>
      <w:r w:rsidR="00B02A67" w:rsidRPr="003859B6">
        <w:t>exploited</w:t>
      </w:r>
      <w:r w:rsidR="00A57766" w:rsidRPr="003859B6">
        <w:t xml:space="preserve"> (Table 1)</w:t>
      </w:r>
      <w:r w:rsidR="00F80C17" w:rsidRPr="003859B6">
        <w:t xml:space="preserve"> (MMAF, 2016)</w:t>
      </w:r>
      <w:r w:rsidR="00B02A67" w:rsidRPr="003859B6">
        <w:t>. The highest rate of over</w:t>
      </w:r>
      <w:r w:rsidR="00EC3E27" w:rsidRPr="003859B6">
        <w:t>-</w:t>
      </w:r>
      <w:r w:rsidR="00B02A67" w:rsidRPr="003859B6">
        <w:t xml:space="preserve">exploitation is found for shrimp species, Indonesia’s most valuable catch. </w:t>
      </w:r>
      <w:r w:rsidR="009144B1" w:rsidRPr="003859B6">
        <w:t>S</w:t>
      </w:r>
      <w:r w:rsidR="00B02A67" w:rsidRPr="003859B6">
        <w:t xml:space="preserve">igns of declining catch per unit of effort (CPUE) have been reported for tunas, small </w:t>
      </w:r>
      <w:proofErr w:type="spellStart"/>
      <w:r w:rsidR="00B02A67" w:rsidRPr="003859B6">
        <w:t>pelagics</w:t>
      </w:r>
      <w:proofErr w:type="spellEnd"/>
      <w:r w:rsidR="00B02A67" w:rsidRPr="003859B6">
        <w:t>, shrimp and coastal reef fish (DAFF, 2011)</w:t>
      </w:r>
      <w:r w:rsidR="00B402FB" w:rsidRPr="003859B6">
        <w:t xml:space="preserve">, which </w:t>
      </w:r>
      <w:r w:rsidR="00EC3E27" w:rsidRPr="003859B6">
        <w:t xml:space="preserve">indicates </w:t>
      </w:r>
      <w:r w:rsidR="00B402FB" w:rsidRPr="003859B6">
        <w:t>that the resource base is already affected</w:t>
      </w:r>
      <w:r w:rsidR="00B02A67" w:rsidRPr="003859B6">
        <w:t xml:space="preserve">. Exploitation rates vary across the waters of Indonesia, and some opportunity for expansion of catches in the eastern part of the country may exist, notably for small </w:t>
      </w:r>
      <w:proofErr w:type="spellStart"/>
      <w:r w:rsidR="00B02A67" w:rsidRPr="003859B6">
        <w:t>pelagics</w:t>
      </w:r>
      <w:proofErr w:type="spellEnd"/>
      <w:r w:rsidR="00B02A67" w:rsidRPr="003859B6">
        <w:t>. Of all large tuna species, only skipjack remains somewhat underexploited (DAFF</w:t>
      </w:r>
      <w:r w:rsidR="009B1CD3" w:rsidRPr="003859B6">
        <w:t>,</w:t>
      </w:r>
      <w:r w:rsidR="00B02A67" w:rsidRPr="003859B6">
        <w:t xml:space="preserve"> 2011). According to calculations, only 15% of Indonesian landings come from under</w:t>
      </w:r>
      <w:r w:rsidR="00EC3E27" w:rsidRPr="003859B6">
        <w:t>-</w:t>
      </w:r>
      <w:r w:rsidR="00B02A67" w:rsidRPr="003859B6">
        <w:t>exploited stocks. Another 32 % of landings come from unassessed stocks</w:t>
      </w:r>
      <w:r w:rsidR="00EC3E27" w:rsidRPr="003859B6">
        <w:t>,</w:t>
      </w:r>
      <w:r w:rsidR="00B02A67" w:rsidRPr="003859B6">
        <w:t xml:space="preserve"> while 40% come from fully-exploited stocks and 11% from stocks in poor condition (CEA, 2014). </w:t>
      </w:r>
    </w:p>
    <w:p w:rsidR="00A57766" w:rsidRPr="003859B6" w:rsidRDefault="00A57766" w:rsidP="00262B63">
      <w:pPr>
        <w:pStyle w:val="TableTitle"/>
        <w:pageBreakBefore/>
      </w:pPr>
    </w:p>
    <w:p w:rsidR="00CE49F0" w:rsidRPr="003859B6" w:rsidRDefault="00CE49F0" w:rsidP="00CE49F0">
      <w:pPr>
        <w:pStyle w:val="TableTitle"/>
      </w:pPr>
      <w:proofErr w:type="gramStart"/>
      <w:r w:rsidRPr="003859B6">
        <w:t>Table 1.</w:t>
      </w:r>
      <w:proofErr w:type="gramEnd"/>
      <w:r w:rsidRPr="003859B6">
        <w:t xml:space="preserve"> Status of fisheries resources by major species category and Fishery Management Area (WPP), 2016</w:t>
      </w:r>
      <w:r w:rsidRPr="003859B6">
        <w:fldChar w:fldCharType="begin"/>
      </w:r>
      <w:r w:rsidRPr="003859B6">
        <w:instrText xml:space="preserve"> TC \f t \l 2 "</w:instrText>
      </w:r>
      <w:r w:rsidR="008E4039" w:rsidRPr="003859B6">
        <w:instrText xml:space="preserve"> </w:instrText>
      </w:r>
      <w:bookmarkStart w:id="56" w:name="_Toc473275089"/>
      <w:r w:rsidR="008E4039" w:rsidRPr="003859B6">
        <w:instrText>Table 1. Status of fisheries resources by major species category and Fishery Management Area (WPP), 2016</w:instrText>
      </w:r>
      <w:bookmarkEnd w:id="56"/>
      <w:r w:rsidRPr="003859B6">
        <w:instrText xml:space="preserve">" \* MERGEFORMAT </w:instrText>
      </w:r>
      <w:r w:rsidRPr="003859B6">
        <w:fldChar w:fldCharType="end"/>
      </w:r>
    </w:p>
    <w:tbl>
      <w:tblPr>
        <w:tblW w:w="0" w:type="auto"/>
        <w:jc w:val="center"/>
        <w:tblBorders>
          <w:top w:val="single" w:sz="4" w:space="0" w:color="auto"/>
          <w:bottom w:val="single" w:sz="4" w:space="0" w:color="auto"/>
        </w:tblBorders>
        <w:tblLayout w:type="fixed"/>
        <w:tblCellMar>
          <w:top w:w="55" w:type="dxa"/>
          <w:left w:w="55" w:type="dxa"/>
          <w:bottom w:w="55" w:type="dxa"/>
          <w:right w:w="55" w:type="dxa"/>
        </w:tblCellMar>
        <w:tblLook w:val="0000" w:firstRow="0" w:lastRow="0" w:firstColumn="0" w:lastColumn="0" w:noHBand="0" w:noVBand="0"/>
      </w:tblPr>
      <w:tblGrid>
        <w:gridCol w:w="522"/>
        <w:gridCol w:w="1413"/>
        <w:gridCol w:w="1413"/>
        <w:gridCol w:w="1413"/>
        <w:gridCol w:w="1413"/>
        <w:gridCol w:w="1429"/>
      </w:tblGrid>
      <w:tr w:rsidR="00A57766" w:rsidRPr="003859B6" w:rsidTr="002B4A49">
        <w:trPr>
          <w:jc w:val="center"/>
        </w:trPr>
        <w:tc>
          <w:tcPr>
            <w:tcW w:w="522" w:type="dxa"/>
            <w:tcBorders>
              <w:top w:val="single" w:sz="4" w:space="0" w:color="auto"/>
              <w:left w:val="single" w:sz="4" w:space="0" w:color="auto"/>
              <w:right w:val="single" w:sz="4" w:space="0" w:color="808080" w:themeColor="background1" w:themeShade="80"/>
            </w:tcBorders>
            <w:shd w:val="clear" w:color="auto" w:fill="auto"/>
            <w:vAlign w:val="center"/>
          </w:tcPr>
          <w:p w:rsidR="00A57766" w:rsidRPr="003859B6" w:rsidRDefault="00A57766" w:rsidP="00100D5B">
            <w:pPr>
              <w:pStyle w:val="Cell"/>
              <w:jc w:val="center"/>
            </w:pPr>
            <w:r w:rsidRPr="003859B6">
              <w:t>WPP</w:t>
            </w:r>
          </w:p>
        </w:tc>
        <w:tc>
          <w:tcPr>
            <w:tcW w:w="1413" w:type="dxa"/>
            <w:tcBorders>
              <w:top w:val="single" w:sz="4" w:space="0" w:color="auto"/>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rsidR="00A57766" w:rsidRPr="003859B6" w:rsidRDefault="00A57766" w:rsidP="00100D5B">
            <w:pPr>
              <w:pStyle w:val="Cell"/>
              <w:jc w:val="center"/>
            </w:pPr>
            <w:r w:rsidRPr="003859B6">
              <w:t>Shrimp</w:t>
            </w:r>
          </w:p>
        </w:tc>
        <w:tc>
          <w:tcPr>
            <w:tcW w:w="1413" w:type="dxa"/>
            <w:tcBorders>
              <w:top w:val="single" w:sz="4" w:space="0" w:color="auto"/>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rsidR="00A57766" w:rsidRPr="003859B6" w:rsidRDefault="00A57766" w:rsidP="00100D5B">
            <w:pPr>
              <w:pStyle w:val="Cell"/>
              <w:jc w:val="center"/>
            </w:pPr>
            <w:r w:rsidRPr="003859B6">
              <w:t>Demersal</w:t>
            </w:r>
          </w:p>
        </w:tc>
        <w:tc>
          <w:tcPr>
            <w:tcW w:w="1413" w:type="dxa"/>
            <w:tcBorders>
              <w:top w:val="single" w:sz="4" w:space="0" w:color="auto"/>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rsidR="00A57766" w:rsidRPr="003859B6" w:rsidRDefault="00A57766" w:rsidP="00100D5B">
            <w:pPr>
              <w:pStyle w:val="Cell"/>
              <w:jc w:val="center"/>
            </w:pPr>
            <w:r w:rsidRPr="003859B6">
              <w:t>Small pelagic</w:t>
            </w:r>
          </w:p>
        </w:tc>
        <w:tc>
          <w:tcPr>
            <w:tcW w:w="1413" w:type="dxa"/>
            <w:tcBorders>
              <w:top w:val="single" w:sz="4" w:space="0" w:color="auto"/>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center"/>
          </w:tcPr>
          <w:p w:rsidR="00A57766" w:rsidRPr="003859B6" w:rsidRDefault="00A57766" w:rsidP="00100D5B">
            <w:pPr>
              <w:pStyle w:val="Cell"/>
              <w:jc w:val="center"/>
            </w:pPr>
            <w:r w:rsidRPr="003859B6">
              <w:t>Large tuna species</w:t>
            </w:r>
          </w:p>
        </w:tc>
        <w:tc>
          <w:tcPr>
            <w:tcW w:w="1429" w:type="dxa"/>
            <w:tcBorders>
              <w:top w:val="single" w:sz="4" w:space="0" w:color="auto"/>
              <w:left w:val="single" w:sz="4" w:space="0" w:color="808080" w:themeColor="background1" w:themeShade="80"/>
              <w:bottom w:val="single" w:sz="4" w:space="0" w:color="808080" w:themeColor="background1" w:themeShade="80"/>
              <w:right w:val="single" w:sz="4" w:space="0" w:color="auto"/>
            </w:tcBorders>
            <w:shd w:val="clear" w:color="auto" w:fill="auto"/>
            <w:vAlign w:val="center"/>
          </w:tcPr>
          <w:p w:rsidR="00A57766" w:rsidRPr="003859B6" w:rsidRDefault="00A57766" w:rsidP="00100D5B">
            <w:pPr>
              <w:pStyle w:val="Cell"/>
              <w:jc w:val="center"/>
            </w:pPr>
            <w:r w:rsidRPr="003859B6">
              <w:t>Squid</w:t>
            </w:r>
          </w:p>
        </w:tc>
      </w:tr>
      <w:tr w:rsidR="00A57766" w:rsidRPr="003859B6" w:rsidTr="002B4A49">
        <w:trPr>
          <w:jc w:val="center"/>
        </w:trPr>
        <w:tc>
          <w:tcPr>
            <w:tcW w:w="7603" w:type="dxa"/>
            <w:gridSpan w:val="6"/>
            <w:tcBorders>
              <w:top w:val="nil"/>
              <w:left w:val="single" w:sz="4" w:space="0" w:color="auto"/>
              <w:bottom w:val="single" w:sz="4" w:space="0" w:color="808080" w:themeColor="background1" w:themeShade="80"/>
              <w:right w:val="single" w:sz="4" w:space="0" w:color="auto"/>
            </w:tcBorders>
            <w:shd w:val="clear" w:color="auto" w:fill="auto"/>
          </w:tcPr>
          <w:p w:rsidR="00A57766" w:rsidRPr="003859B6" w:rsidRDefault="00A57766" w:rsidP="00100D5B">
            <w:pPr>
              <w:pStyle w:val="Cell"/>
              <w:jc w:val="center"/>
              <w:rPr>
                <w:i/>
              </w:rPr>
            </w:pPr>
            <w:r w:rsidRPr="003859B6">
              <w:rPr>
                <w:i/>
              </w:rPr>
              <w:t>Indian Ocean</w:t>
            </w:r>
          </w:p>
        </w:tc>
      </w:tr>
      <w:tr w:rsidR="00B402FB" w:rsidRPr="003859B6" w:rsidTr="007C2C0E">
        <w:trPr>
          <w:jc w:val="center"/>
        </w:trPr>
        <w:tc>
          <w:tcPr>
            <w:tcW w:w="522" w:type="dxa"/>
            <w:tcBorders>
              <w:top w:val="single" w:sz="4" w:space="0" w:color="808080" w:themeColor="background1" w:themeShade="80"/>
              <w:left w:val="single" w:sz="4" w:space="0" w:color="auto"/>
              <w:bottom w:val="single" w:sz="4" w:space="0" w:color="auto"/>
              <w:right w:val="nil"/>
            </w:tcBorders>
            <w:shd w:val="clear" w:color="auto" w:fill="auto"/>
          </w:tcPr>
          <w:p w:rsidR="00E07F17" w:rsidRPr="003859B6" w:rsidRDefault="00E07F17" w:rsidP="00100D5B">
            <w:pPr>
              <w:pStyle w:val="Cell"/>
            </w:pPr>
            <w:r w:rsidRPr="003859B6">
              <w:t>571</w:t>
            </w:r>
          </w:p>
        </w:tc>
        <w:tc>
          <w:tcPr>
            <w:tcW w:w="1413" w:type="dxa"/>
            <w:tcBorders>
              <w:top w:val="single" w:sz="4" w:space="0" w:color="808080" w:themeColor="background1" w:themeShade="80"/>
              <w:left w:val="nil"/>
              <w:bottom w:val="single" w:sz="4" w:space="0" w:color="auto"/>
              <w:right w:val="nil"/>
            </w:tcBorders>
            <w:shd w:val="clear" w:color="auto" w:fill="FFFFFF" w:themeFill="background1"/>
          </w:tcPr>
          <w:p w:rsidR="00E07F17" w:rsidRPr="003859B6" w:rsidRDefault="00E07F17" w:rsidP="00E07F17">
            <w:pPr>
              <w:pStyle w:val="Cell"/>
              <w:jc w:val="center"/>
            </w:pPr>
            <w:r w:rsidRPr="003859B6">
              <w:t>O</w:t>
            </w:r>
          </w:p>
        </w:tc>
        <w:tc>
          <w:tcPr>
            <w:tcW w:w="1413" w:type="dxa"/>
            <w:tcBorders>
              <w:top w:val="single" w:sz="4" w:space="0" w:color="808080" w:themeColor="background1" w:themeShade="80"/>
              <w:left w:val="nil"/>
              <w:bottom w:val="single" w:sz="4" w:space="0" w:color="auto"/>
              <w:right w:val="nil"/>
            </w:tcBorders>
            <w:shd w:val="clear" w:color="auto" w:fill="FFFFFF" w:themeFill="background1"/>
          </w:tcPr>
          <w:p w:rsidR="00E07F17" w:rsidRPr="003859B6" w:rsidRDefault="00E07F17" w:rsidP="00E07F17">
            <w:pPr>
              <w:pStyle w:val="Cell"/>
              <w:jc w:val="center"/>
            </w:pPr>
            <w:r w:rsidRPr="003859B6">
              <w:t>O</w:t>
            </w:r>
          </w:p>
        </w:tc>
        <w:tc>
          <w:tcPr>
            <w:tcW w:w="1413" w:type="dxa"/>
            <w:tcBorders>
              <w:top w:val="single" w:sz="4" w:space="0" w:color="808080" w:themeColor="background1" w:themeShade="80"/>
              <w:left w:val="nil"/>
              <w:bottom w:val="single" w:sz="4" w:space="0" w:color="auto"/>
              <w:right w:val="nil"/>
            </w:tcBorders>
            <w:shd w:val="clear" w:color="auto" w:fill="FFFFFF" w:themeFill="background1"/>
          </w:tcPr>
          <w:p w:rsidR="00E07F17" w:rsidRPr="003859B6" w:rsidRDefault="00E07F17" w:rsidP="00E07F17">
            <w:pPr>
              <w:pStyle w:val="Cell"/>
              <w:jc w:val="center"/>
            </w:pPr>
            <w:r w:rsidRPr="003859B6">
              <w:t>O</w:t>
            </w:r>
          </w:p>
        </w:tc>
        <w:tc>
          <w:tcPr>
            <w:tcW w:w="1413" w:type="dxa"/>
            <w:tcBorders>
              <w:top w:val="single" w:sz="4" w:space="0" w:color="808080" w:themeColor="background1" w:themeShade="80"/>
              <w:left w:val="nil"/>
              <w:bottom w:val="single" w:sz="4" w:space="0" w:color="auto"/>
              <w:right w:val="nil"/>
            </w:tcBorders>
            <w:shd w:val="clear" w:color="auto" w:fill="FFFFFF" w:themeFill="background1"/>
          </w:tcPr>
          <w:p w:rsidR="00E07F17" w:rsidRPr="003859B6" w:rsidRDefault="00E07F17" w:rsidP="00E07F17">
            <w:pPr>
              <w:pStyle w:val="Cell"/>
              <w:jc w:val="center"/>
            </w:pPr>
            <w:r w:rsidRPr="003859B6">
              <w:t>F</w:t>
            </w:r>
          </w:p>
        </w:tc>
        <w:tc>
          <w:tcPr>
            <w:tcW w:w="1429" w:type="dxa"/>
            <w:tcBorders>
              <w:top w:val="single" w:sz="4" w:space="0" w:color="808080" w:themeColor="background1" w:themeShade="80"/>
              <w:left w:val="nil"/>
              <w:bottom w:val="single" w:sz="4" w:space="0" w:color="auto"/>
              <w:right w:val="single" w:sz="4" w:space="0" w:color="auto"/>
            </w:tcBorders>
            <w:shd w:val="clear" w:color="auto" w:fill="FFFFFF" w:themeFill="background1"/>
          </w:tcPr>
          <w:p w:rsidR="00E07F17" w:rsidRPr="003859B6" w:rsidRDefault="00E07F17" w:rsidP="00E07F17">
            <w:pPr>
              <w:pStyle w:val="Cell"/>
              <w:jc w:val="center"/>
            </w:pPr>
            <w:r w:rsidRPr="003859B6">
              <w:t>F</w:t>
            </w:r>
          </w:p>
        </w:tc>
      </w:tr>
      <w:tr w:rsidR="00B402FB" w:rsidRPr="003859B6" w:rsidTr="007C2C0E">
        <w:trPr>
          <w:jc w:val="center"/>
        </w:trPr>
        <w:tc>
          <w:tcPr>
            <w:tcW w:w="522" w:type="dxa"/>
            <w:tcBorders>
              <w:top w:val="single" w:sz="4" w:space="0" w:color="auto"/>
              <w:left w:val="single" w:sz="4" w:space="0" w:color="auto"/>
              <w:bottom w:val="nil"/>
              <w:right w:val="nil"/>
            </w:tcBorders>
            <w:shd w:val="clear" w:color="auto" w:fill="auto"/>
          </w:tcPr>
          <w:p w:rsidR="00E07F17" w:rsidRPr="003859B6" w:rsidRDefault="00E07F17" w:rsidP="00100D5B">
            <w:pPr>
              <w:pStyle w:val="Cell"/>
            </w:pPr>
            <w:r w:rsidRPr="003859B6">
              <w:t>572</w:t>
            </w:r>
          </w:p>
        </w:tc>
        <w:tc>
          <w:tcPr>
            <w:tcW w:w="1413" w:type="dxa"/>
            <w:tcBorders>
              <w:top w:val="single" w:sz="4" w:space="0" w:color="auto"/>
              <w:left w:val="nil"/>
              <w:bottom w:val="nil"/>
              <w:right w:val="nil"/>
            </w:tcBorders>
            <w:shd w:val="clear" w:color="auto" w:fill="FFFFFF" w:themeFill="background1"/>
          </w:tcPr>
          <w:p w:rsidR="00E07F17" w:rsidRPr="003859B6" w:rsidRDefault="00E07F17" w:rsidP="00E07F17">
            <w:pPr>
              <w:pStyle w:val="Cell"/>
              <w:jc w:val="center"/>
            </w:pPr>
            <w:r w:rsidRPr="003859B6">
              <w:t>O</w:t>
            </w:r>
          </w:p>
        </w:tc>
        <w:tc>
          <w:tcPr>
            <w:tcW w:w="1413" w:type="dxa"/>
            <w:tcBorders>
              <w:top w:val="single" w:sz="4" w:space="0" w:color="auto"/>
              <w:left w:val="nil"/>
              <w:bottom w:val="nil"/>
              <w:right w:val="nil"/>
            </w:tcBorders>
            <w:shd w:val="clear" w:color="auto" w:fill="FFFFFF" w:themeFill="background1"/>
          </w:tcPr>
          <w:p w:rsidR="00E07F17" w:rsidRPr="003859B6" w:rsidRDefault="00E07F17" w:rsidP="00E07F17">
            <w:pPr>
              <w:pStyle w:val="Cell"/>
              <w:jc w:val="center"/>
            </w:pPr>
            <w:r w:rsidRPr="003859B6">
              <w:t>F</w:t>
            </w:r>
          </w:p>
        </w:tc>
        <w:tc>
          <w:tcPr>
            <w:tcW w:w="1413" w:type="dxa"/>
            <w:tcBorders>
              <w:top w:val="single" w:sz="4" w:space="0" w:color="auto"/>
              <w:left w:val="nil"/>
              <w:bottom w:val="nil"/>
              <w:right w:val="nil"/>
            </w:tcBorders>
            <w:shd w:val="clear" w:color="auto" w:fill="FFFFFF" w:themeFill="background1"/>
          </w:tcPr>
          <w:p w:rsidR="00E07F17" w:rsidRPr="003859B6" w:rsidRDefault="00E07F17" w:rsidP="00E07F17">
            <w:pPr>
              <w:pStyle w:val="Cell"/>
              <w:jc w:val="center"/>
            </w:pPr>
            <w:r w:rsidRPr="003859B6">
              <w:t>F</w:t>
            </w:r>
          </w:p>
        </w:tc>
        <w:tc>
          <w:tcPr>
            <w:tcW w:w="1413" w:type="dxa"/>
            <w:tcBorders>
              <w:top w:val="single" w:sz="4" w:space="0" w:color="auto"/>
              <w:left w:val="nil"/>
              <w:bottom w:val="nil"/>
              <w:right w:val="nil"/>
            </w:tcBorders>
            <w:shd w:val="clear" w:color="auto" w:fill="FFFFFF" w:themeFill="background1"/>
          </w:tcPr>
          <w:p w:rsidR="00E07F17" w:rsidRPr="003859B6" w:rsidRDefault="00E07F17" w:rsidP="00E07F17">
            <w:pPr>
              <w:pStyle w:val="Cell"/>
              <w:jc w:val="center"/>
            </w:pPr>
            <w:r w:rsidRPr="003859B6">
              <w:t>O</w:t>
            </w:r>
          </w:p>
        </w:tc>
        <w:tc>
          <w:tcPr>
            <w:tcW w:w="1429" w:type="dxa"/>
            <w:tcBorders>
              <w:top w:val="single" w:sz="4" w:space="0" w:color="auto"/>
              <w:left w:val="nil"/>
              <w:bottom w:val="nil"/>
              <w:right w:val="single" w:sz="4" w:space="0" w:color="auto"/>
            </w:tcBorders>
            <w:shd w:val="clear" w:color="auto" w:fill="FFFFFF" w:themeFill="background1"/>
          </w:tcPr>
          <w:p w:rsidR="00E07F17" w:rsidRPr="003859B6" w:rsidRDefault="00E07F17" w:rsidP="00E07F17">
            <w:pPr>
              <w:pStyle w:val="Cell"/>
              <w:jc w:val="center"/>
            </w:pPr>
            <w:r w:rsidRPr="003859B6">
              <w:t>U</w:t>
            </w:r>
          </w:p>
        </w:tc>
      </w:tr>
      <w:tr w:rsidR="00B402FB" w:rsidRPr="003859B6" w:rsidTr="007C2C0E">
        <w:trPr>
          <w:jc w:val="center"/>
        </w:trPr>
        <w:tc>
          <w:tcPr>
            <w:tcW w:w="522" w:type="dxa"/>
            <w:tcBorders>
              <w:top w:val="nil"/>
              <w:left w:val="single" w:sz="4" w:space="0" w:color="auto"/>
              <w:bottom w:val="single" w:sz="4" w:space="0" w:color="auto"/>
              <w:right w:val="nil"/>
            </w:tcBorders>
            <w:shd w:val="clear" w:color="auto" w:fill="auto"/>
          </w:tcPr>
          <w:p w:rsidR="00E07F17" w:rsidRPr="003859B6" w:rsidRDefault="00E07F17" w:rsidP="00100D5B">
            <w:pPr>
              <w:pStyle w:val="Cell"/>
            </w:pPr>
            <w:r w:rsidRPr="003859B6">
              <w:t>573</w:t>
            </w:r>
          </w:p>
        </w:tc>
        <w:tc>
          <w:tcPr>
            <w:tcW w:w="1413" w:type="dxa"/>
            <w:tcBorders>
              <w:top w:val="nil"/>
              <w:left w:val="nil"/>
              <w:bottom w:val="single" w:sz="4" w:space="0" w:color="auto"/>
              <w:right w:val="nil"/>
            </w:tcBorders>
            <w:shd w:val="clear" w:color="auto" w:fill="FFFFFF" w:themeFill="background1"/>
          </w:tcPr>
          <w:p w:rsidR="00E07F17" w:rsidRPr="003859B6" w:rsidRDefault="00E07F17" w:rsidP="00E07F17">
            <w:pPr>
              <w:pStyle w:val="Cell"/>
              <w:jc w:val="center"/>
            </w:pPr>
            <w:r w:rsidRPr="003859B6">
              <w:t>O</w:t>
            </w:r>
          </w:p>
        </w:tc>
        <w:tc>
          <w:tcPr>
            <w:tcW w:w="1413" w:type="dxa"/>
            <w:tcBorders>
              <w:top w:val="nil"/>
              <w:left w:val="nil"/>
              <w:bottom w:val="single" w:sz="4" w:space="0" w:color="auto"/>
              <w:right w:val="nil"/>
            </w:tcBorders>
            <w:shd w:val="clear" w:color="auto" w:fill="FFFFFF" w:themeFill="background1"/>
          </w:tcPr>
          <w:p w:rsidR="00E07F17" w:rsidRPr="003859B6" w:rsidRDefault="00E07F17" w:rsidP="00E07F17">
            <w:pPr>
              <w:pStyle w:val="Cell"/>
              <w:jc w:val="center"/>
            </w:pPr>
            <w:r w:rsidRPr="003859B6">
              <w:t>F</w:t>
            </w:r>
          </w:p>
        </w:tc>
        <w:tc>
          <w:tcPr>
            <w:tcW w:w="1413" w:type="dxa"/>
            <w:tcBorders>
              <w:top w:val="nil"/>
              <w:left w:val="nil"/>
              <w:bottom w:val="single" w:sz="4" w:space="0" w:color="auto"/>
              <w:right w:val="nil"/>
            </w:tcBorders>
            <w:shd w:val="clear" w:color="auto" w:fill="FFFFFF" w:themeFill="background1"/>
          </w:tcPr>
          <w:p w:rsidR="00E07F17" w:rsidRPr="003859B6" w:rsidRDefault="00E07F17" w:rsidP="00E07F17">
            <w:pPr>
              <w:pStyle w:val="Cell"/>
              <w:jc w:val="center"/>
            </w:pPr>
            <w:r w:rsidRPr="003859B6">
              <w:t>F</w:t>
            </w:r>
          </w:p>
        </w:tc>
        <w:tc>
          <w:tcPr>
            <w:tcW w:w="1413" w:type="dxa"/>
            <w:tcBorders>
              <w:top w:val="nil"/>
              <w:left w:val="nil"/>
              <w:bottom w:val="single" w:sz="4" w:space="0" w:color="auto"/>
              <w:right w:val="nil"/>
            </w:tcBorders>
            <w:shd w:val="clear" w:color="auto" w:fill="FFFFFF" w:themeFill="background1"/>
          </w:tcPr>
          <w:p w:rsidR="00E07F17" w:rsidRPr="003859B6" w:rsidRDefault="00E07F17" w:rsidP="00E07F17">
            <w:pPr>
              <w:pStyle w:val="Cell"/>
              <w:jc w:val="center"/>
            </w:pPr>
            <w:r w:rsidRPr="003859B6">
              <w:t>F</w:t>
            </w:r>
          </w:p>
        </w:tc>
        <w:tc>
          <w:tcPr>
            <w:tcW w:w="1429" w:type="dxa"/>
            <w:tcBorders>
              <w:top w:val="nil"/>
              <w:left w:val="nil"/>
              <w:bottom w:val="single" w:sz="4" w:space="0" w:color="auto"/>
              <w:right w:val="single" w:sz="4" w:space="0" w:color="auto"/>
            </w:tcBorders>
            <w:shd w:val="clear" w:color="auto" w:fill="FFFFFF" w:themeFill="background1"/>
          </w:tcPr>
          <w:p w:rsidR="00E07F17" w:rsidRPr="003859B6" w:rsidRDefault="00E07F17" w:rsidP="00E07F17">
            <w:pPr>
              <w:pStyle w:val="Cell"/>
              <w:jc w:val="center"/>
            </w:pPr>
            <w:r w:rsidRPr="003859B6">
              <w:t>O</w:t>
            </w:r>
          </w:p>
        </w:tc>
      </w:tr>
      <w:tr w:rsidR="00A57766" w:rsidRPr="003859B6" w:rsidTr="007C2C0E">
        <w:trPr>
          <w:jc w:val="center"/>
        </w:trPr>
        <w:tc>
          <w:tcPr>
            <w:tcW w:w="7603" w:type="dxa"/>
            <w:gridSpan w:val="6"/>
            <w:tcBorders>
              <w:top w:val="single" w:sz="4" w:space="0" w:color="auto"/>
              <w:left w:val="single" w:sz="4" w:space="0" w:color="808080" w:themeColor="background1" w:themeShade="80"/>
              <w:bottom w:val="nil"/>
              <w:right w:val="single" w:sz="4" w:space="0" w:color="808080" w:themeColor="background1" w:themeShade="80"/>
            </w:tcBorders>
            <w:shd w:val="clear" w:color="auto" w:fill="FFFFFF" w:themeFill="background1"/>
          </w:tcPr>
          <w:p w:rsidR="00A57766" w:rsidRPr="003859B6" w:rsidRDefault="00A57766" w:rsidP="00100D5B">
            <w:pPr>
              <w:pStyle w:val="Cell"/>
              <w:jc w:val="center"/>
              <w:rPr>
                <w:i/>
              </w:rPr>
            </w:pPr>
            <w:r w:rsidRPr="003859B6">
              <w:rPr>
                <w:i/>
              </w:rPr>
              <w:t>Pacific Ocean</w:t>
            </w:r>
          </w:p>
        </w:tc>
      </w:tr>
      <w:tr w:rsidR="00B402FB" w:rsidRPr="003859B6" w:rsidTr="007C2C0E">
        <w:trPr>
          <w:jc w:val="center"/>
        </w:trPr>
        <w:tc>
          <w:tcPr>
            <w:tcW w:w="522" w:type="dxa"/>
            <w:tcBorders>
              <w:top w:val="nil"/>
              <w:left w:val="single" w:sz="4" w:space="0" w:color="808080" w:themeColor="background1" w:themeShade="80"/>
              <w:bottom w:val="nil"/>
              <w:right w:val="nil"/>
            </w:tcBorders>
            <w:shd w:val="clear" w:color="auto" w:fill="auto"/>
          </w:tcPr>
          <w:p w:rsidR="00750CD5" w:rsidRPr="003859B6" w:rsidRDefault="00750CD5" w:rsidP="00100D5B">
            <w:pPr>
              <w:pStyle w:val="Cell"/>
            </w:pPr>
            <w:r w:rsidRPr="003859B6">
              <w:t>711</w:t>
            </w:r>
          </w:p>
        </w:tc>
        <w:tc>
          <w:tcPr>
            <w:tcW w:w="1413" w:type="dxa"/>
            <w:tcBorders>
              <w:top w:val="nil"/>
              <w:left w:val="nil"/>
              <w:bottom w:val="nil"/>
              <w:right w:val="nil"/>
            </w:tcBorders>
            <w:shd w:val="clear" w:color="auto" w:fill="FFFFFF" w:themeFill="background1"/>
          </w:tcPr>
          <w:p w:rsidR="00750CD5" w:rsidRPr="003859B6" w:rsidRDefault="00750CD5" w:rsidP="00750CD5">
            <w:pPr>
              <w:pStyle w:val="Cell"/>
              <w:jc w:val="center"/>
            </w:pPr>
            <w:r w:rsidRPr="003859B6">
              <w:t>O</w:t>
            </w:r>
          </w:p>
        </w:tc>
        <w:tc>
          <w:tcPr>
            <w:tcW w:w="1413" w:type="dxa"/>
            <w:tcBorders>
              <w:top w:val="nil"/>
              <w:left w:val="nil"/>
              <w:bottom w:val="nil"/>
              <w:right w:val="nil"/>
            </w:tcBorders>
            <w:shd w:val="clear" w:color="auto" w:fill="FFFFFF" w:themeFill="background1"/>
          </w:tcPr>
          <w:p w:rsidR="00750CD5" w:rsidRPr="003859B6" w:rsidRDefault="00750CD5" w:rsidP="00750CD5">
            <w:pPr>
              <w:pStyle w:val="Cell"/>
              <w:jc w:val="center"/>
            </w:pPr>
            <w:r w:rsidRPr="003859B6">
              <w:t>F</w:t>
            </w:r>
          </w:p>
        </w:tc>
        <w:tc>
          <w:tcPr>
            <w:tcW w:w="1413" w:type="dxa"/>
            <w:tcBorders>
              <w:top w:val="nil"/>
              <w:left w:val="nil"/>
              <w:bottom w:val="nil"/>
              <w:right w:val="nil"/>
            </w:tcBorders>
            <w:shd w:val="clear" w:color="auto" w:fill="FFFFFF" w:themeFill="background1"/>
          </w:tcPr>
          <w:p w:rsidR="00750CD5" w:rsidRPr="003859B6" w:rsidRDefault="00750CD5" w:rsidP="00750CD5">
            <w:pPr>
              <w:pStyle w:val="Cell"/>
              <w:jc w:val="center"/>
            </w:pPr>
            <w:r w:rsidRPr="003859B6">
              <w:t>O</w:t>
            </w:r>
          </w:p>
        </w:tc>
        <w:tc>
          <w:tcPr>
            <w:tcW w:w="1413" w:type="dxa"/>
            <w:tcBorders>
              <w:top w:val="nil"/>
              <w:left w:val="nil"/>
              <w:bottom w:val="nil"/>
              <w:right w:val="nil"/>
            </w:tcBorders>
            <w:shd w:val="clear" w:color="auto" w:fill="FFFFFF" w:themeFill="background1"/>
          </w:tcPr>
          <w:p w:rsidR="00750CD5" w:rsidRPr="003859B6" w:rsidRDefault="00750CD5" w:rsidP="00750CD5">
            <w:pPr>
              <w:pStyle w:val="Cell"/>
              <w:jc w:val="center"/>
            </w:pPr>
            <w:r w:rsidRPr="003859B6">
              <w:t>U</w:t>
            </w:r>
          </w:p>
        </w:tc>
        <w:tc>
          <w:tcPr>
            <w:tcW w:w="1429" w:type="dxa"/>
            <w:tcBorders>
              <w:top w:val="nil"/>
              <w:left w:val="nil"/>
              <w:bottom w:val="nil"/>
              <w:right w:val="single" w:sz="4" w:space="0" w:color="808080" w:themeColor="background1" w:themeShade="80"/>
            </w:tcBorders>
            <w:shd w:val="clear" w:color="auto" w:fill="FFFFFF" w:themeFill="background1"/>
          </w:tcPr>
          <w:p w:rsidR="00750CD5" w:rsidRPr="003859B6" w:rsidRDefault="00750CD5" w:rsidP="00750CD5">
            <w:pPr>
              <w:pStyle w:val="Cell"/>
              <w:jc w:val="center"/>
            </w:pPr>
            <w:r w:rsidRPr="003859B6">
              <w:t>O</w:t>
            </w:r>
          </w:p>
        </w:tc>
      </w:tr>
      <w:tr w:rsidR="00B402FB" w:rsidRPr="003859B6" w:rsidTr="007C2C0E">
        <w:trPr>
          <w:jc w:val="center"/>
        </w:trPr>
        <w:tc>
          <w:tcPr>
            <w:tcW w:w="522" w:type="dxa"/>
            <w:tcBorders>
              <w:top w:val="nil"/>
              <w:left w:val="single" w:sz="4" w:space="0" w:color="808080" w:themeColor="background1" w:themeShade="80"/>
              <w:bottom w:val="nil"/>
              <w:right w:val="nil"/>
            </w:tcBorders>
            <w:shd w:val="clear" w:color="auto" w:fill="auto"/>
          </w:tcPr>
          <w:p w:rsidR="00750CD5" w:rsidRPr="003859B6" w:rsidRDefault="00750CD5" w:rsidP="00100D5B">
            <w:pPr>
              <w:pStyle w:val="Cell"/>
            </w:pPr>
            <w:r w:rsidRPr="003859B6">
              <w:t>712</w:t>
            </w:r>
          </w:p>
        </w:tc>
        <w:tc>
          <w:tcPr>
            <w:tcW w:w="1413" w:type="dxa"/>
            <w:tcBorders>
              <w:top w:val="nil"/>
              <w:left w:val="nil"/>
              <w:bottom w:val="nil"/>
              <w:right w:val="nil"/>
            </w:tcBorders>
            <w:shd w:val="clear" w:color="auto" w:fill="FFFFFF" w:themeFill="background1"/>
          </w:tcPr>
          <w:p w:rsidR="00750CD5" w:rsidRPr="003859B6" w:rsidRDefault="00750CD5" w:rsidP="00750CD5">
            <w:pPr>
              <w:pStyle w:val="Cell"/>
              <w:jc w:val="center"/>
            </w:pPr>
            <w:r w:rsidRPr="003859B6">
              <w:t>O</w:t>
            </w:r>
          </w:p>
        </w:tc>
        <w:tc>
          <w:tcPr>
            <w:tcW w:w="1413" w:type="dxa"/>
            <w:tcBorders>
              <w:top w:val="nil"/>
              <w:left w:val="nil"/>
              <w:bottom w:val="nil"/>
              <w:right w:val="nil"/>
            </w:tcBorders>
            <w:shd w:val="clear" w:color="auto" w:fill="FFFFFF" w:themeFill="background1"/>
          </w:tcPr>
          <w:p w:rsidR="00750CD5" w:rsidRPr="003859B6" w:rsidRDefault="00750CD5" w:rsidP="00750CD5">
            <w:pPr>
              <w:pStyle w:val="Cell"/>
              <w:jc w:val="center"/>
            </w:pPr>
            <w:r w:rsidRPr="003859B6">
              <w:t>F</w:t>
            </w:r>
          </w:p>
        </w:tc>
        <w:tc>
          <w:tcPr>
            <w:tcW w:w="1413" w:type="dxa"/>
            <w:tcBorders>
              <w:top w:val="nil"/>
              <w:left w:val="nil"/>
              <w:bottom w:val="nil"/>
              <w:right w:val="nil"/>
            </w:tcBorders>
            <w:shd w:val="clear" w:color="auto" w:fill="FFFFFF" w:themeFill="background1"/>
          </w:tcPr>
          <w:p w:rsidR="00750CD5" w:rsidRPr="003859B6" w:rsidRDefault="00750CD5" w:rsidP="00750CD5">
            <w:pPr>
              <w:pStyle w:val="Cell"/>
              <w:jc w:val="center"/>
            </w:pPr>
            <w:r w:rsidRPr="003859B6">
              <w:t>F</w:t>
            </w:r>
          </w:p>
        </w:tc>
        <w:tc>
          <w:tcPr>
            <w:tcW w:w="1413" w:type="dxa"/>
            <w:tcBorders>
              <w:top w:val="nil"/>
              <w:left w:val="nil"/>
              <w:bottom w:val="nil"/>
              <w:right w:val="nil"/>
            </w:tcBorders>
            <w:shd w:val="clear" w:color="auto" w:fill="FFFFFF" w:themeFill="background1"/>
          </w:tcPr>
          <w:p w:rsidR="00750CD5" w:rsidRPr="003859B6" w:rsidRDefault="00750CD5" w:rsidP="00750CD5">
            <w:pPr>
              <w:pStyle w:val="Cell"/>
              <w:jc w:val="center"/>
            </w:pPr>
            <w:r w:rsidRPr="003859B6">
              <w:t>O</w:t>
            </w:r>
          </w:p>
        </w:tc>
        <w:tc>
          <w:tcPr>
            <w:tcW w:w="1429" w:type="dxa"/>
            <w:tcBorders>
              <w:top w:val="nil"/>
              <w:left w:val="nil"/>
              <w:bottom w:val="nil"/>
              <w:right w:val="single" w:sz="4" w:space="0" w:color="808080" w:themeColor="background1" w:themeShade="80"/>
            </w:tcBorders>
            <w:shd w:val="clear" w:color="auto" w:fill="FFFFFF" w:themeFill="background1"/>
          </w:tcPr>
          <w:p w:rsidR="00750CD5" w:rsidRPr="003859B6" w:rsidRDefault="00750CD5" w:rsidP="00750CD5">
            <w:pPr>
              <w:pStyle w:val="Cell"/>
              <w:jc w:val="center"/>
            </w:pPr>
            <w:r w:rsidRPr="003859B6">
              <w:t>O</w:t>
            </w:r>
          </w:p>
        </w:tc>
      </w:tr>
      <w:tr w:rsidR="00B402FB" w:rsidRPr="003859B6" w:rsidTr="007C2C0E">
        <w:trPr>
          <w:jc w:val="center"/>
        </w:trPr>
        <w:tc>
          <w:tcPr>
            <w:tcW w:w="522" w:type="dxa"/>
            <w:tcBorders>
              <w:top w:val="nil"/>
              <w:left w:val="single" w:sz="4" w:space="0" w:color="808080" w:themeColor="background1" w:themeShade="80"/>
              <w:bottom w:val="nil"/>
              <w:right w:val="nil"/>
            </w:tcBorders>
            <w:shd w:val="clear" w:color="auto" w:fill="auto"/>
          </w:tcPr>
          <w:p w:rsidR="00750CD5" w:rsidRPr="003859B6" w:rsidRDefault="00750CD5" w:rsidP="00100D5B">
            <w:pPr>
              <w:pStyle w:val="Cell"/>
            </w:pPr>
            <w:r w:rsidRPr="003859B6">
              <w:t>713</w:t>
            </w:r>
          </w:p>
        </w:tc>
        <w:tc>
          <w:tcPr>
            <w:tcW w:w="1413" w:type="dxa"/>
            <w:tcBorders>
              <w:top w:val="nil"/>
              <w:left w:val="nil"/>
              <w:bottom w:val="nil"/>
              <w:right w:val="nil"/>
            </w:tcBorders>
            <w:shd w:val="clear" w:color="auto" w:fill="FFFFFF" w:themeFill="background1"/>
          </w:tcPr>
          <w:p w:rsidR="00750CD5" w:rsidRPr="003859B6" w:rsidRDefault="00750CD5" w:rsidP="00750CD5">
            <w:pPr>
              <w:pStyle w:val="Cell"/>
              <w:jc w:val="center"/>
            </w:pPr>
            <w:r w:rsidRPr="003859B6">
              <w:t>O</w:t>
            </w:r>
          </w:p>
        </w:tc>
        <w:tc>
          <w:tcPr>
            <w:tcW w:w="1413" w:type="dxa"/>
            <w:tcBorders>
              <w:top w:val="nil"/>
              <w:left w:val="nil"/>
              <w:bottom w:val="nil"/>
              <w:right w:val="nil"/>
            </w:tcBorders>
            <w:shd w:val="clear" w:color="auto" w:fill="FFFFFF" w:themeFill="background1"/>
          </w:tcPr>
          <w:p w:rsidR="00750CD5" w:rsidRPr="003859B6" w:rsidRDefault="00750CD5" w:rsidP="00750CD5">
            <w:pPr>
              <w:pStyle w:val="Cell"/>
              <w:jc w:val="center"/>
            </w:pPr>
            <w:r w:rsidRPr="003859B6">
              <w:t>O</w:t>
            </w:r>
          </w:p>
        </w:tc>
        <w:tc>
          <w:tcPr>
            <w:tcW w:w="1413" w:type="dxa"/>
            <w:tcBorders>
              <w:top w:val="nil"/>
              <w:left w:val="nil"/>
              <w:bottom w:val="nil"/>
              <w:right w:val="nil"/>
            </w:tcBorders>
            <w:shd w:val="clear" w:color="auto" w:fill="FFFFFF" w:themeFill="background1"/>
          </w:tcPr>
          <w:p w:rsidR="00750CD5" w:rsidRPr="003859B6" w:rsidRDefault="00750CD5" w:rsidP="00750CD5">
            <w:pPr>
              <w:pStyle w:val="Cell"/>
              <w:jc w:val="center"/>
            </w:pPr>
            <w:r w:rsidRPr="003859B6">
              <w:t>F</w:t>
            </w:r>
          </w:p>
        </w:tc>
        <w:tc>
          <w:tcPr>
            <w:tcW w:w="1413" w:type="dxa"/>
            <w:tcBorders>
              <w:top w:val="nil"/>
              <w:left w:val="nil"/>
              <w:bottom w:val="nil"/>
              <w:right w:val="nil"/>
            </w:tcBorders>
            <w:shd w:val="clear" w:color="auto" w:fill="FFFFFF" w:themeFill="background1"/>
          </w:tcPr>
          <w:p w:rsidR="00750CD5" w:rsidRPr="003859B6" w:rsidRDefault="00750CD5" w:rsidP="00750CD5">
            <w:pPr>
              <w:pStyle w:val="Cell"/>
              <w:jc w:val="center"/>
            </w:pPr>
            <w:r w:rsidRPr="003859B6">
              <w:t>F</w:t>
            </w:r>
          </w:p>
        </w:tc>
        <w:tc>
          <w:tcPr>
            <w:tcW w:w="1429" w:type="dxa"/>
            <w:tcBorders>
              <w:top w:val="nil"/>
              <w:left w:val="nil"/>
              <w:bottom w:val="nil"/>
              <w:right w:val="single" w:sz="4" w:space="0" w:color="808080" w:themeColor="background1" w:themeShade="80"/>
            </w:tcBorders>
            <w:shd w:val="clear" w:color="auto" w:fill="FFFFFF" w:themeFill="background1"/>
          </w:tcPr>
          <w:p w:rsidR="00750CD5" w:rsidRPr="003859B6" w:rsidRDefault="00750CD5" w:rsidP="00750CD5">
            <w:pPr>
              <w:pStyle w:val="Cell"/>
              <w:jc w:val="center"/>
            </w:pPr>
            <w:r w:rsidRPr="003859B6">
              <w:t>O</w:t>
            </w:r>
          </w:p>
        </w:tc>
      </w:tr>
      <w:tr w:rsidR="00B402FB" w:rsidRPr="003859B6" w:rsidTr="007C2C0E">
        <w:trPr>
          <w:jc w:val="center"/>
        </w:trPr>
        <w:tc>
          <w:tcPr>
            <w:tcW w:w="522" w:type="dxa"/>
            <w:tcBorders>
              <w:top w:val="nil"/>
              <w:left w:val="single" w:sz="4" w:space="0" w:color="808080" w:themeColor="background1" w:themeShade="80"/>
              <w:bottom w:val="nil"/>
              <w:right w:val="nil"/>
            </w:tcBorders>
            <w:shd w:val="clear" w:color="auto" w:fill="auto"/>
          </w:tcPr>
          <w:p w:rsidR="00750CD5" w:rsidRPr="003859B6" w:rsidRDefault="00750CD5" w:rsidP="00100D5B">
            <w:pPr>
              <w:pStyle w:val="Cell"/>
            </w:pPr>
            <w:r w:rsidRPr="003859B6">
              <w:t>714</w:t>
            </w:r>
          </w:p>
        </w:tc>
        <w:tc>
          <w:tcPr>
            <w:tcW w:w="1413" w:type="dxa"/>
            <w:tcBorders>
              <w:top w:val="nil"/>
              <w:left w:val="nil"/>
              <w:bottom w:val="nil"/>
              <w:right w:val="nil"/>
            </w:tcBorders>
            <w:shd w:val="clear" w:color="auto" w:fill="FFFFFF" w:themeFill="background1"/>
          </w:tcPr>
          <w:p w:rsidR="00750CD5" w:rsidRPr="003859B6" w:rsidRDefault="00750CD5" w:rsidP="00750CD5">
            <w:pPr>
              <w:pStyle w:val="Cell"/>
              <w:jc w:val="center"/>
            </w:pPr>
            <w:r w:rsidRPr="003859B6">
              <w:t>F</w:t>
            </w:r>
          </w:p>
        </w:tc>
        <w:tc>
          <w:tcPr>
            <w:tcW w:w="1413" w:type="dxa"/>
            <w:tcBorders>
              <w:top w:val="nil"/>
              <w:left w:val="nil"/>
              <w:bottom w:val="nil"/>
              <w:right w:val="nil"/>
            </w:tcBorders>
            <w:shd w:val="clear" w:color="auto" w:fill="FFFFFF" w:themeFill="background1"/>
          </w:tcPr>
          <w:p w:rsidR="00750CD5" w:rsidRPr="003859B6" w:rsidRDefault="00750CD5" w:rsidP="00750CD5">
            <w:pPr>
              <w:pStyle w:val="Cell"/>
              <w:jc w:val="center"/>
            </w:pPr>
            <w:r w:rsidRPr="003859B6">
              <w:t>F</w:t>
            </w:r>
          </w:p>
        </w:tc>
        <w:tc>
          <w:tcPr>
            <w:tcW w:w="1413" w:type="dxa"/>
            <w:tcBorders>
              <w:top w:val="nil"/>
              <w:left w:val="nil"/>
              <w:bottom w:val="nil"/>
              <w:right w:val="nil"/>
            </w:tcBorders>
            <w:shd w:val="clear" w:color="auto" w:fill="FFFFFF" w:themeFill="background1"/>
          </w:tcPr>
          <w:p w:rsidR="00750CD5" w:rsidRPr="003859B6" w:rsidRDefault="00750CD5" w:rsidP="00750CD5">
            <w:pPr>
              <w:pStyle w:val="Cell"/>
              <w:jc w:val="center"/>
            </w:pPr>
            <w:r w:rsidRPr="003859B6">
              <w:t>F</w:t>
            </w:r>
          </w:p>
        </w:tc>
        <w:tc>
          <w:tcPr>
            <w:tcW w:w="1413" w:type="dxa"/>
            <w:tcBorders>
              <w:top w:val="nil"/>
              <w:left w:val="nil"/>
              <w:bottom w:val="nil"/>
              <w:right w:val="nil"/>
            </w:tcBorders>
            <w:shd w:val="clear" w:color="auto" w:fill="FFFFFF" w:themeFill="background1"/>
          </w:tcPr>
          <w:p w:rsidR="00750CD5" w:rsidRPr="003859B6" w:rsidRDefault="00750CD5" w:rsidP="00750CD5">
            <w:pPr>
              <w:pStyle w:val="Cell"/>
              <w:jc w:val="center"/>
            </w:pPr>
            <w:r w:rsidRPr="003859B6">
              <w:t>F</w:t>
            </w:r>
          </w:p>
        </w:tc>
        <w:tc>
          <w:tcPr>
            <w:tcW w:w="1429" w:type="dxa"/>
            <w:tcBorders>
              <w:top w:val="nil"/>
              <w:left w:val="nil"/>
              <w:bottom w:val="nil"/>
              <w:right w:val="single" w:sz="4" w:space="0" w:color="808080" w:themeColor="background1" w:themeShade="80"/>
            </w:tcBorders>
            <w:shd w:val="clear" w:color="auto" w:fill="FFFFFF" w:themeFill="background1"/>
          </w:tcPr>
          <w:p w:rsidR="00750CD5" w:rsidRPr="003859B6" w:rsidRDefault="00750CD5" w:rsidP="00750CD5">
            <w:pPr>
              <w:pStyle w:val="Cell"/>
              <w:jc w:val="center"/>
            </w:pPr>
            <w:r w:rsidRPr="003859B6">
              <w:t>F</w:t>
            </w:r>
          </w:p>
        </w:tc>
      </w:tr>
      <w:tr w:rsidR="00B402FB" w:rsidRPr="003859B6" w:rsidTr="007C2C0E">
        <w:trPr>
          <w:jc w:val="center"/>
        </w:trPr>
        <w:tc>
          <w:tcPr>
            <w:tcW w:w="522" w:type="dxa"/>
            <w:tcBorders>
              <w:top w:val="nil"/>
              <w:left w:val="single" w:sz="4" w:space="0" w:color="808080" w:themeColor="background1" w:themeShade="80"/>
              <w:bottom w:val="nil"/>
              <w:right w:val="nil"/>
            </w:tcBorders>
            <w:shd w:val="clear" w:color="auto" w:fill="auto"/>
          </w:tcPr>
          <w:p w:rsidR="00750CD5" w:rsidRPr="003859B6" w:rsidRDefault="00750CD5" w:rsidP="00100D5B">
            <w:pPr>
              <w:pStyle w:val="Cell"/>
            </w:pPr>
            <w:r w:rsidRPr="003859B6">
              <w:t>715</w:t>
            </w:r>
          </w:p>
        </w:tc>
        <w:tc>
          <w:tcPr>
            <w:tcW w:w="1413" w:type="dxa"/>
            <w:tcBorders>
              <w:top w:val="nil"/>
              <w:left w:val="nil"/>
              <w:bottom w:val="nil"/>
              <w:right w:val="nil"/>
            </w:tcBorders>
            <w:shd w:val="clear" w:color="auto" w:fill="FFFFFF" w:themeFill="background1"/>
          </w:tcPr>
          <w:p w:rsidR="00750CD5" w:rsidRPr="003859B6" w:rsidRDefault="00750CD5" w:rsidP="00750CD5">
            <w:pPr>
              <w:pStyle w:val="Cell"/>
              <w:jc w:val="center"/>
            </w:pPr>
            <w:r w:rsidRPr="003859B6">
              <w:t>O</w:t>
            </w:r>
          </w:p>
        </w:tc>
        <w:tc>
          <w:tcPr>
            <w:tcW w:w="1413" w:type="dxa"/>
            <w:tcBorders>
              <w:top w:val="nil"/>
              <w:left w:val="nil"/>
              <w:bottom w:val="nil"/>
              <w:right w:val="nil"/>
            </w:tcBorders>
            <w:shd w:val="clear" w:color="auto" w:fill="FFFFFF" w:themeFill="background1"/>
          </w:tcPr>
          <w:p w:rsidR="00750CD5" w:rsidRPr="003859B6" w:rsidRDefault="00750CD5" w:rsidP="00750CD5">
            <w:pPr>
              <w:pStyle w:val="Cell"/>
              <w:jc w:val="center"/>
            </w:pPr>
            <w:r w:rsidRPr="003859B6">
              <w:t>F</w:t>
            </w:r>
          </w:p>
        </w:tc>
        <w:tc>
          <w:tcPr>
            <w:tcW w:w="1413" w:type="dxa"/>
            <w:tcBorders>
              <w:top w:val="nil"/>
              <w:left w:val="nil"/>
              <w:bottom w:val="nil"/>
              <w:right w:val="nil"/>
            </w:tcBorders>
            <w:shd w:val="clear" w:color="auto" w:fill="FFFFFF" w:themeFill="background1"/>
          </w:tcPr>
          <w:p w:rsidR="00750CD5" w:rsidRPr="003859B6" w:rsidRDefault="00750CD5" w:rsidP="00750CD5">
            <w:pPr>
              <w:pStyle w:val="Cell"/>
              <w:jc w:val="center"/>
            </w:pPr>
            <w:r w:rsidRPr="003859B6">
              <w:t>O</w:t>
            </w:r>
          </w:p>
        </w:tc>
        <w:tc>
          <w:tcPr>
            <w:tcW w:w="1413" w:type="dxa"/>
            <w:tcBorders>
              <w:top w:val="nil"/>
              <w:left w:val="nil"/>
              <w:bottom w:val="nil"/>
              <w:right w:val="nil"/>
            </w:tcBorders>
            <w:shd w:val="clear" w:color="auto" w:fill="FFFFFF" w:themeFill="background1"/>
          </w:tcPr>
          <w:p w:rsidR="00750CD5" w:rsidRPr="003859B6" w:rsidRDefault="00750CD5" w:rsidP="00750CD5">
            <w:pPr>
              <w:pStyle w:val="Cell"/>
              <w:jc w:val="center"/>
            </w:pPr>
            <w:r w:rsidRPr="003859B6">
              <w:t>O</w:t>
            </w:r>
          </w:p>
        </w:tc>
        <w:tc>
          <w:tcPr>
            <w:tcW w:w="1429" w:type="dxa"/>
            <w:tcBorders>
              <w:top w:val="nil"/>
              <w:left w:val="nil"/>
              <w:bottom w:val="nil"/>
              <w:right w:val="single" w:sz="4" w:space="0" w:color="808080" w:themeColor="background1" w:themeShade="80"/>
            </w:tcBorders>
            <w:shd w:val="clear" w:color="auto" w:fill="FFFFFF" w:themeFill="background1"/>
          </w:tcPr>
          <w:p w:rsidR="00750CD5" w:rsidRPr="003859B6" w:rsidRDefault="00750CD5" w:rsidP="00750CD5">
            <w:pPr>
              <w:pStyle w:val="Cell"/>
              <w:jc w:val="center"/>
            </w:pPr>
            <w:r w:rsidRPr="003859B6">
              <w:t>O</w:t>
            </w:r>
          </w:p>
        </w:tc>
      </w:tr>
      <w:tr w:rsidR="00B402FB" w:rsidRPr="003859B6" w:rsidTr="007C2C0E">
        <w:trPr>
          <w:jc w:val="center"/>
        </w:trPr>
        <w:tc>
          <w:tcPr>
            <w:tcW w:w="522" w:type="dxa"/>
            <w:tcBorders>
              <w:top w:val="nil"/>
              <w:left w:val="single" w:sz="4" w:space="0" w:color="808080" w:themeColor="background1" w:themeShade="80"/>
              <w:bottom w:val="nil"/>
              <w:right w:val="nil"/>
            </w:tcBorders>
            <w:shd w:val="clear" w:color="auto" w:fill="auto"/>
          </w:tcPr>
          <w:p w:rsidR="00750CD5" w:rsidRPr="003859B6" w:rsidRDefault="00750CD5" w:rsidP="00100D5B">
            <w:pPr>
              <w:pStyle w:val="Cell"/>
            </w:pPr>
            <w:r w:rsidRPr="003859B6">
              <w:t>716</w:t>
            </w:r>
          </w:p>
        </w:tc>
        <w:tc>
          <w:tcPr>
            <w:tcW w:w="1413" w:type="dxa"/>
            <w:tcBorders>
              <w:top w:val="nil"/>
              <w:left w:val="nil"/>
              <w:bottom w:val="nil"/>
              <w:right w:val="nil"/>
            </w:tcBorders>
            <w:shd w:val="clear" w:color="auto" w:fill="FFFFFF" w:themeFill="background1"/>
          </w:tcPr>
          <w:p w:rsidR="00750CD5" w:rsidRPr="003859B6" w:rsidRDefault="00750CD5" w:rsidP="00750CD5">
            <w:pPr>
              <w:pStyle w:val="Cell"/>
              <w:jc w:val="center"/>
            </w:pPr>
            <w:r w:rsidRPr="003859B6">
              <w:t>F</w:t>
            </w:r>
          </w:p>
        </w:tc>
        <w:tc>
          <w:tcPr>
            <w:tcW w:w="1413" w:type="dxa"/>
            <w:tcBorders>
              <w:top w:val="nil"/>
              <w:left w:val="nil"/>
              <w:bottom w:val="nil"/>
              <w:right w:val="nil"/>
            </w:tcBorders>
            <w:shd w:val="clear" w:color="auto" w:fill="FFFFFF" w:themeFill="background1"/>
          </w:tcPr>
          <w:p w:rsidR="00750CD5" w:rsidRPr="003859B6" w:rsidRDefault="00750CD5" w:rsidP="00750CD5">
            <w:pPr>
              <w:pStyle w:val="Cell"/>
              <w:jc w:val="center"/>
            </w:pPr>
            <w:r w:rsidRPr="003859B6">
              <w:t>U</w:t>
            </w:r>
          </w:p>
        </w:tc>
        <w:tc>
          <w:tcPr>
            <w:tcW w:w="1413" w:type="dxa"/>
            <w:tcBorders>
              <w:top w:val="nil"/>
              <w:left w:val="nil"/>
              <w:bottom w:val="nil"/>
              <w:right w:val="nil"/>
            </w:tcBorders>
            <w:shd w:val="clear" w:color="auto" w:fill="FFFFFF" w:themeFill="background1"/>
          </w:tcPr>
          <w:p w:rsidR="00750CD5" w:rsidRPr="003859B6" w:rsidRDefault="00750CD5" w:rsidP="00750CD5">
            <w:pPr>
              <w:pStyle w:val="Cell"/>
              <w:jc w:val="center"/>
            </w:pPr>
            <w:r w:rsidRPr="003859B6">
              <w:t>U</w:t>
            </w:r>
          </w:p>
        </w:tc>
        <w:tc>
          <w:tcPr>
            <w:tcW w:w="1413" w:type="dxa"/>
            <w:tcBorders>
              <w:top w:val="nil"/>
              <w:left w:val="nil"/>
              <w:bottom w:val="nil"/>
              <w:right w:val="nil"/>
            </w:tcBorders>
            <w:shd w:val="clear" w:color="auto" w:fill="FFFFFF" w:themeFill="background1"/>
          </w:tcPr>
          <w:p w:rsidR="00750CD5" w:rsidRPr="003859B6" w:rsidRDefault="00750CD5" w:rsidP="00750CD5">
            <w:pPr>
              <w:pStyle w:val="Cell"/>
              <w:jc w:val="center"/>
            </w:pPr>
            <w:r w:rsidRPr="003859B6">
              <w:t>F</w:t>
            </w:r>
          </w:p>
        </w:tc>
        <w:tc>
          <w:tcPr>
            <w:tcW w:w="1429" w:type="dxa"/>
            <w:tcBorders>
              <w:top w:val="nil"/>
              <w:left w:val="nil"/>
              <w:bottom w:val="nil"/>
              <w:right w:val="single" w:sz="4" w:space="0" w:color="808080" w:themeColor="background1" w:themeShade="80"/>
            </w:tcBorders>
            <w:shd w:val="clear" w:color="auto" w:fill="FFFFFF" w:themeFill="background1"/>
          </w:tcPr>
          <w:p w:rsidR="00750CD5" w:rsidRPr="003859B6" w:rsidRDefault="00750CD5" w:rsidP="00750CD5">
            <w:pPr>
              <w:pStyle w:val="Cell"/>
              <w:jc w:val="center"/>
            </w:pPr>
            <w:r w:rsidRPr="003859B6">
              <w:t>O</w:t>
            </w:r>
          </w:p>
        </w:tc>
      </w:tr>
      <w:tr w:rsidR="00B402FB" w:rsidRPr="003859B6" w:rsidTr="007C2C0E">
        <w:trPr>
          <w:jc w:val="center"/>
        </w:trPr>
        <w:tc>
          <w:tcPr>
            <w:tcW w:w="522" w:type="dxa"/>
            <w:tcBorders>
              <w:top w:val="nil"/>
              <w:left w:val="single" w:sz="4" w:space="0" w:color="808080" w:themeColor="background1" w:themeShade="80"/>
              <w:bottom w:val="nil"/>
              <w:right w:val="nil"/>
            </w:tcBorders>
            <w:shd w:val="clear" w:color="auto" w:fill="auto"/>
          </w:tcPr>
          <w:p w:rsidR="00750CD5" w:rsidRPr="003859B6" w:rsidRDefault="00750CD5" w:rsidP="00100D5B">
            <w:pPr>
              <w:pStyle w:val="Cell"/>
            </w:pPr>
            <w:r w:rsidRPr="003859B6">
              <w:t>717</w:t>
            </w:r>
          </w:p>
        </w:tc>
        <w:tc>
          <w:tcPr>
            <w:tcW w:w="1413" w:type="dxa"/>
            <w:tcBorders>
              <w:top w:val="nil"/>
              <w:left w:val="nil"/>
              <w:bottom w:val="nil"/>
              <w:right w:val="nil"/>
            </w:tcBorders>
            <w:shd w:val="clear" w:color="auto" w:fill="FFFFFF" w:themeFill="background1"/>
          </w:tcPr>
          <w:p w:rsidR="00750CD5" w:rsidRPr="003859B6" w:rsidRDefault="00750CD5" w:rsidP="00750CD5">
            <w:pPr>
              <w:pStyle w:val="Cell"/>
              <w:jc w:val="center"/>
            </w:pPr>
            <w:r w:rsidRPr="003859B6">
              <w:t>U</w:t>
            </w:r>
          </w:p>
        </w:tc>
        <w:tc>
          <w:tcPr>
            <w:tcW w:w="1413" w:type="dxa"/>
            <w:tcBorders>
              <w:top w:val="nil"/>
              <w:left w:val="nil"/>
              <w:bottom w:val="nil"/>
              <w:right w:val="nil"/>
            </w:tcBorders>
            <w:shd w:val="clear" w:color="auto" w:fill="FFFFFF" w:themeFill="background1"/>
          </w:tcPr>
          <w:p w:rsidR="00750CD5" w:rsidRPr="003859B6" w:rsidRDefault="00750CD5" w:rsidP="00750CD5">
            <w:pPr>
              <w:pStyle w:val="Cell"/>
              <w:jc w:val="center"/>
            </w:pPr>
            <w:r w:rsidRPr="003859B6">
              <w:t>U</w:t>
            </w:r>
          </w:p>
        </w:tc>
        <w:tc>
          <w:tcPr>
            <w:tcW w:w="1413" w:type="dxa"/>
            <w:tcBorders>
              <w:top w:val="nil"/>
              <w:left w:val="nil"/>
              <w:bottom w:val="nil"/>
              <w:right w:val="nil"/>
            </w:tcBorders>
            <w:shd w:val="clear" w:color="auto" w:fill="FFFFFF" w:themeFill="background1"/>
          </w:tcPr>
          <w:p w:rsidR="00750CD5" w:rsidRPr="003859B6" w:rsidRDefault="00750CD5" w:rsidP="00750CD5">
            <w:pPr>
              <w:pStyle w:val="Cell"/>
              <w:jc w:val="center"/>
            </w:pPr>
            <w:r w:rsidRPr="003859B6">
              <w:t>F</w:t>
            </w:r>
          </w:p>
        </w:tc>
        <w:tc>
          <w:tcPr>
            <w:tcW w:w="1413" w:type="dxa"/>
            <w:tcBorders>
              <w:top w:val="nil"/>
              <w:left w:val="nil"/>
              <w:bottom w:val="nil"/>
              <w:right w:val="nil"/>
            </w:tcBorders>
            <w:shd w:val="clear" w:color="auto" w:fill="FFFFFF" w:themeFill="background1"/>
          </w:tcPr>
          <w:p w:rsidR="00750CD5" w:rsidRPr="003859B6" w:rsidRDefault="00750CD5" w:rsidP="00750CD5">
            <w:pPr>
              <w:pStyle w:val="Cell"/>
              <w:jc w:val="center"/>
            </w:pPr>
            <w:r w:rsidRPr="003859B6">
              <w:t>F</w:t>
            </w:r>
          </w:p>
        </w:tc>
        <w:tc>
          <w:tcPr>
            <w:tcW w:w="1429" w:type="dxa"/>
            <w:tcBorders>
              <w:top w:val="nil"/>
              <w:left w:val="nil"/>
              <w:bottom w:val="nil"/>
              <w:right w:val="single" w:sz="4" w:space="0" w:color="808080" w:themeColor="background1" w:themeShade="80"/>
            </w:tcBorders>
            <w:shd w:val="clear" w:color="auto" w:fill="FFFFFF" w:themeFill="background1"/>
          </w:tcPr>
          <w:p w:rsidR="00750CD5" w:rsidRPr="003859B6" w:rsidRDefault="00750CD5" w:rsidP="00750CD5">
            <w:pPr>
              <w:pStyle w:val="Cell"/>
              <w:jc w:val="center"/>
            </w:pPr>
            <w:r w:rsidRPr="003859B6">
              <w:t>F</w:t>
            </w:r>
          </w:p>
        </w:tc>
      </w:tr>
      <w:tr w:rsidR="00B402FB" w:rsidRPr="003859B6" w:rsidTr="007C2C0E">
        <w:trPr>
          <w:jc w:val="center"/>
        </w:trPr>
        <w:tc>
          <w:tcPr>
            <w:tcW w:w="522" w:type="dxa"/>
            <w:tcBorders>
              <w:top w:val="nil"/>
              <w:left w:val="single" w:sz="4" w:space="0" w:color="808080" w:themeColor="background1" w:themeShade="80"/>
              <w:bottom w:val="single" w:sz="4" w:space="0" w:color="808080" w:themeColor="background1" w:themeShade="80"/>
              <w:right w:val="nil"/>
            </w:tcBorders>
            <w:shd w:val="clear" w:color="auto" w:fill="auto"/>
          </w:tcPr>
          <w:p w:rsidR="00750CD5" w:rsidRPr="003859B6" w:rsidRDefault="00750CD5" w:rsidP="00100D5B">
            <w:pPr>
              <w:pStyle w:val="Cell"/>
            </w:pPr>
            <w:r w:rsidRPr="003859B6">
              <w:t>718</w:t>
            </w:r>
          </w:p>
        </w:tc>
        <w:tc>
          <w:tcPr>
            <w:tcW w:w="1413" w:type="dxa"/>
            <w:tcBorders>
              <w:top w:val="nil"/>
              <w:left w:val="nil"/>
              <w:bottom w:val="single" w:sz="4" w:space="0" w:color="808080" w:themeColor="background1" w:themeShade="80"/>
              <w:right w:val="nil"/>
            </w:tcBorders>
            <w:shd w:val="clear" w:color="auto" w:fill="FFFFFF" w:themeFill="background1"/>
          </w:tcPr>
          <w:p w:rsidR="00750CD5" w:rsidRPr="003859B6" w:rsidRDefault="00750CD5" w:rsidP="00750CD5">
            <w:pPr>
              <w:pStyle w:val="Cell"/>
              <w:jc w:val="center"/>
            </w:pPr>
            <w:r w:rsidRPr="003859B6">
              <w:t>O</w:t>
            </w:r>
          </w:p>
        </w:tc>
        <w:tc>
          <w:tcPr>
            <w:tcW w:w="1413" w:type="dxa"/>
            <w:tcBorders>
              <w:top w:val="nil"/>
              <w:left w:val="nil"/>
              <w:bottom w:val="single" w:sz="4" w:space="0" w:color="808080" w:themeColor="background1" w:themeShade="80"/>
              <w:right w:val="nil"/>
            </w:tcBorders>
            <w:shd w:val="clear" w:color="auto" w:fill="FFFFFF" w:themeFill="background1"/>
          </w:tcPr>
          <w:p w:rsidR="00750CD5" w:rsidRPr="003859B6" w:rsidRDefault="00750CD5" w:rsidP="00750CD5">
            <w:pPr>
              <w:pStyle w:val="Cell"/>
              <w:jc w:val="center"/>
            </w:pPr>
            <w:r w:rsidRPr="003859B6">
              <w:t>O</w:t>
            </w:r>
          </w:p>
        </w:tc>
        <w:tc>
          <w:tcPr>
            <w:tcW w:w="1413" w:type="dxa"/>
            <w:tcBorders>
              <w:top w:val="nil"/>
              <w:left w:val="nil"/>
              <w:bottom w:val="single" w:sz="4" w:space="0" w:color="808080" w:themeColor="background1" w:themeShade="80"/>
              <w:right w:val="nil"/>
            </w:tcBorders>
            <w:shd w:val="clear" w:color="auto" w:fill="FFFFFF" w:themeFill="background1"/>
          </w:tcPr>
          <w:p w:rsidR="00750CD5" w:rsidRPr="003859B6" w:rsidRDefault="00750CD5" w:rsidP="00750CD5">
            <w:pPr>
              <w:pStyle w:val="Cell"/>
              <w:jc w:val="center"/>
            </w:pPr>
            <w:r w:rsidRPr="003859B6">
              <w:t>F</w:t>
            </w:r>
          </w:p>
        </w:tc>
        <w:tc>
          <w:tcPr>
            <w:tcW w:w="1413" w:type="dxa"/>
            <w:tcBorders>
              <w:top w:val="nil"/>
              <w:left w:val="nil"/>
              <w:bottom w:val="single" w:sz="4" w:space="0" w:color="808080" w:themeColor="background1" w:themeShade="80"/>
              <w:right w:val="nil"/>
            </w:tcBorders>
            <w:shd w:val="clear" w:color="auto" w:fill="FFFFFF" w:themeFill="background1"/>
          </w:tcPr>
          <w:p w:rsidR="00750CD5" w:rsidRPr="003859B6" w:rsidRDefault="00750CD5" w:rsidP="00750CD5">
            <w:pPr>
              <w:pStyle w:val="Cell"/>
              <w:jc w:val="center"/>
            </w:pPr>
            <w:r w:rsidRPr="003859B6">
              <w:t>F</w:t>
            </w:r>
          </w:p>
        </w:tc>
        <w:tc>
          <w:tcPr>
            <w:tcW w:w="1429" w:type="dxa"/>
            <w:tcBorders>
              <w:top w:val="nil"/>
              <w:left w:val="nil"/>
              <w:bottom w:val="single" w:sz="4" w:space="0" w:color="808080" w:themeColor="background1" w:themeShade="80"/>
              <w:right w:val="single" w:sz="4" w:space="0" w:color="808080" w:themeColor="background1" w:themeShade="80"/>
            </w:tcBorders>
            <w:shd w:val="clear" w:color="auto" w:fill="FFFFFF" w:themeFill="background1"/>
          </w:tcPr>
          <w:p w:rsidR="00750CD5" w:rsidRPr="003859B6" w:rsidRDefault="00750CD5" w:rsidP="00750CD5">
            <w:pPr>
              <w:pStyle w:val="Cell"/>
              <w:jc w:val="center"/>
            </w:pPr>
            <w:r w:rsidRPr="003859B6">
              <w:t>F</w:t>
            </w:r>
          </w:p>
        </w:tc>
      </w:tr>
    </w:tbl>
    <w:p w:rsidR="00EC3E27" w:rsidRPr="003859B6" w:rsidRDefault="00EC3E27" w:rsidP="00A57766">
      <w:pPr>
        <w:pStyle w:val="TableNote"/>
        <w:rPr>
          <w:lang w:eastAsia="en-US"/>
        </w:rPr>
      </w:pPr>
    </w:p>
    <w:p w:rsidR="00A57766" w:rsidRPr="003859B6" w:rsidRDefault="00A57766" w:rsidP="00A57766">
      <w:pPr>
        <w:pStyle w:val="TableNote"/>
        <w:rPr>
          <w:lang w:eastAsia="en-US"/>
        </w:rPr>
      </w:pPr>
      <w:r w:rsidRPr="003859B6">
        <w:rPr>
          <w:i/>
          <w:lang w:eastAsia="en-US"/>
        </w:rPr>
        <w:t>Notes:</w:t>
      </w:r>
      <w:r w:rsidRPr="003859B6">
        <w:rPr>
          <w:lang w:eastAsia="en-US"/>
        </w:rPr>
        <w:t xml:space="preserve"> Status is coded as follows: U = under-exploited, F </w:t>
      </w:r>
      <w:r w:rsidR="009144B1" w:rsidRPr="003859B6">
        <w:rPr>
          <w:lang w:eastAsia="en-US"/>
        </w:rPr>
        <w:t>=</w:t>
      </w:r>
      <w:r w:rsidRPr="003859B6">
        <w:rPr>
          <w:lang w:eastAsia="en-US"/>
        </w:rPr>
        <w:t xml:space="preserve"> fully exploited, O = over-exploited</w:t>
      </w:r>
      <w:r w:rsidR="00750CD5" w:rsidRPr="003859B6">
        <w:rPr>
          <w:lang w:eastAsia="en-US"/>
        </w:rPr>
        <w:t>.</w:t>
      </w:r>
      <w:r w:rsidR="00750CD5" w:rsidRPr="003859B6" w:rsidDel="00750CD5">
        <w:rPr>
          <w:lang w:eastAsia="en-US"/>
        </w:rPr>
        <w:t xml:space="preserve"> </w:t>
      </w:r>
      <w:r w:rsidRPr="003859B6">
        <w:rPr>
          <w:lang w:eastAsia="en-US"/>
        </w:rPr>
        <w:t xml:space="preserve">WPPs are numbered from West to East.  </w:t>
      </w:r>
    </w:p>
    <w:p w:rsidR="009B1CD3" w:rsidRPr="003859B6" w:rsidRDefault="009B1CD3" w:rsidP="00A57766">
      <w:pPr>
        <w:pStyle w:val="TableNote"/>
        <w:rPr>
          <w:szCs w:val="16"/>
        </w:rPr>
      </w:pPr>
      <w:r w:rsidRPr="003859B6">
        <w:rPr>
          <w:i/>
          <w:szCs w:val="16"/>
        </w:rPr>
        <w:t>Source:</w:t>
      </w:r>
      <w:r w:rsidRPr="003859B6">
        <w:rPr>
          <w:szCs w:val="16"/>
        </w:rPr>
        <w:t xml:space="preserve"> </w:t>
      </w:r>
      <w:r w:rsidR="007048A0" w:rsidRPr="003859B6">
        <w:rPr>
          <w:szCs w:val="16"/>
        </w:rPr>
        <w:t>MMAF (2016)</w:t>
      </w:r>
      <w:r w:rsidRPr="003859B6">
        <w:rPr>
          <w:szCs w:val="16"/>
        </w:rPr>
        <w:t>.</w:t>
      </w:r>
    </w:p>
    <w:p w:rsidR="00CE49F0" w:rsidRPr="003859B6" w:rsidRDefault="00CE49F0" w:rsidP="00CE49F0">
      <w:pPr>
        <w:pStyle w:val="SourceDescription"/>
      </w:pPr>
    </w:p>
    <w:p w:rsidR="0043404E" w:rsidRPr="003859B6" w:rsidRDefault="0025599A" w:rsidP="0043404E">
      <w:pPr>
        <w:pStyle w:val="Heading4"/>
      </w:pPr>
      <w:r w:rsidRPr="003859B6">
        <w:t>Threatened ecosystems</w:t>
      </w:r>
    </w:p>
    <w:p w:rsidR="00B02A67" w:rsidRPr="003859B6" w:rsidRDefault="0043404E" w:rsidP="00730FF4">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22</w:instrText>
      </w:r>
      <w:r w:rsidRPr="003859B6">
        <w:fldChar w:fldCharType="end"/>
      </w:r>
      <w:r w:rsidRPr="003859B6">
        <w:instrText>.</w:instrText>
      </w:r>
      <w:r w:rsidRPr="003859B6">
        <w:tab/>
      </w:r>
      <w:r w:rsidRPr="003859B6">
        <w:fldChar w:fldCharType="end"/>
      </w:r>
      <w:r w:rsidR="009E5812" w:rsidRPr="003859B6">
        <w:t xml:space="preserve">Indonesia’s coral reef and mangrove ecosystems are </w:t>
      </w:r>
      <w:r w:rsidR="008C5E1B" w:rsidRPr="003859B6">
        <w:t>also</w:t>
      </w:r>
      <w:r w:rsidR="009E5812" w:rsidRPr="003859B6">
        <w:t xml:space="preserve"> threatened by seafood production. </w:t>
      </w:r>
      <w:r w:rsidR="002B4A49" w:rsidRPr="003859B6">
        <w:t>The Indonesian coast is home to around one</w:t>
      </w:r>
      <w:r w:rsidR="009E5812" w:rsidRPr="003859B6">
        <w:t>-</w:t>
      </w:r>
      <w:r w:rsidR="002B4A49" w:rsidRPr="003859B6">
        <w:t>fifth of global coral reefs and more than half of global coral species</w:t>
      </w:r>
      <w:r w:rsidR="00EC3E27" w:rsidRPr="003859B6">
        <w:t>,</w:t>
      </w:r>
      <w:r w:rsidR="002B4A49" w:rsidRPr="003859B6">
        <w:t xml:space="preserve"> as well as 3 million hectares of mangrove forests</w:t>
      </w:r>
      <w:r w:rsidR="009E5812" w:rsidRPr="003859B6">
        <w:t>, representing</w:t>
      </w:r>
      <w:r w:rsidR="002B4A49" w:rsidRPr="003859B6">
        <w:t xml:space="preserve"> almost a quarter of mangrove forests in the world with the greatest diversity of mangroves and sea grasses. Indonesian marine and brackish ecosystems offer a unique range of services, both to capture and aquaculture activities and many other sectors of activities. The vast majority of capture fisheries production comes from marine fisheries (Tran et al., forthcoming) and 80% of aquaculture production is from coastal areas (MMAF, 2016</w:t>
      </w:r>
      <w:r w:rsidR="00B33BAE" w:rsidRPr="003859B6">
        <w:t>)</w:t>
      </w:r>
      <w:r w:rsidR="002B4A49" w:rsidRPr="003859B6">
        <w:t>.</w:t>
      </w:r>
      <w:r w:rsidR="002B4A49" w:rsidRPr="003859B6">
        <w:rPr>
          <w:vertAlign w:val="superscript"/>
        </w:rPr>
        <w:footnoteReference w:id="7"/>
      </w:r>
      <w:r w:rsidR="002B4A49" w:rsidRPr="003859B6">
        <w:t xml:space="preserve"> </w:t>
      </w:r>
      <w:r w:rsidR="00B02A67" w:rsidRPr="003859B6">
        <w:t xml:space="preserve"> The coral reef ecosystem, apart from its function as marine biota, is also a carbon absorber, sea wave breaker and fish producer. The mangroves offer an important breeding ground for thousands of species as well as numerous products and ecosystem services, including firewood, recreation and tourism, erosion control, climate regulation, and protection agai</w:t>
      </w:r>
      <w:r w:rsidR="007C009E" w:rsidRPr="003859B6">
        <w:t>nst extreme weather events (</w:t>
      </w:r>
      <w:r w:rsidR="00B02A67" w:rsidRPr="003859B6">
        <w:t xml:space="preserve">Tran et al., forthcoming). </w:t>
      </w:r>
    </w:p>
    <w:p w:rsidR="00B02A67" w:rsidRPr="003859B6" w:rsidRDefault="00730FF4" w:rsidP="00730FF4">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23</w:instrText>
      </w:r>
      <w:r w:rsidRPr="003859B6">
        <w:fldChar w:fldCharType="end"/>
      </w:r>
      <w:r w:rsidRPr="003859B6">
        <w:instrText>.</w:instrText>
      </w:r>
      <w:r w:rsidRPr="003859B6">
        <w:tab/>
      </w:r>
      <w:r w:rsidRPr="003859B6">
        <w:fldChar w:fldCharType="end"/>
      </w:r>
      <w:r w:rsidR="00B02A67" w:rsidRPr="003859B6">
        <w:t xml:space="preserve">However, these ecosystems’ resources are </w:t>
      </w:r>
      <w:r w:rsidR="009E5812" w:rsidRPr="003859B6">
        <w:t>being damaged by</w:t>
      </w:r>
      <w:r w:rsidR="00B02A67" w:rsidRPr="003859B6">
        <w:t xml:space="preserve"> fishing techniques and overfishing, aquaculture environmental externalities, waste disposal, sea sand mining, and other destructive practices. In 2007, only a quarter of reefs were in healthy or excellent condition, with about a third in bad or very bad condition and the remaining in modera</w:t>
      </w:r>
      <w:r w:rsidR="00F80C17" w:rsidRPr="003859B6">
        <w:t>te condition (Burke et al., 2011</w:t>
      </w:r>
      <w:r w:rsidR="00B02A67" w:rsidRPr="003859B6">
        <w:t>). Between 1975 and 2005, Indonesia lost 40% of mangroves due to conversion into fish ponds, salt production, pollution or palm plantation for oil production (</w:t>
      </w:r>
      <w:proofErr w:type="spellStart"/>
      <w:r w:rsidR="00D8695B" w:rsidRPr="003859B6">
        <w:t>Adhuri</w:t>
      </w:r>
      <w:proofErr w:type="spellEnd"/>
      <w:r w:rsidR="00D8695B" w:rsidRPr="003859B6">
        <w:t>, 2016</w:t>
      </w:r>
      <w:r w:rsidR="00B02A67" w:rsidRPr="003859B6">
        <w:t>). In particular, 95% of the mangrove forests and estuarine creeks that once lined the coast of Java have been developed into aquaculture ponds (</w:t>
      </w:r>
      <w:r w:rsidR="00446C1B" w:rsidRPr="003859B6">
        <w:t xml:space="preserve">Inside Indonesia, </w:t>
      </w:r>
      <w:proofErr w:type="spellStart"/>
      <w:r w:rsidR="00446C1B" w:rsidRPr="003859B6">
        <w:t>n.d.</w:t>
      </w:r>
      <w:proofErr w:type="spellEnd"/>
      <w:r w:rsidR="00B02A67" w:rsidRPr="003859B6">
        <w:t>). Inland water bodies are also at risk, notably due to eutrophication around cage and pen farms. In some areas of Java, aquaculture in lakes is competing with freshwater for human use in urban areas (</w:t>
      </w:r>
      <w:proofErr w:type="spellStart"/>
      <w:r w:rsidR="00B02A67" w:rsidRPr="003859B6">
        <w:t>Rimmer</w:t>
      </w:r>
      <w:proofErr w:type="spellEnd"/>
      <w:r w:rsidR="00B02A67" w:rsidRPr="003859B6">
        <w:t xml:space="preserve"> et al</w:t>
      </w:r>
      <w:r w:rsidR="00AC2E68" w:rsidRPr="003859B6">
        <w:t>.</w:t>
      </w:r>
      <w:r w:rsidR="00B02A67" w:rsidRPr="003859B6">
        <w:t xml:space="preserve">, 2013). </w:t>
      </w:r>
      <w:r w:rsidR="00E374D9" w:rsidRPr="003859B6">
        <w:t xml:space="preserve"> </w:t>
      </w:r>
    </w:p>
    <w:p w:rsidR="00B02A67" w:rsidRPr="003859B6" w:rsidRDefault="001E6592" w:rsidP="00730FF4">
      <w:pPr>
        <w:pStyle w:val="Heading3"/>
      </w:pPr>
      <w:bookmarkStart w:id="57" w:name="_Toc472354580"/>
      <w:bookmarkStart w:id="58" w:name="_Toc472954974"/>
      <w:bookmarkStart w:id="59" w:name="_Toc474487630"/>
      <w:r w:rsidRPr="003859B6">
        <w:t>Policies</w:t>
      </w:r>
      <w:r w:rsidR="00F21A3D" w:rsidRPr="003859B6">
        <w:t xml:space="preserve"> against illegal f</w:t>
      </w:r>
      <w:bookmarkStart w:id="60" w:name="_Toc472936626"/>
      <w:bookmarkEnd w:id="57"/>
      <w:r w:rsidR="009E5812" w:rsidRPr="003859B6">
        <w:t>ishing</w:t>
      </w:r>
      <w:bookmarkEnd w:id="58"/>
      <w:bookmarkEnd w:id="59"/>
      <w:bookmarkEnd w:id="60"/>
    </w:p>
    <w:p w:rsidR="00B02A67" w:rsidRPr="003859B6" w:rsidRDefault="00C62FA7" w:rsidP="00730FF4">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24</w:instrText>
      </w:r>
      <w:r w:rsidRPr="003859B6">
        <w:fldChar w:fldCharType="end"/>
      </w:r>
      <w:r w:rsidRPr="003859B6">
        <w:instrText>.</w:instrText>
      </w:r>
      <w:r w:rsidRPr="003859B6">
        <w:tab/>
      </w:r>
      <w:r w:rsidRPr="003859B6">
        <w:fldChar w:fldCharType="end"/>
      </w:r>
      <w:r w:rsidR="00B02A67" w:rsidRPr="003859B6">
        <w:t xml:space="preserve">The </w:t>
      </w:r>
      <w:r w:rsidR="008B1C89" w:rsidRPr="003859B6">
        <w:t xml:space="preserve">Government </w:t>
      </w:r>
      <w:r w:rsidR="00B02A67" w:rsidRPr="003859B6">
        <w:t>of Indonesia has identified illegal, unregulated and unreported (IUU) fishing as the most serious challenge to fisheries sustainability, as well as a key economic and maritime security issue</w:t>
      </w:r>
      <w:r w:rsidR="00B33BAE" w:rsidRPr="003859B6">
        <w:t>,</w:t>
      </w:r>
      <w:r w:rsidR="00B02A67" w:rsidRPr="003859B6">
        <w:t xml:space="preserve"> as </w:t>
      </w:r>
      <w:r w:rsidR="003C7CEF" w:rsidRPr="003859B6">
        <w:t xml:space="preserve">IUU </w:t>
      </w:r>
      <w:r w:rsidR="009F0ADF" w:rsidRPr="003859B6">
        <w:t xml:space="preserve">fishing </w:t>
      </w:r>
      <w:r w:rsidR="00B02A67" w:rsidRPr="003859B6">
        <w:t xml:space="preserve">has </w:t>
      </w:r>
      <w:r w:rsidR="00B33BAE" w:rsidRPr="003859B6">
        <w:t xml:space="preserve">both </w:t>
      </w:r>
      <w:r w:rsidR="00B02A67" w:rsidRPr="003859B6">
        <w:t xml:space="preserve">created a major strain on fish availability and remuneration from fishing </w:t>
      </w:r>
      <w:r w:rsidR="00B33BAE" w:rsidRPr="003859B6">
        <w:t>and</w:t>
      </w:r>
      <w:r w:rsidR="00B02A67" w:rsidRPr="003859B6" w:rsidDel="00B33BAE">
        <w:t xml:space="preserve"> </w:t>
      </w:r>
      <w:r w:rsidR="00B33BAE" w:rsidRPr="003859B6">
        <w:t xml:space="preserve">caused </w:t>
      </w:r>
      <w:r w:rsidR="00B02A67" w:rsidRPr="003859B6">
        <w:t xml:space="preserve">breaches </w:t>
      </w:r>
      <w:r w:rsidR="00D8695B" w:rsidRPr="003859B6">
        <w:t xml:space="preserve">of </w:t>
      </w:r>
      <w:r w:rsidR="00B02A67" w:rsidRPr="003859B6">
        <w:t xml:space="preserve">sea sovereignty. </w:t>
      </w:r>
    </w:p>
    <w:p w:rsidR="00C62FA7" w:rsidRPr="003859B6" w:rsidRDefault="00C62FA7" w:rsidP="00C62FA7">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25</w:instrText>
      </w:r>
      <w:r w:rsidRPr="003859B6">
        <w:fldChar w:fldCharType="end"/>
      </w:r>
      <w:r w:rsidRPr="003859B6">
        <w:instrText>.</w:instrText>
      </w:r>
      <w:r w:rsidRPr="003859B6">
        <w:tab/>
      </w:r>
      <w:r w:rsidRPr="003859B6">
        <w:fldChar w:fldCharType="end"/>
      </w:r>
      <w:r w:rsidR="00890AE8" w:rsidRPr="003859B6">
        <w:t>IUU fishing places marine resources under</w:t>
      </w:r>
      <w:r w:rsidR="001E41D3" w:rsidRPr="003859B6">
        <w:t xml:space="preserve"> significant</w:t>
      </w:r>
      <w:r w:rsidR="00890AE8" w:rsidRPr="003859B6">
        <w:t xml:space="preserve"> pressure in Indonesia, where the practice is thought to account</w:t>
      </w:r>
      <w:r w:rsidRPr="003859B6">
        <w:t xml:space="preserve"> for up to a third of total catches. Reconstructing catch data for Central and Eastern Indonesia from 1950 to 2010 by combining official data with published and anecdotal knowledge on IUU fishing into coherent time series, </w:t>
      </w:r>
      <w:proofErr w:type="spellStart"/>
      <w:r w:rsidRPr="003859B6">
        <w:t>Pauly</w:t>
      </w:r>
      <w:proofErr w:type="spellEnd"/>
      <w:r w:rsidRPr="003859B6">
        <w:t xml:space="preserve"> and </w:t>
      </w:r>
      <w:proofErr w:type="spellStart"/>
      <w:r w:rsidRPr="003859B6">
        <w:t>Budimartono</w:t>
      </w:r>
      <w:proofErr w:type="spellEnd"/>
      <w:r w:rsidRPr="003859B6">
        <w:t xml:space="preserve"> (2015) find a total catch that is 39% larger than that reported by the FAO on behalf of Indonesia. They suggest that, in addition to illegal fishing, notably by foreign vessels, non-reported catches by domestic trawlers may also be significant, particularly in remote eastern regions, where numerous small landing sites mean that a large proportion of the catch is not included in official statistics. Eliminating IUU fishing could thus substantially reduce the pressure on resources, </w:t>
      </w:r>
      <w:r w:rsidR="00B33BAE" w:rsidRPr="003859B6">
        <w:t>providing that</w:t>
      </w:r>
      <w:r w:rsidRPr="003859B6">
        <w:t xml:space="preserve"> IUU fishing is not entirely replaced by legal fishing. </w:t>
      </w:r>
    </w:p>
    <w:p w:rsidR="00B02A67" w:rsidRPr="003859B6" w:rsidRDefault="00730FF4" w:rsidP="00730FF4">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26</w:instrText>
      </w:r>
      <w:r w:rsidRPr="003859B6">
        <w:fldChar w:fldCharType="end"/>
      </w:r>
      <w:r w:rsidRPr="003859B6">
        <w:instrText>.</w:instrText>
      </w:r>
      <w:r w:rsidRPr="003859B6">
        <w:tab/>
      </w:r>
      <w:r w:rsidRPr="003859B6">
        <w:fldChar w:fldCharType="end"/>
      </w:r>
      <w:r w:rsidR="00B02A67" w:rsidRPr="003859B6">
        <w:t xml:space="preserve">In 2014, a </w:t>
      </w:r>
      <w:r w:rsidR="00FD79EC" w:rsidRPr="003859B6">
        <w:t xml:space="preserve">Presidential </w:t>
      </w:r>
      <w:r w:rsidR="00B02A67" w:rsidRPr="003859B6">
        <w:t xml:space="preserve">Taskforce to Prevent and Combat IUU Fishing (hereafter Taskforce) was established by President </w:t>
      </w:r>
      <w:proofErr w:type="spellStart"/>
      <w:r w:rsidR="00B02A67" w:rsidRPr="003859B6">
        <w:t>Jokowi</w:t>
      </w:r>
      <w:proofErr w:type="spellEnd"/>
      <w:r w:rsidR="00B02A67" w:rsidRPr="003859B6">
        <w:t xml:space="preserve"> to lead efforts</w:t>
      </w:r>
      <w:r w:rsidR="00890AE8" w:rsidRPr="003859B6">
        <w:t xml:space="preserve"> to combat IUU</w:t>
      </w:r>
      <w:r w:rsidR="00B02A67" w:rsidRPr="003859B6">
        <w:t xml:space="preserve">. The Taskforce </w:t>
      </w:r>
      <w:r w:rsidR="00EB4E58" w:rsidRPr="003859B6">
        <w:t xml:space="preserve">focuses on illegal fishing and associated crimes, as well as under-reported fishing, but is not concerned with unregulated fishing, </w:t>
      </w:r>
      <w:r w:rsidR="006E2E6D" w:rsidRPr="003859B6">
        <w:t>which in fact encompasses much of the artisanal fishing activities over which MMAF has not yet implemented controls and restrictions.</w:t>
      </w:r>
      <w:r w:rsidR="00EB4E58" w:rsidRPr="003859B6">
        <w:t xml:space="preserve"> </w:t>
      </w:r>
      <w:r w:rsidR="00896498" w:rsidRPr="003859B6">
        <w:t>The Taskforce</w:t>
      </w:r>
      <w:r w:rsidR="008D4D1E" w:rsidRPr="003859B6">
        <w:t xml:space="preserve"> built institutional co-operation by bringing</w:t>
      </w:r>
      <w:r w:rsidR="00B02A67" w:rsidRPr="003859B6">
        <w:t xml:space="preserve"> together the navy, the police, tax authorities, the maritime authority and the Attorney General’s office under the responsibility of</w:t>
      </w:r>
      <w:r w:rsidR="008D4D1E" w:rsidRPr="003859B6">
        <w:t xml:space="preserve"> the Taskforce’s</w:t>
      </w:r>
      <w:r w:rsidR="00B02A67" w:rsidRPr="003859B6">
        <w:t xml:space="preserve"> </w:t>
      </w:r>
      <w:r w:rsidR="00F361AB" w:rsidRPr="003859B6">
        <w:t xml:space="preserve">Minister </w:t>
      </w:r>
      <w:proofErr w:type="spellStart"/>
      <w:r w:rsidR="00B02A67" w:rsidRPr="003859B6">
        <w:t>Pu</w:t>
      </w:r>
      <w:r w:rsidR="002D7B8A" w:rsidRPr="003859B6">
        <w:t>d</w:t>
      </w:r>
      <w:r w:rsidR="00B02A67" w:rsidRPr="003859B6">
        <w:t>jiastuti</w:t>
      </w:r>
      <w:proofErr w:type="spellEnd"/>
      <w:r w:rsidR="00B02A67" w:rsidRPr="003859B6">
        <w:t xml:space="preserve">. </w:t>
      </w:r>
      <w:r w:rsidR="008D4D1E" w:rsidRPr="003859B6">
        <w:t>The b</w:t>
      </w:r>
      <w:r w:rsidR="00B02A67" w:rsidRPr="003859B6">
        <w:t>udget allocated to surveillance o</w:t>
      </w:r>
      <w:r w:rsidR="002D7B8A" w:rsidRPr="003859B6">
        <w:t>f marine and fisheries resources</w:t>
      </w:r>
      <w:r w:rsidR="00B02A67" w:rsidRPr="003859B6">
        <w:t xml:space="preserve"> </w:t>
      </w:r>
      <w:r w:rsidR="008D4D1E" w:rsidRPr="003859B6">
        <w:t xml:space="preserve">was </w:t>
      </w:r>
      <w:r w:rsidR="00B02A67" w:rsidRPr="003859B6">
        <w:t xml:space="preserve">increased by more than 30% between 2014 and 2015, using funds previously allocated to fuel subsidies </w:t>
      </w:r>
      <w:r w:rsidR="006E2E6D" w:rsidRPr="003859B6">
        <w:t xml:space="preserve">for the sector </w:t>
      </w:r>
      <w:r w:rsidR="00B02A67" w:rsidRPr="003859B6">
        <w:t xml:space="preserve">which </w:t>
      </w:r>
      <w:r w:rsidR="008D4D1E" w:rsidRPr="003859B6">
        <w:t xml:space="preserve">had been </w:t>
      </w:r>
      <w:r w:rsidR="00B02A67" w:rsidRPr="003859B6">
        <w:t xml:space="preserve">reduced in late 2014 (CEA, 2016). This budget increase was the strongest across all budget spending categories of MMAF, which on average saw its allocation increase by over 60 % between 2014 and 2015 (Figure </w:t>
      </w:r>
      <w:r w:rsidR="00FD79EC" w:rsidRPr="003859B6">
        <w:t>7</w:t>
      </w:r>
      <w:r w:rsidR="00B02A67" w:rsidRPr="003859B6">
        <w:t>).</w:t>
      </w:r>
    </w:p>
    <w:p w:rsidR="00BD7584" w:rsidRPr="003859B6" w:rsidRDefault="00BD7584" w:rsidP="00730FF4">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27</w:instrText>
      </w:r>
      <w:r w:rsidRPr="003859B6">
        <w:fldChar w:fldCharType="end"/>
      </w:r>
      <w:r w:rsidRPr="003859B6">
        <w:instrText>.</w:instrText>
      </w:r>
      <w:r w:rsidRPr="003859B6">
        <w:tab/>
      </w:r>
      <w:r w:rsidRPr="003859B6">
        <w:fldChar w:fldCharType="end"/>
      </w:r>
      <w:r w:rsidR="008D4D1E" w:rsidRPr="003859B6">
        <w:t>Soon after the Taskforce was established, MMAF decided to close Indonesian waters to industrial fishing boats. The ministry took this decision after o</w:t>
      </w:r>
      <w:r w:rsidR="00896498" w:rsidRPr="003859B6">
        <w:t xml:space="preserve">bserving that the vast majority of industrial vessels fishing in the Indonesian </w:t>
      </w:r>
      <w:r w:rsidR="0041621C" w:rsidRPr="003859B6">
        <w:t>exclusive economic zone (</w:t>
      </w:r>
      <w:r w:rsidR="00896498" w:rsidRPr="003859B6">
        <w:t>EEZ</w:t>
      </w:r>
      <w:r w:rsidR="0041621C" w:rsidRPr="003859B6">
        <w:t>)</w:t>
      </w:r>
      <w:r w:rsidR="00896498" w:rsidRPr="003859B6">
        <w:t xml:space="preserve"> operated in fraudulent circumstances, </w:t>
      </w:r>
      <w:r w:rsidR="008D4D1E" w:rsidRPr="003859B6">
        <w:t>and closing the EEZ would permit it</w:t>
      </w:r>
      <w:r w:rsidR="00285809" w:rsidRPr="003859B6">
        <w:t xml:space="preserve"> </w:t>
      </w:r>
      <w:r w:rsidRPr="003859B6">
        <w:t>to</w:t>
      </w:r>
      <w:r w:rsidR="00896498" w:rsidRPr="003859B6">
        <w:t xml:space="preserve"> perform an in-depth audit of the situation at sea. Regulation 56/2014 </w:t>
      </w:r>
      <w:r w:rsidR="008D4D1E" w:rsidRPr="003859B6">
        <w:t xml:space="preserve">introduced </w:t>
      </w:r>
      <w:r w:rsidR="00D15D1D" w:rsidRPr="003859B6">
        <w:t xml:space="preserve">both </w:t>
      </w:r>
      <w:r w:rsidR="00896498" w:rsidRPr="003859B6">
        <w:t>a permanent moratorium on fishing by ex-foreign vessels operating within the EEZ</w:t>
      </w:r>
      <w:r w:rsidR="008D4D1E" w:rsidRPr="003859B6">
        <w:t xml:space="preserve"> – effectively  shutting</w:t>
      </w:r>
      <w:r w:rsidR="00896498" w:rsidRPr="003859B6">
        <w:t xml:space="preserve"> down access to </w:t>
      </w:r>
      <w:r w:rsidRPr="003859B6">
        <w:t>the</w:t>
      </w:r>
      <w:r w:rsidR="00896498" w:rsidRPr="003859B6">
        <w:t xml:space="preserve"> EEZ </w:t>
      </w:r>
      <w:r w:rsidR="00D15D1D" w:rsidRPr="003859B6">
        <w:t xml:space="preserve">by </w:t>
      </w:r>
      <w:r w:rsidRPr="003859B6">
        <w:t>the largest vessels</w:t>
      </w:r>
      <w:r w:rsidR="00D15D1D" w:rsidRPr="003859B6">
        <w:t>,</w:t>
      </w:r>
      <w:r w:rsidRPr="003859B6">
        <w:t xml:space="preserve"> as most of </w:t>
      </w:r>
      <w:r w:rsidR="00D15D1D" w:rsidRPr="003859B6">
        <w:t xml:space="preserve">these </w:t>
      </w:r>
      <w:r w:rsidR="00896498" w:rsidRPr="003859B6">
        <w:t xml:space="preserve">were </w:t>
      </w:r>
      <w:r w:rsidRPr="003859B6">
        <w:t xml:space="preserve">foreign-built as well as </w:t>
      </w:r>
      <w:r w:rsidR="00896498" w:rsidRPr="003859B6">
        <w:t>operated by foreign companies and crews</w:t>
      </w:r>
      <w:r w:rsidR="008D4D1E" w:rsidRPr="003859B6">
        <w:t xml:space="preserve"> –</w:t>
      </w:r>
      <w:r w:rsidR="00896498" w:rsidRPr="003859B6">
        <w:t xml:space="preserve"> and a six-month moratorium on fishing licences for all boats measuring more than 30 </w:t>
      </w:r>
      <w:r w:rsidR="009C6E7D" w:rsidRPr="003859B6">
        <w:t>gross tonnage (</w:t>
      </w:r>
      <w:r w:rsidR="00896498" w:rsidRPr="003859B6">
        <w:t>GT</w:t>
      </w:r>
      <w:r w:rsidR="009C6E7D" w:rsidRPr="003859B6">
        <w:t>)</w:t>
      </w:r>
      <w:r w:rsidRPr="003859B6">
        <w:t xml:space="preserve">. This second restriction </w:t>
      </w:r>
      <w:r w:rsidR="00896498" w:rsidRPr="003859B6">
        <w:t>was later extended until the end of 2015</w:t>
      </w:r>
      <w:r w:rsidR="00D15D1D" w:rsidRPr="003859B6">
        <w:t>,</w:t>
      </w:r>
      <w:r w:rsidR="00896498" w:rsidRPr="003859B6">
        <w:t xml:space="preserve"> with Regulation 10/2015</w:t>
      </w:r>
      <w:r w:rsidRPr="003859B6">
        <w:t>.</w:t>
      </w:r>
      <w:r w:rsidR="00896498" w:rsidRPr="003859B6">
        <w:t xml:space="preserve"> </w:t>
      </w:r>
      <w:r w:rsidRPr="003859B6">
        <w:t xml:space="preserve">The compliance audit performed by the Taskforce in 2015 found that </w:t>
      </w:r>
      <w:r w:rsidR="00285809" w:rsidRPr="003859B6">
        <w:t xml:space="preserve">all </w:t>
      </w:r>
      <w:r w:rsidRPr="003859B6">
        <w:t>of the 1</w:t>
      </w:r>
      <w:r w:rsidR="008D4D1E" w:rsidRPr="003859B6">
        <w:t xml:space="preserve"> </w:t>
      </w:r>
      <w:r w:rsidRPr="003859B6">
        <w:t>132 industrial vessels that were licen</w:t>
      </w:r>
      <w:r w:rsidR="00467B7F" w:rsidRPr="003859B6">
        <w:t>c</w:t>
      </w:r>
      <w:r w:rsidRPr="003859B6">
        <w:t>ed in 2015</w:t>
      </w:r>
      <w:r w:rsidR="008D4D1E" w:rsidRPr="003859B6">
        <w:t xml:space="preserve"> </w:t>
      </w:r>
      <w:r w:rsidRPr="003859B6">
        <w:t xml:space="preserve">(all ex-foreign vessels) violated Indonesian laws and regulations in some way. Double flagging was a serious problem, as was marking down the gross tonnage of vessels. The </w:t>
      </w:r>
      <w:r w:rsidR="008B1C89" w:rsidRPr="003859B6">
        <w:t xml:space="preserve">government </w:t>
      </w:r>
      <w:r w:rsidRPr="003859B6">
        <w:t xml:space="preserve">also estimated that between 5 000 and 10 000 vessels operating in Indonesian waters </w:t>
      </w:r>
      <w:r w:rsidR="008802D0" w:rsidRPr="003859B6">
        <w:t>were using</w:t>
      </w:r>
      <w:r w:rsidRPr="003859B6">
        <w:t xml:space="preserve"> fraudulent</w:t>
      </w:r>
      <w:r w:rsidR="008802D0" w:rsidRPr="003859B6">
        <w:t>ly copied</w:t>
      </w:r>
      <w:r w:rsidRPr="003859B6">
        <w:t xml:space="preserve"> </w:t>
      </w:r>
      <w:r w:rsidR="00467B7F" w:rsidRPr="003859B6">
        <w:t>licences</w:t>
      </w:r>
      <w:r w:rsidR="008802D0" w:rsidRPr="003859B6">
        <w:t>; in some cases</w:t>
      </w:r>
      <w:r w:rsidR="00D15D1D" w:rsidRPr="003859B6">
        <w:t>,</w:t>
      </w:r>
      <w:r w:rsidRPr="003859B6">
        <w:t xml:space="preserve"> one licen</w:t>
      </w:r>
      <w:r w:rsidR="00467B7F" w:rsidRPr="003859B6">
        <w:t>c</w:t>
      </w:r>
      <w:r w:rsidRPr="003859B6">
        <w:t xml:space="preserve">e was being used by up to </w:t>
      </w:r>
      <w:r w:rsidR="00D15D1D" w:rsidRPr="003859B6">
        <w:t xml:space="preserve">ten </w:t>
      </w:r>
      <w:r w:rsidRPr="003859B6">
        <w:t>different vessels.</w:t>
      </w:r>
    </w:p>
    <w:p w:rsidR="00B02A67" w:rsidRPr="003859B6" w:rsidRDefault="00FD79EC" w:rsidP="00A16C97">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28</w:instrText>
      </w:r>
      <w:r w:rsidRPr="003859B6">
        <w:fldChar w:fldCharType="end"/>
      </w:r>
      <w:r w:rsidRPr="003859B6">
        <w:instrText>.</w:instrText>
      </w:r>
      <w:r w:rsidRPr="003859B6">
        <w:tab/>
      </w:r>
      <w:r w:rsidRPr="003859B6">
        <w:fldChar w:fldCharType="end"/>
      </w:r>
      <w:r w:rsidR="00B02A67" w:rsidRPr="003859B6">
        <w:t>In addition,</w:t>
      </w:r>
      <w:r w:rsidR="008802D0" w:rsidRPr="003859B6">
        <w:t xml:space="preserve"> the Taskforce found that smuggling and other illegal activities</w:t>
      </w:r>
      <w:r w:rsidR="006E2E6D" w:rsidRPr="003859B6">
        <w:t>, including</w:t>
      </w:r>
      <w:r w:rsidR="00A924E6" w:rsidRPr="003859B6">
        <w:t xml:space="preserve"> human rights</w:t>
      </w:r>
      <w:r w:rsidR="006E2E6D" w:rsidRPr="003859B6">
        <w:t xml:space="preserve"> abuses </w:t>
      </w:r>
      <w:r w:rsidR="00A924E6" w:rsidRPr="003859B6">
        <w:t>and trafficking</w:t>
      </w:r>
      <w:r w:rsidR="006E2E6D" w:rsidRPr="003859B6">
        <w:t>,</w:t>
      </w:r>
      <w:r w:rsidR="008802D0" w:rsidRPr="003859B6">
        <w:t xml:space="preserve"> occur</w:t>
      </w:r>
      <w:r w:rsidR="006E2E6D" w:rsidRPr="003859B6">
        <w:t>red</w:t>
      </w:r>
      <w:r w:rsidR="008802D0" w:rsidRPr="003859B6">
        <w:t xml:space="preserve"> </w:t>
      </w:r>
      <w:r w:rsidR="00F170A4" w:rsidRPr="003859B6">
        <w:t>regularly</w:t>
      </w:r>
      <w:r w:rsidR="008802D0" w:rsidRPr="003859B6">
        <w:t xml:space="preserve"> </w:t>
      </w:r>
      <w:r w:rsidR="00B02A67" w:rsidRPr="003859B6">
        <w:t>(</w:t>
      </w:r>
      <w:proofErr w:type="spellStart"/>
      <w:r w:rsidR="00B02A67" w:rsidRPr="003859B6">
        <w:t>Santosa</w:t>
      </w:r>
      <w:proofErr w:type="spellEnd"/>
      <w:r w:rsidR="007739EC" w:rsidRPr="003859B6">
        <w:t>,</w:t>
      </w:r>
      <w:r w:rsidR="00B02A67" w:rsidRPr="003859B6">
        <w:t xml:space="preserve"> 2016). A lack of compliance regarding logbook reporting was also noted</w:t>
      </w:r>
      <w:r w:rsidR="00D15D1D" w:rsidRPr="003859B6">
        <w:t xml:space="preserve"> –</w:t>
      </w:r>
      <w:r w:rsidR="00B02A67" w:rsidRPr="003859B6">
        <w:t xml:space="preserve"> with less than 5% of the 245 fish ports integrated with logbook information systems</w:t>
      </w:r>
      <w:r w:rsidR="00D15D1D" w:rsidRPr="003859B6">
        <w:t xml:space="preserve"> –</w:t>
      </w:r>
      <w:r w:rsidR="00B02A67" w:rsidRPr="003859B6">
        <w:t xml:space="preserve"> as well as </w:t>
      </w:r>
      <w:r w:rsidR="00D15D1D" w:rsidRPr="003859B6">
        <w:t xml:space="preserve">the </w:t>
      </w:r>
      <w:r w:rsidR="00B02A67" w:rsidRPr="003859B6">
        <w:t xml:space="preserve">use of non-designated fish landing ports to land catch in violation of fishing licence requirements. Many falsified data entries for fish capture were also found. </w:t>
      </w:r>
      <w:r w:rsidR="00BD7584" w:rsidRPr="003859B6">
        <w:t xml:space="preserve">On this basis, by August 2016, 236 vessels </w:t>
      </w:r>
      <w:r w:rsidR="008802D0" w:rsidRPr="003859B6">
        <w:t>were</w:t>
      </w:r>
      <w:r w:rsidR="00BD7584" w:rsidRPr="003859B6">
        <w:t xml:space="preserve"> seized and sunk, resulting in extensive media coverage.</w:t>
      </w:r>
      <w:r w:rsidR="00A16C97" w:rsidRPr="003859B6">
        <w:t xml:space="preserve"> </w:t>
      </w:r>
    </w:p>
    <w:p w:rsidR="00BD7584" w:rsidRPr="003859B6" w:rsidRDefault="00BD7584" w:rsidP="00BD7584">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29</w:instrText>
      </w:r>
      <w:r w:rsidRPr="003859B6">
        <w:fldChar w:fldCharType="end"/>
      </w:r>
      <w:r w:rsidRPr="003859B6">
        <w:instrText>.</w:instrText>
      </w:r>
      <w:r w:rsidRPr="003859B6">
        <w:tab/>
      </w:r>
      <w:r w:rsidRPr="003859B6">
        <w:fldChar w:fldCharType="end"/>
      </w:r>
      <w:r w:rsidRPr="003859B6">
        <w:t xml:space="preserve">  Furthermore, the Taskforce noted that </w:t>
      </w:r>
      <w:r w:rsidR="00A76F65" w:rsidRPr="003859B6">
        <w:t>government officials</w:t>
      </w:r>
      <w:r w:rsidR="000D404B" w:rsidRPr="003859B6">
        <w:t xml:space="preserve"> were limited in their ability</w:t>
      </w:r>
      <w:r w:rsidR="000D404B" w:rsidRPr="003859B6" w:rsidDel="00D15D1D">
        <w:t xml:space="preserve"> </w:t>
      </w:r>
      <w:r w:rsidRPr="003859B6">
        <w:t>to detect, respond and punish violations</w:t>
      </w:r>
      <w:r w:rsidR="000D404B" w:rsidRPr="003859B6">
        <w:t>, particularly</w:t>
      </w:r>
      <w:r w:rsidRPr="003859B6">
        <w:t xml:space="preserve"> due to a lack of </w:t>
      </w:r>
      <w:r w:rsidR="00A76F65" w:rsidRPr="003859B6">
        <w:t>vessel monitoring system (</w:t>
      </w:r>
      <w:r w:rsidRPr="003859B6">
        <w:t>VMS</w:t>
      </w:r>
      <w:r w:rsidR="00A76F65" w:rsidRPr="003859B6">
        <w:t>)</w:t>
      </w:r>
      <w:r w:rsidRPr="003859B6">
        <w:t xml:space="preserve"> transmitters, on-board observers and patrol boats t</w:t>
      </w:r>
      <w:r w:rsidR="000D404B" w:rsidRPr="003859B6">
        <w:t>hat</w:t>
      </w:r>
      <w:r w:rsidRPr="003859B6">
        <w:t xml:space="preserve"> cover</w:t>
      </w:r>
      <w:r w:rsidR="000D404B" w:rsidRPr="003859B6">
        <w:t>ed</w:t>
      </w:r>
      <w:r w:rsidRPr="003859B6">
        <w:t xml:space="preserve"> the EEZ. </w:t>
      </w:r>
      <w:r w:rsidR="000D404B" w:rsidRPr="003859B6">
        <w:t xml:space="preserve">Corruption meant that inspectors </w:t>
      </w:r>
      <w:r w:rsidRPr="003859B6">
        <w:t>could also too easily be dissuaded from registering problems, meaning that sanctions were not acting as a</w:t>
      </w:r>
      <w:r w:rsidR="007D69F0" w:rsidRPr="003859B6">
        <w:t>n effective</w:t>
      </w:r>
      <w:r w:rsidRPr="003859B6">
        <w:t xml:space="preserve"> deterrent. In addition, corporate criminal liability was rarely imposed</w:t>
      </w:r>
      <w:r w:rsidR="00D15D1D" w:rsidRPr="003859B6">
        <w:t>,</w:t>
      </w:r>
      <w:r w:rsidRPr="003859B6">
        <w:t xml:space="preserve"> and serious violations were subject only to administrative sanctions (</w:t>
      </w:r>
      <w:proofErr w:type="spellStart"/>
      <w:r w:rsidRPr="003859B6">
        <w:t>Santosa</w:t>
      </w:r>
      <w:proofErr w:type="spellEnd"/>
      <w:r w:rsidR="001E58D6" w:rsidRPr="003859B6">
        <w:t>,</w:t>
      </w:r>
      <w:r w:rsidRPr="003859B6">
        <w:t xml:space="preserve"> 2016). </w:t>
      </w:r>
    </w:p>
    <w:p w:rsidR="007D69F0" w:rsidRPr="003859B6" w:rsidRDefault="007D69F0" w:rsidP="00730FF4">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30</w:instrText>
      </w:r>
      <w:r w:rsidRPr="003859B6">
        <w:fldChar w:fldCharType="end"/>
      </w:r>
      <w:r w:rsidRPr="003859B6">
        <w:instrText>.</w:instrText>
      </w:r>
      <w:r w:rsidRPr="003859B6">
        <w:tab/>
      </w:r>
      <w:r w:rsidRPr="003859B6">
        <w:fldChar w:fldCharType="end"/>
      </w:r>
      <w:r w:rsidR="00B02A67" w:rsidRPr="003859B6">
        <w:t>The Taskforce therefore concluded that post-landing regulations, such as those of the FAO Port State Measures Agreement, which Indonesia has ratified through Presidential Decree 43/2016, were not sufficient</w:t>
      </w:r>
      <w:r w:rsidR="00D15D1D" w:rsidRPr="003859B6">
        <w:t>,</w:t>
      </w:r>
      <w:r w:rsidR="00B02A67" w:rsidRPr="003859B6">
        <w:t xml:space="preserve"> as most illegal activities took place at sea. </w:t>
      </w:r>
    </w:p>
    <w:p w:rsidR="00F81DF0" w:rsidRPr="003859B6" w:rsidRDefault="007D69F0" w:rsidP="00730FF4">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31</w:instrText>
      </w:r>
      <w:r w:rsidRPr="003859B6">
        <w:fldChar w:fldCharType="end"/>
      </w:r>
      <w:r w:rsidRPr="003859B6">
        <w:instrText>.</w:instrText>
      </w:r>
      <w:r w:rsidRPr="003859B6">
        <w:tab/>
      </w:r>
      <w:r w:rsidRPr="003859B6">
        <w:fldChar w:fldCharType="end"/>
      </w:r>
      <w:r w:rsidRPr="003859B6">
        <w:t>The Indonesian government has decided to re-authorise i</w:t>
      </w:r>
      <w:r w:rsidR="00F146DA" w:rsidRPr="003859B6">
        <w:t>ndustrial fishing</w:t>
      </w:r>
      <w:r w:rsidR="00467B7F" w:rsidRPr="003859B6">
        <w:t>,</w:t>
      </w:r>
      <w:r w:rsidR="00F146DA" w:rsidRPr="003859B6">
        <w:t xml:space="preserve"> but</w:t>
      </w:r>
      <w:r w:rsidR="00467B7F" w:rsidRPr="003859B6">
        <w:t xml:space="preserve"> –</w:t>
      </w:r>
      <w:r w:rsidR="00BF7997" w:rsidRPr="003859B6">
        <w:t xml:space="preserve"> in order to prevent IUU</w:t>
      </w:r>
      <w:r w:rsidR="00467B7F" w:rsidRPr="003859B6">
        <w:t xml:space="preserve"> – </w:t>
      </w:r>
      <w:r w:rsidR="00F146DA" w:rsidRPr="003859B6">
        <w:t>under more restrictive conditions</w:t>
      </w:r>
      <w:r w:rsidRPr="003859B6">
        <w:t xml:space="preserve"> than had been in place previously</w:t>
      </w:r>
      <w:r w:rsidR="00F146DA" w:rsidRPr="003859B6">
        <w:t>. First, Regulation 57/2014 prohibits all transhipment at sea. Second, since December 2015, all boats above 30 GT have to use VMS (Ministerial Regulation 23/2014)</w:t>
      </w:r>
      <w:r w:rsidR="009A0972" w:rsidRPr="003859B6">
        <w:t>,</w:t>
      </w:r>
      <w:r w:rsidR="00F146DA" w:rsidRPr="003859B6">
        <w:t xml:space="preserve"> and VMS data is shared with Global Fishing Watch, a data-processing system developed in partnership by Google, </w:t>
      </w:r>
      <w:proofErr w:type="spellStart"/>
      <w:r w:rsidR="00F146DA" w:rsidRPr="003859B6">
        <w:t>SkyTruth</w:t>
      </w:r>
      <w:proofErr w:type="spellEnd"/>
      <w:r w:rsidR="00F146DA" w:rsidRPr="003859B6">
        <w:t xml:space="preserve"> and </w:t>
      </w:r>
      <w:proofErr w:type="spellStart"/>
      <w:r w:rsidR="00F146DA" w:rsidRPr="003859B6">
        <w:t>Oceana</w:t>
      </w:r>
      <w:proofErr w:type="spellEnd"/>
      <w:r w:rsidR="00F146DA" w:rsidRPr="003859B6">
        <w:t xml:space="preserve">, which will help </w:t>
      </w:r>
      <w:r w:rsidR="00467B7F" w:rsidRPr="003859B6">
        <w:t xml:space="preserve">to </w:t>
      </w:r>
      <w:r w:rsidR="00F146DA" w:rsidRPr="003859B6">
        <w:t xml:space="preserve">monitor commercial fishing activity (and make information public). Third, </w:t>
      </w:r>
      <w:r w:rsidR="00B02A67" w:rsidRPr="003859B6">
        <w:t xml:space="preserve">MMAF is working to improve the vessel registration and fisheries </w:t>
      </w:r>
      <w:r w:rsidR="00467B7F" w:rsidRPr="003859B6">
        <w:t xml:space="preserve">licence </w:t>
      </w:r>
      <w:r w:rsidR="00B02A67" w:rsidRPr="003859B6">
        <w:t xml:space="preserve">system </w:t>
      </w:r>
      <w:r w:rsidR="00F146DA" w:rsidRPr="003859B6">
        <w:t xml:space="preserve">(Ministerial Regulation 30/2012 is </w:t>
      </w:r>
      <w:r w:rsidR="00467B7F" w:rsidRPr="003859B6">
        <w:t xml:space="preserve">currently </w:t>
      </w:r>
      <w:r w:rsidR="00F146DA" w:rsidRPr="003859B6">
        <w:t>being revised)</w:t>
      </w:r>
      <w:r w:rsidR="00467B7F" w:rsidRPr="003859B6">
        <w:t>,</w:t>
      </w:r>
      <w:r w:rsidR="00F146DA" w:rsidRPr="003859B6">
        <w:t xml:space="preserve"> while</w:t>
      </w:r>
      <w:r w:rsidR="00B02A67" w:rsidRPr="003859B6">
        <w:t xml:space="preserve"> improving catch reporting documentation. </w:t>
      </w:r>
      <w:r w:rsidR="00EB4E58" w:rsidRPr="003859B6">
        <w:t xml:space="preserve">With the new regulation in preparation, </w:t>
      </w:r>
      <w:r w:rsidR="00467B7F" w:rsidRPr="003859B6">
        <w:t xml:space="preserve">licences </w:t>
      </w:r>
      <w:r w:rsidR="00EB4E58" w:rsidRPr="003859B6">
        <w:t xml:space="preserve">will be delivered to domestically-built vessels </w:t>
      </w:r>
      <w:r w:rsidR="00467B7F" w:rsidRPr="003859B6">
        <w:t xml:space="preserve">of </w:t>
      </w:r>
      <w:r w:rsidR="00EB4E58" w:rsidRPr="003859B6">
        <w:t xml:space="preserve">up to 200 GT, for one-year, after a due-diligence procedure. </w:t>
      </w:r>
    </w:p>
    <w:p w:rsidR="00B02A67" w:rsidRPr="003859B6" w:rsidRDefault="00F81DF0" w:rsidP="00730FF4">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32</w:instrText>
      </w:r>
      <w:r w:rsidRPr="003859B6">
        <w:fldChar w:fldCharType="end"/>
      </w:r>
      <w:r w:rsidRPr="003859B6">
        <w:instrText>.</w:instrText>
      </w:r>
      <w:r w:rsidRPr="003859B6">
        <w:tab/>
      </w:r>
      <w:r w:rsidRPr="003859B6">
        <w:fldChar w:fldCharType="end"/>
      </w:r>
      <w:r w:rsidRPr="003859B6">
        <w:t xml:space="preserve"> According to Minister </w:t>
      </w:r>
      <w:proofErr w:type="spellStart"/>
      <w:r w:rsidRPr="003859B6">
        <w:t>Pujiastuti</w:t>
      </w:r>
      <w:proofErr w:type="spellEnd"/>
      <w:r w:rsidRPr="003859B6">
        <w:t xml:space="preserve">, the </w:t>
      </w:r>
      <w:r w:rsidR="009A0972" w:rsidRPr="003859B6">
        <w:t>establishment</w:t>
      </w:r>
      <w:r w:rsidRPr="003859B6">
        <w:t xml:space="preserve"> of a “one-roof” enforcement system, with the creation of </w:t>
      </w:r>
      <w:r w:rsidR="00064AE0" w:rsidRPr="003859B6">
        <w:t xml:space="preserve">the </w:t>
      </w:r>
      <w:r w:rsidRPr="003859B6">
        <w:t>Taskforce, backed up by strong political will from the President as well as a strong communication</w:t>
      </w:r>
      <w:r w:rsidR="007D69F0" w:rsidRPr="003859B6">
        <w:t>s</w:t>
      </w:r>
      <w:r w:rsidRPr="003859B6">
        <w:t xml:space="preserve"> strategy</w:t>
      </w:r>
      <w:r w:rsidR="009A0972" w:rsidRPr="003859B6">
        <w:t>,</w:t>
      </w:r>
      <w:r w:rsidRPr="003859B6">
        <w:t xml:space="preserve"> have proved decisive in tackling the corruption that pervaded the sector and the political system</w:t>
      </w:r>
      <w:r w:rsidR="00064AE0" w:rsidRPr="003859B6">
        <w:t xml:space="preserve">, </w:t>
      </w:r>
      <w:r w:rsidR="00872F65" w:rsidRPr="003859B6">
        <w:t>and</w:t>
      </w:r>
      <w:r w:rsidRPr="003859B6" w:rsidDel="00064AE0">
        <w:t xml:space="preserve"> </w:t>
      </w:r>
      <w:r w:rsidRPr="003859B6">
        <w:t>allow</w:t>
      </w:r>
      <w:r w:rsidR="00064AE0" w:rsidRPr="003859B6">
        <w:t>ing the</w:t>
      </w:r>
      <w:r w:rsidRPr="003859B6">
        <w:t xml:space="preserve"> adoption of policies that effectively closed Indonesian seas to a significant section of the fleet. </w:t>
      </w:r>
    </w:p>
    <w:p w:rsidR="00B02A67" w:rsidRPr="003859B6" w:rsidRDefault="00730FF4" w:rsidP="00730FF4">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33</w:instrText>
      </w:r>
      <w:r w:rsidRPr="003859B6">
        <w:fldChar w:fldCharType="end"/>
      </w:r>
      <w:r w:rsidRPr="003859B6">
        <w:instrText>.</w:instrText>
      </w:r>
      <w:r w:rsidRPr="003859B6">
        <w:tab/>
      </w:r>
      <w:r w:rsidRPr="003859B6">
        <w:fldChar w:fldCharType="end"/>
      </w:r>
      <w:r w:rsidR="00B02A67" w:rsidRPr="003859B6">
        <w:t xml:space="preserve">The government’s efforts have </w:t>
      </w:r>
      <w:r w:rsidR="001063A3" w:rsidRPr="003859B6">
        <w:t>been successful at making</w:t>
      </w:r>
      <w:r w:rsidR="00B02A67" w:rsidRPr="003859B6">
        <w:t xml:space="preserve"> illegal fishing an inherently riskier activity in Indonesia</w:t>
      </w:r>
      <w:r w:rsidR="00872F65" w:rsidRPr="003859B6">
        <w:t>,</w:t>
      </w:r>
      <w:r w:rsidR="001063A3" w:rsidRPr="003859B6">
        <w:t xml:space="preserve"> but </w:t>
      </w:r>
      <w:r w:rsidR="00363BAE" w:rsidRPr="003859B6">
        <w:t xml:space="preserve">the impact on food security remains </w:t>
      </w:r>
      <w:r w:rsidR="00E44E5A" w:rsidRPr="003859B6">
        <w:t>uncertain</w:t>
      </w:r>
      <w:r w:rsidR="00B02A67" w:rsidRPr="003859B6">
        <w:t xml:space="preserve">. Neighbouring countries are considering </w:t>
      </w:r>
      <w:r w:rsidR="001063A3" w:rsidRPr="003859B6">
        <w:t>implementing</w:t>
      </w:r>
      <w:r w:rsidR="00B02A67" w:rsidRPr="003859B6">
        <w:t xml:space="preserve"> similar policies</w:t>
      </w:r>
      <w:r w:rsidR="00E44E5A" w:rsidRPr="003859B6">
        <w:t xml:space="preserve"> </w:t>
      </w:r>
      <w:r w:rsidR="00B02A67" w:rsidRPr="003859B6">
        <w:t xml:space="preserve">because illegal fishers have relocated their activities to their waters after leaving Indonesian waters. The actual extent of progress is, however, still difficult to estimate. </w:t>
      </w:r>
      <w:r w:rsidR="001063A3" w:rsidRPr="003859B6">
        <w:t>J</w:t>
      </w:r>
      <w:r w:rsidR="00B02A67" w:rsidRPr="003859B6">
        <w:t xml:space="preserve">oint work between the </w:t>
      </w:r>
      <w:r w:rsidR="001063A3" w:rsidRPr="003859B6">
        <w:t>s</w:t>
      </w:r>
      <w:r w:rsidR="00B02A67" w:rsidRPr="003859B6">
        <w:t>ustainable fisheries group at UC Santa Barbara and MMAF estimates that the measures taken in 2015 led to a reduction of fishing effort of about 35%. However, this effort is believed to have</w:t>
      </w:r>
      <w:r w:rsidR="00872F65" w:rsidRPr="003859B6">
        <w:t xml:space="preserve"> since</w:t>
      </w:r>
      <w:r w:rsidR="00B02A67" w:rsidRPr="003859B6">
        <w:t xml:space="preserve"> started to recover (</w:t>
      </w:r>
      <w:r w:rsidR="002D7B8A" w:rsidRPr="003859B6">
        <w:t>MMAF</w:t>
      </w:r>
      <w:r w:rsidR="00B02A67" w:rsidRPr="003859B6">
        <w:t xml:space="preserve">, 2016).  Minister </w:t>
      </w:r>
      <w:proofErr w:type="spellStart"/>
      <w:r w:rsidR="00B02A67" w:rsidRPr="003859B6">
        <w:t>Pujiastuti</w:t>
      </w:r>
      <w:proofErr w:type="spellEnd"/>
      <w:r w:rsidR="00B02A67" w:rsidRPr="003859B6">
        <w:t xml:space="preserve"> often refers to anecdotal indications that </w:t>
      </w:r>
      <w:r w:rsidR="0097262D" w:rsidRPr="003859B6">
        <w:t xml:space="preserve">the </w:t>
      </w:r>
      <w:r w:rsidR="00B02A67" w:rsidRPr="003859B6">
        <w:t>availability and size of fish caught by artisanal fishers has increased</w:t>
      </w:r>
      <w:r w:rsidR="00363BAE" w:rsidRPr="003859B6">
        <w:t xml:space="preserve"> that</w:t>
      </w:r>
      <w:r w:rsidR="00B02A67" w:rsidRPr="003859B6">
        <w:t xml:space="preserve"> suggest that stock health and fish availability is improving</w:t>
      </w:r>
      <w:r w:rsidR="00363BAE" w:rsidRPr="003859B6">
        <w:t xml:space="preserve"> for the</w:t>
      </w:r>
      <w:r w:rsidR="0097262D" w:rsidRPr="003859B6">
        <w:t>se producers</w:t>
      </w:r>
      <w:r w:rsidR="00B02A67" w:rsidRPr="003859B6">
        <w:t>. Evidence is still scarce to support these assertions</w:t>
      </w:r>
      <w:r w:rsidR="0097262D" w:rsidRPr="003859B6">
        <w:t>,</w:t>
      </w:r>
      <w:r w:rsidR="00B02A67" w:rsidRPr="003859B6">
        <w:t xml:space="preserve"> but simulations </w:t>
      </w:r>
      <w:r w:rsidR="0097262D" w:rsidRPr="003859B6">
        <w:t xml:space="preserve">indicate that </w:t>
      </w:r>
      <w:r w:rsidR="00B02A67" w:rsidRPr="003859B6">
        <w:t xml:space="preserve">there is potential. Catch of skipjack tuna could, for example, increase by 25% by 2035, if policies against IUU </w:t>
      </w:r>
      <w:r w:rsidR="009F0ADF" w:rsidRPr="003859B6">
        <w:t xml:space="preserve">fishing </w:t>
      </w:r>
      <w:r w:rsidR="00B02A67" w:rsidRPr="003859B6">
        <w:t xml:space="preserve">were efficient and coupled </w:t>
      </w:r>
      <w:r w:rsidR="0097262D" w:rsidRPr="003859B6">
        <w:t xml:space="preserve">with </w:t>
      </w:r>
      <w:r w:rsidR="00B02A67" w:rsidRPr="003859B6">
        <w:t xml:space="preserve">effective management of domestic fisheries, compared </w:t>
      </w:r>
      <w:r w:rsidR="0097262D" w:rsidRPr="003859B6">
        <w:t>with</w:t>
      </w:r>
      <w:r w:rsidR="00B02A67" w:rsidRPr="003859B6">
        <w:t xml:space="preserve"> a</w:t>
      </w:r>
      <w:r w:rsidR="00363BAE" w:rsidRPr="003859B6">
        <w:t>n expected</w:t>
      </w:r>
      <w:r w:rsidR="00872F65" w:rsidRPr="003859B6">
        <w:t xml:space="preserve"> </w:t>
      </w:r>
      <w:r w:rsidR="00B02A67" w:rsidRPr="003859B6">
        <w:rPr>
          <w:i/>
        </w:rPr>
        <w:t>decrease</w:t>
      </w:r>
      <w:r w:rsidR="00B02A67" w:rsidRPr="003859B6">
        <w:t xml:space="preserve"> by 81% in the </w:t>
      </w:r>
      <w:r w:rsidR="0097262D" w:rsidRPr="003859B6">
        <w:t>absence of such measures</w:t>
      </w:r>
      <w:r w:rsidR="00B02A67" w:rsidRPr="003859B6">
        <w:t xml:space="preserve"> (</w:t>
      </w:r>
      <w:r w:rsidR="002D7B8A" w:rsidRPr="003859B6">
        <w:t>MMAF</w:t>
      </w:r>
      <w:r w:rsidR="00B02A67" w:rsidRPr="003859B6">
        <w:t xml:space="preserve">, 2016). </w:t>
      </w:r>
    </w:p>
    <w:p w:rsidR="00B02A67" w:rsidRPr="003859B6" w:rsidRDefault="00730FF4" w:rsidP="00730FF4">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34</w:instrText>
      </w:r>
      <w:r w:rsidRPr="003859B6">
        <w:fldChar w:fldCharType="end"/>
      </w:r>
      <w:r w:rsidRPr="003859B6">
        <w:instrText>.</w:instrText>
      </w:r>
      <w:r w:rsidRPr="003859B6">
        <w:tab/>
      </w:r>
      <w:r w:rsidRPr="003859B6">
        <w:fldChar w:fldCharType="end"/>
      </w:r>
      <w:r w:rsidR="0025599A" w:rsidRPr="003859B6">
        <w:t xml:space="preserve">While the </w:t>
      </w:r>
      <w:r w:rsidR="00E44E5A" w:rsidRPr="003859B6">
        <w:t xml:space="preserve">continued fight against </w:t>
      </w:r>
      <w:r w:rsidR="00363BAE" w:rsidRPr="003859B6">
        <w:t xml:space="preserve">IUU </w:t>
      </w:r>
      <w:r w:rsidR="009F0ADF" w:rsidRPr="003859B6">
        <w:t xml:space="preserve">fishing </w:t>
      </w:r>
      <w:r w:rsidR="00363BAE" w:rsidRPr="003859B6">
        <w:t>is likely to be more effective at protecting those Indonesian fisheries more often exploited by</w:t>
      </w:r>
      <w:r w:rsidR="00A92947" w:rsidRPr="003859B6">
        <w:t xml:space="preserve"> industrial boats</w:t>
      </w:r>
      <w:r w:rsidR="00E44E5A" w:rsidRPr="003859B6">
        <w:t>,</w:t>
      </w:r>
      <w:r w:rsidR="0025599A" w:rsidRPr="003859B6">
        <w:t xml:space="preserve"> </w:t>
      </w:r>
      <w:r w:rsidR="00E44E5A" w:rsidRPr="003859B6">
        <w:t>d</w:t>
      </w:r>
      <w:r w:rsidR="00A92947" w:rsidRPr="003859B6">
        <w:t xml:space="preserve">omestic artisanal fisheries </w:t>
      </w:r>
      <w:r w:rsidR="00E44E5A" w:rsidRPr="003859B6">
        <w:t>will</w:t>
      </w:r>
      <w:r w:rsidR="00A92947" w:rsidRPr="003859B6">
        <w:t xml:space="preserve"> need to be better monitored and regulated to ensure the sustainability of a broader range of fisheries. </w:t>
      </w:r>
      <w:r w:rsidR="00363BAE" w:rsidRPr="003859B6">
        <w:t>T</w:t>
      </w:r>
      <w:r w:rsidR="00B02A67" w:rsidRPr="003859B6">
        <w:t xml:space="preserve">he direct link drawn between a decrease in IUU </w:t>
      </w:r>
      <w:r w:rsidR="009F0ADF" w:rsidRPr="003859B6">
        <w:t xml:space="preserve">fishing </w:t>
      </w:r>
      <w:r w:rsidR="00B02A67" w:rsidRPr="003859B6">
        <w:t xml:space="preserve">activities and </w:t>
      </w:r>
      <w:r w:rsidR="00A7452C" w:rsidRPr="003859B6">
        <w:t xml:space="preserve">the </w:t>
      </w:r>
      <w:r w:rsidR="00B02A67" w:rsidRPr="003859B6">
        <w:t xml:space="preserve">increased availability of fish for artisanal fishers in coastal areas may </w:t>
      </w:r>
      <w:r w:rsidR="00F170A4" w:rsidRPr="003859B6">
        <w:t xml:space="preserve">indeed </w:t>
      </w:r>
      <w:r w:rsidR="00B02A67" w:rsidRPr="003859B6">
        <w:t>only be true for certain species. Coastal and territorial waters are connected</w:t>
      </w:r>
      <w:r w:rsidR="002344FF" w:rsidRPr="003859B6">
        <w:t>,</w:t>
      </w:r>
      <w:r w:rsidR="00B02A67" w:rsidRPr="003859B6">
        <w:t xml:space="preserve"> and some species, like shrimp, spawn in the deep sea but are caught in coastal waters</w:t>
      </w:r>
      <w:r w:rsidR="008462EA" w:rsidRPr="003859B6">
        <w:t xml:space="preserve"> by both artisanal and industrial vessels</w:t>
      </w:r>
      <w:r w:rsidR="00B02A67" w:rsidRPr="003859B6">
        <w:t>. However, tuna</w:t>
      </w:r>
      <w:r w:rsidR="002344FF" w:rsidRPr="003859B6">
        <w:t>,</w:t>
      </w:r>
      <w:r w:rsidR="00B02A67" w:rsidRPr="003859B6">
        <w:t xml:space="preserve"> for example, spawns in Indonesian archipelagic waters before migrating to the Pacific</w:t>
      </w:r>
      <w:r w:rsidR="002344FF" w:rsidRPr="003859B6">
        <w:t>,</w:t>
      </w:r>
      <w:r w:rsidR="00B02A67" w:rsidRPr="003859B6">
        <w:t xml:space="preserve"> where they are caught by industrial </w:t>
      </w:r>
      <w:r w:rsidR="008462EA" w:rsidRPr="003859B6">
        <w:t>ships</w:t>
      </w:r>
      <w:r w:rsidR="00B02A67" w:rsidRPr="003859B6">
        <w:t xml:space="preserve">. Reef fish such as groupers and snappers, which are </w:t>
      </w:r>
      <w:r w:rsidR="008462EA" w:rsidRPr="003859B6">
        <w:t xml:space="preserve">mainly </w:t>
      </w:r>
      <w:r w:rsidR="00B02A67" w:rsidRPr="003859B6">
        <w:t xml:space="preserve">caught by small-scale boats, stay in archipelagic waters and do not </w:t>
      </w:r>
      <w:r w:rsidR="002344FF" w:rsidRPr="003859B6">
        <w:t xml:space="preserve">swim </w:t>
      </w:r>
      <w:r w:rsidR="00B02A67" w:rsidRPr="003859B6">
        <w:t xml:space="preserve">beyond a few kilometres of the shore. Reef fish stock health and </w:t>
      </w:r>
      <w:r w:rsidR="002344FF" w:rsidRPr="003859B6">
        <w:t xml:space="preserve">the </w:t>
      </w:r>
      <w:r w:rsidR="00B02A67" w:rsidRPr="003859B6">
        <w:t xml:space="preserve">availability of large tunas in coastal waters are thus </w:t>
      </w:r>
      <w:r w:rsidR="002344FF" w:rsidRPr="003859B6">
        <w:t>un</w:t>
      </w:r>
      <w:r w:rsidR="00B02A67" w:rsidRPr="003859B6">
        <w:t xml:space="preserve">likely to </w:t>
      </w:r>
      <w:r w:rsidR="002344FF" w:rsidRPr="003859B6">
        <w:t xml:space="preserve">substantially </w:t>
      </w:r>
      <w:r w:rsidR="00B02A67" w:rsidRPr="003859B6">
        <w:t xml:space="preserve">increase with the measures taken </w:t>
      </w:r>
      <w:r w:rsidR="008462EA" w:rsidRPr="003859B6">
        <w:t>to abolish industrial illegal fishing</w:t>
      </w:r>
      <w:r w:rsidR="00B02A67" w:rsidRPr="003859B6">
        <w:t xml:space="preserve">. </w:t>
      </w:r>
    </w:p>
    <w:p w:rsidR="00B02A67" w:rsidRPr="003859B6" w:rsidRDefault="006D137E" w:rsidP="00730FF4">
      <w:pPr>
        <w:pStyle w:val="Heading3"/>
      </w:pPr>
      <w:bookmarkStart w:id="61" w:name="_Toc472954975"/>
      <w:bookmarkStart w:id="62" w:name="_Toc472354581"/>
      <w:bookmarkStart w:id="63" w:name="_Toc474487631"/>
      <w:r w:rsidRPr="003859B6">
        <w:t>Strengthening domestic fisheries</w:t>
      </w:r>
      <w:bookmarkEnd w:id="61"/>
      <w:r w:rsidR="002344FF" w:rsidRPr="003859B6">
        <w:t xml:space="preserve"> management</w:t>
      </w:r>
      <w:bookmarkEnd w:id="62"/>
      <w:bookmarkEnd w:id="63"/>
    </w:p>
    <w:p w:rsidR="00B02A67" w:rsidRPr="003859B6" w:rsidRDefault="005A7776" w:rsidP="00730FF4">
      <w:pPr>
        <w:pStyle w:val="Heading4"/>
      </w:pPr>
      <w:r w:rsidRPr="003859B6">
        <w:t xml:space="preserve">An overly open </w:t>
      </w:r>
      <w:r w:rsidR="00285809" w:rsidRPr="003859B6">
        <w:t>existing management system</w:t>
      </w:r>
    </w:p>
    <w:p w:rsidR="00241D62" w:rsidRPr="003859B6" w:rsidRDefault="00241D62" w:rsidP="00E44E5A">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35</w:instrText>
      </w:r>
      <w:r w:rsidRPr="003859B6">
        <w:fldChar w:fldCharType="end"/>
      </w:r>
      <w:r w:rsidRPr="003859B6">
        <w:instrText>.</w:instrText>
      </w:r>
      <w:r w:rsidRPr="003859B6">
        <w:tab/>
      </w:r>
      <w:r w:rsidRPr="003859B6">
        <w:fldChar w:fldCharType="end"/>
      </w:r>
      <w:r w:rsidR="00E44E5A" w:rsidRPr="003859B6">
        <w:t xml:space="preserve">The current system of controls </w:t>
      </w:r>
      <w:r w:rsidR="0082606B" w:rsidRPr="003859B6">
        <w:t xml:space="preserve">in effect permits </w:t>
      </w:r>
      <w:r w:rsidR="00A41869" w:rsidRPr="003859B6">
        <w:t xml:space="preserve">relatively </w:t>
      </w:r>
      <w:r w:rsidR="0082606B" w:rsidRPr="003859B6">
        <w:t>open access to Indonesia’s fisheries</w:t>
      </w:r>
      <w:r w:rsidR="002344FF" w:rsidRPr="003859B6">
        <w:t>,</w:t>
      </w:r>
      <w:r w:rsidR="0082606B" w:rsidRPr="003859B6">
        <w:t xml:space="preserve"> and will need to be </w:t>
      </w:r>
      <w:r w:rsidR="0066412A" w:rsidRPr="003859B6">
        <w:t>strengthened</w:t>
      </w:r>
      <w:r w:rsidR="0082606B" w:rsidRPr="003859B6">
        <w:t>.</w:t>
      </w:r>
      <w:r w:rsidR="00A41869" w:rsidRPr="003859B6">
        <w:t xml:space="preserve"> </w:t>
      </w:r>
      <w:r w:rsidR="00457E02" w:rsidRPr="003859B6">
        <w:t xml:space="preserve">The Indonesian government recognises that the existing framework is insufficient for the sustainable management of </w:t>
      </w:r>
      <w:r w:rsidR="002618D4" w:rsidRPr="003859B6">
        <w:t xml:space="preserve">domestic </w:t>
      </w:r>
      <w:r w:rsidR="00457E02" w:rsidRPr="003859B6">
        <w:t xml:space="preserve">fisheries. Minister </w:t>
      </w:r>
      <w:proofErr w:type="spellStart"/>
      <w:r w:rsidR="00457E02" w:rsidRPr="003859B6">
        <w:t>Pujiastuti</w:t>
      </w:r>
      <w:proofErr w:type="spellEnd"/>
      <w:r w:rsidR="00457E02" w:rsidRPr="003859B6">
        <w:t xml:space="preserve"> </w:t>
      </w:r>
      <w:r w:rsidR="002618D4" w:rsidRPr="003859B6">
        <w:t xml:space="preserve">has </w:t>
      </w:r>
      <w:r w:rsidR="00457E02" w:rsidRPr="003859B6">
        <w:t>announced that the fight against illegal fishing was only a first step</w:t>
      </w:r>
      <w:r w:rsidR="0093766F" w:rsidRPr="003859B6">
        <w:t>,</w:t>
      </w:r>
      <w:r w:rsidR="00457E02" w:rsidRPr="003859B6">
        <w:t xml:space="preserve"> and </w:t>
      </w:r>
      <w:r w:rsidR="002618D4" w:rsidRPr="003859B6">
        <w:t xml:space="preserve">that </w:t>
      </w:r>
      <w:r w:rsidR="00457E02" w:rsidRPr="003859B6">
        <w:t xml:space="preserve">the </w:t>
      </w:r>
      <w:r w:rsidR="008B1C89" w:rsidRPr="003859B6">
        <w:t xml:space="preserve">government </w:t>
      </w:r>
      <w:r w:rsidR="00457E02" w:rsidRPr="003859B6">
        <w:t>now needs to tackle the politically and practically more difficult challenge of addressing unreported and unregulated fishing.</w:t>
      </w:r>
    </w:p>
    <w:p w:rsidR="00581E54" w:rsidRPr="003859B6" w:rsidRDefault="00581E54" w:rsidP="00E44E5A">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36</w:instrText>
      </w:r>
      <w:r w:rsidRPr="003859B6">
        <w:fldChar w:fldCharType="end"/>
      </w:r>
      <w:r w:rsidRPr="003859B6">
        <w:instrText>.</w:instrText>
      </w:r>
      <w:r w:rsidRPr="003859B6">
        <w:tab/>
      </w:r>
      <w:r w:rsidRPr="003859B6">
        <w:fldChar w:fldCharType="end"/>
      </w:r>
      <w:r w:rsidR="002809AB" w:rsidRPr="003859B6">
        <w:t xml:space="preserve"> The </w:t>
      </w:r>
      <w:r w:rsidR="005A7776" w:rsidRPr="003859B6">
        <w:t>controls on fishing activities in Indonesia are insufficient</w:t>
      </w:r>
      <w:r w:rsidR="00817447" w:rsidRPr="003859B6">
        <w:t>,</w:t>
      </w:r>
      <w:r w:rsidR="005A7776" w:rsidRPr="003859B6">
        <w:t xml:space="preserve"> </w:t>
      </w:r>
      <w:r w:rsidR="002809AB" w:rsidRPr="003859B6">
        <w:t>main</w:t>
      </w:r>
      <w:r w:rsidR="005A7776" w:rsidRPr="003859B6">
        <w:t>ly</w:t>
      </w:r>
      <w:r w:rsidR="002809AB" w:rsidRPr="003859B6">
        <w:t xml:space="preserve"> </w:t>
      </w:r>
      <w:r w:rsidR="00817447" w:rsidRPr="003859B6">
        <w:t xml:space="preserve">relating </w:t>
      </w:r>
      <w:r w:rsidR="002809AB" w:rsidRPr="003859B6">
        <w:t xml:space="preserve">to the granting of </w:t>
      </w:r>
      <w:r w:rsidR="00467B7F" w:rsidRPr="003859B6">
        <w:t xml:space="preserve">licences </w:t>
      </w:r>
      <w:r w:rsidR="002809AB" w:rsidRPr="003859B6">
        <w:t xml:space="preserve">to fishing vessels and to restrictions placed on fishing practices, such as fishing seasons or minimum size requirements. </w:t>
      </w:r>
      <w:r w:rsidR="00226862" w:rsidRPr="003859B6">
        <w:t>This i</w:t>
      </w:r>
      <w:r w:rsidRPr="003859B6">
        <w:t xml:space="preserve">nsufficient regulation of fishing activities </w:t>
      </w:r>
      <w:r w:rsidR="00806A16" w:rsidRPr="003859B6">
        <w:t xml:space="preserve">is </w:t>
      </w:r>
      <w:r w:rsidR="002809AB" w:rsidRPr="003859B6">
        <w:t>both</w:t>
      </w:r>
      <w:r w:rsidR="002809AB" w:rsidRPr="003859B6" w:rsidDel="00806A16">
        <w:t xml:space="preserve"> </w:t>
      </w:r>
      <w:r w:rsidR="00806A16" w:rsidRPr="003859B6">
        <w:t xml:space="preserve">due to </w:t>
      </w:r>
      <w:r w:rsidR="002809AB" w:rsidRPr="003859B6">
        <w:t>the fact that</w:t>
      </w:r>
      <w:r w:rsidRPr="003859B6">
        <w:t xml:space="preserve"> </w:t>
      </w:r>
      <w:r w:rsidR="00806A16" w:rsidRPr="003859B6">
        <w:t xml:space="preserve">a) </w:t>
      </w:r>
      <w:r w:rsidRPr="003859B6">
        <w:t>a large share of the artisanal fleet is not subject to any control and monitoring</w:t>
      </w:r>
      <w:r w:rsidR="0093766F" w:rsidRPr="003859B6">
        <w:t xml:space="preserve">, </w:t>
      </w:r>
      <w:r w:rsidR="002809AB" w:rsidRPr="003859B6">
        <w:t xml:space="preserve">and </w:t>
      </w:r>
      <w:r w:rsidR="00806A16" w:rsidRPr="003859B6">
        <w:t>b)</w:t>
      </w:r>
      <w:r w:rsidR="002809AB" w:rsidRPr="003859B6">
        <w:t xml:space="preserve"> </w:t>
      </w:r>
      <w:r w:rsidRPr="003859B6">
        <w:t>the types of restriction</w:t>
      </w:r>
      <w:r w:rsidR="00806A16" w:rsidRPr="003859B6">
        <w:t>s</w:t>
      </w:r>
      <w:r w:rsidRPr="003859B6">
        <w:t xml:space="preserve"> used to manage the fleet under licen</w:t>
      </w:r>
      <w:r w:rsidR="00467B7F" w:rsidRPr="003859B6">
        <w:t>c</w:t>
      </w:r>
      <w:r w:rsidRPr="003859B6">
        <w:t xml:space="preserve">e are not appropriate to ensure </w:t>
      </w:r>
      <w:r w:rsidR="00226862" w:rsidRPr="003859B6">
        <w:t xml:space="preserve">the </w:t>
      </w:r>
      <w:r w:rsidRPr="003859B6">
        <w:t xml:space="preserve">sustainable management of fisheries. </w:t>
      </w:r>
    </w:p>
    <w:p w:rsidR="000D3D41" w:rsidRPr="003859B6" w:rsidRDefault="00581E54" w:rsidP="00806880">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37</w:instrText>
      </w:r>
      <w:r w:rsidRPr="003859B6">
        <w:fldChar w:fldCharType="end"/>
      </w:r>
      <w:r w:rsidRPr="003859B6">
        <w:instrText>.</w:instrText>
      </w:r>
      <w:r w:rsidRPr="003859B6">
        <w:tab/>
      </w:r>
      <w:r w:rsidRPr="003859B6">
        <w:fldChar w:fldCharType="end"/>
      </w:r>
      <w:r w:rsidRPr="003859B6">
        <w:t>Natural resources are managed jointly by the central government, the provinces and districts. Since the adoption of Law No 23/2014 on local governance, responsibilities for resource management have been decentralised according to geography and types of operations. MMAF is directly responsible for managing archipelagic and EEZ water resources, the 33 provincial authorities manage territorial water resources</w:t>
      </w:r>
      <w:r w:rsidR="002E5233" w:rsidRPr="003859B6">
        <w:t>,</w:t>
      </w:r>
      <w:r w:rsidRPr="003859B6">
        <w:t xml:space="preserve"> and the 250 district authorities manage coastal resources within 4 miles of the coast.</w:t>
      </w:r>
      <w:r w:rsidR="0082606B" w:rsidRPr="003859B6">
        <w:t xml:space="preserve"> With respect to </w:t>
      </w:r>
      <w:r w:rsidR="00A41869" w:rsidRPr="003859B6">
        <w:t xml:space="preserve">boat </w:t>
      </w:r>
      <w:r w:rsidR="00467B7F" w:rsidRPr="003859B6">
        <w:t>licences</w:t>
      </w:r>
      <w:r w:rsidR="0082606B" w:rsidRPr="003859B6">
        <w:t xml:space="preserve">, vessels between 5 and 30 GT can </w:t>
      </w:r>
      <w:r w:rsidR="00715F39" w:rsidRPr="003859B6">
        <w:t xml:space="preserve">thus </w:t>
      </w:r>
      <w:r w:rsidR="0082606B" w:rsidRPr="003859B6">
        <w:t>obtain a licen</w:t>
      </w:r>
      <w:r w:rsidR="00467B7F" w:rsidRPr="003859B6">
        <w:t>c</w:t>
      </w:r>
      <w:r w:rsidR="0082606B" w:rsidRPr="003859B6">
        <w:t>e from provincial authorities</w:t>
      </w:r>
      <w:r w:rsidR="002E5233" w:rsidRPr="003859B6">
        <w:t>,</w:t>
      </w:r>
      <w:r w:rsidR="0082606B" w:rsidRPr="003859B6">
        <w:t xml:space="preserve"> while those of more than 30 GT and ex-foreign vessels of any size require a </w:t>
      </w:r>
      <w:r w:rsidR="00467B7F" w:rsidRPr="003859B6">
        <w:t xml:space="preserve">licence </w:t>
      </w:r>
      <w:r w:rsidR="0082606B" w:rsidRPr="003859B6">
        <w:t>issued by the central government (the latter will no</w:t>
      </w:r>
      <w:r w:rsidR="002E5233" w:rsidRPr="003859B6">
        <w:t xml:space="preserve"> longer</w:t>
      </w:r>
      <w:r w:rsidR="0082606B" w:rsidRPr="003859B6">
        <w:t xml:space="preserve"> be granted </w:t>
      </w:r>
      <w:r w:rsidR="00467B7F" w:rsidRPr="003859B6">
        <w:t>licences</w:t>
      </w:r>
      <w:r w:rsidR="0082606B" w:rsidRPr="003859B6" w:rsidDel="002E5233">
        <w:t xml:space="preserve"> </w:t>
      </w:r>
      <w:r w:rsidR="0082606B" w:rsidRPr="003859B6">
        <w:t xml:space="preserve">under current rules). </w:t>
      </w:r>
      <w:r w:rsidR="0082606B" w:rsidRPr="003859B6" w:rsidDel="0082606B">
        <w:t xml:space="preserve"> </w:t>
      </w:r>
    </w:p>
    <w:p w:rsidR="00A41869" w:rsidRPr="003859B6" w:rsidRDefault="00A41869" w:rsidP="00A41869">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38</w:instrText>
      </w:r>
      <w:r w:rsidRPr="003859B6">
        <w:fldChar w:fldCharType="end"/>
      </w:r>
      <w:r w:rsidRPr="003859B6">
        <w:instrText>.</w:instrText>
      </w:r>
      <w:r w:rsidRPr="003859B6">
        <w:tab/>
      </w:r>
      <w:r w:rsidRPr="003859B6">
        <w:fldChar w:fldCharType="end"/>
      </w:r>
      <w:r w:rsidR="00581E54" w:rsidRPr="003859B6">
        <w:t xml:space="preserve">This </w:t>
      </w:r>
      <w:r w:rsidR="00467B7F" w:rsidRPr="003859B6">
        <w:t xml:space="preserve">licencing </w:t>
      </w:r>
      <w:r w:rsidRPr="003859B6">
        <w:t xml:space="preserve">system is </w:t>
      </w:r>
      <w:r w:rsidR="002E5233" w:rsidRPr="003859B6">
        <w:t>in</w:t>
      </w:r>
      <w:r w:rsidR="00581E54" w:rsidRPr="003859B6">
        <w:t>sufficient</w:t>
      </w:r>
      <w:r w:rsidRPr="003859B6">
        <w:t xml:space="preserve"> to manage fishing, as the Indonesian fleet is largely dominated by small-scale boats </w:t>
      </w:r>
      <w:r w:rsidR="00226862" w:rsidRPr="003859B6">
        <w:t xml:space="preserve">of </w:t>
      </w:r>
      <w:r w:rsidRPr="003859B6">
        <w:t xml:space="preserve">under 5 GT operating within </w:t>
      </w:r>
      <w:r w:rsidR="00226862" w:rsidRPr="003859B6">
        <w:t xml:space="preserve">four </w:t>
      </w:r>
      <w:r w:rsidRPr="003859B6">
        <w:t>nautical miles of the coast. More than 500</w:t>
      </w:r>
      <w:r w:rsidR="002E5233" w:rsidRPr="003859B6">
        <w:t> </w:t>
      </w:r>
      <w:r w:rsidRPr="003859B6">
        <w:t xml:space="preserve">000 such boats account for approximately 35-40% of landings (DAFF, 2011). These boats do not require a </w:t>
      </w:r>
      <w:r w:rsidR="00467B7F" w:rsidRPr="003859B6">
        <w:t>licence</w:t>
      </w:r>
      <w:r w:rsidR="002E5233" w:rsidRPr="003859B6">
        <w:t>,</w:t>
      </w:r>
      <w:r w:rsidR="00467B7F" w:rsidRPr="003859B6">
        <w:t xml:space="preserve"> </w:t>
      </w:r>
      <w:r w:rsidRPr="003859B6">
        <w:t xml:space="preserve">and continue to expand in number, </w:t>
      </w:r>
      <w:r w:rsidR="00FF491B" w:rsidRPr="003859B6">
        <w:t xml:space="preserve">reaching </w:t>
      </w:r>
      <w:r w:rsidRPr="003859B6">
        <w:t>about 30% more in 2012 than in the early 2000s (</w:t>
      </w:r>
      <w:proofErr w:type="spellStart"/>
      <w:r w:rsidRPr="003859B6">
        <w:t>Stobutzki</w:t>
      </w:r>
      <w:proofErr w:type="spellEnd"/>
      <w:r w:rsidRPr="003859B6">
        <w:t xml:space="preserve"> et al</w:t>
      </w:r>
      <w:r w:rsidR="00AC2E68" w:rsidRPr="003859B6">
        <w:t>.</w:t>
      </w:r>
      <w:r w:rsidRPr="003859B6">
        <w:t xml:space="preserve">, </w:t>
      </w:r>
      <w:r w:rsidR="003B2DCD" w:rsidRPr="003859B6">
        <w:t>2014</w:t>
      </w:r>
      <w:r w:rsidRPr="003859B6">
        <w:t xml:space="preserve">). Putting in place a simple and inexpensive system for registering such boats and monitoring their catch is a priority. </w:t>
      </w:r>
    </w:p>
    <w:p w:rsidR="00581E54" w:rsidRPr="003859B6" w:rsidRDefault="00581E54" w:rsidP="00581E54">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39</w:instrText>
      </w:r>
      <w:r w:rsidRPr="003859B6">
        <w:fldChar w:fldCharType="end"/>
      </w:r>
      <w:r w:rsidRPr="003859B6">
        <w:instrText>.</w:instrText>
      </w:r>
      <w:r w:rsidRPr="003859B6">
        <w:tab/>
      </w:r>
      <w:r w:rsidRPr="003859B6">
        <w:fldChar w:fldCharType="end"/>
      </w:r>
      <w:r w:rsidRPr="003859B6">
        <w:t>In addition, Law No 45/2009</w:t>
      </w:r>
      <w:r w:rsidR="00722531" w:rsidRPr="003859B6">
        <w:t>, which</w:t>
      </w:r>
      <w:r w:rsidRPr="003859B6">
        <w:t xml:space="preserve"> amend</w:t>
      </w:r>
      <w:r w:rsidR="00722531" w:rsidRPr="003859B6">
        <w:t>s</w:t>
      </w:r>
      <w:r w:rsidRPr="003859B6">
        <w:t xml:space="preserve"> Law No 31/2004 </w:t>
      </w:r>
      <w:r w:rsidR="00722531" w:rsidRPr="003859B6">
        <w:t xml:space="preserve">on </w:t>
      </w:r>
      <w:r w:rsidRPr="003859B6">
        <w:t>fisheries</w:t>
      </w:r>
      <w:r w:rsidR="00722531" w:rsidRPr="003859B6">
        <w:t>,</w:t>
      </w:r>
      <w:r w:rsidRPr="003859B6">
        <w:t xml:space="preserve"> defines the policy instruments that can be used to regulate fisheries resources. </w:t>
      </w:r>
      <w:r w:rsidR="00722531" w:rsidRPr="003859B6">
        <w:t xml:space="preserve">These </w:t>
      </w:r>
      <w:r w:rsidRPr="003859B6">
        <w:t>include minimum size requirements</w:t>
      </w:r>
      <w:r w:rsidRPr="003859B6" w:rsidDel="00722531">
        <w:t xml:space="preserve"> </w:t>
      </w:r>
      <w:r w:rsidR="00722531" w:rsidRPr="003859B6">
        <w:t xml:space="preserve">– </w:t>
      </w:r>
      <w:r w:rsidRPr="003859B6">
        <w:t xml:space="preserve">the latest of which, Ministerial Regulation 01/2015, concerns lobsters and crabs, which were harvested </w:t>
      </w:r>
      <w:r w:rsidR="00722531" w:rsidRPr="003859B6">
        <w:t xml:space="preserve">for </w:t>
      </w:r>
      <w:r w:rsidRPr="003859B6">
        <w:t>cult</w:t>
      </w:r>
      <w:r w:rsidR="00722531" w:rsidRPr="003859B6">
        <w:t>ivation</w:t>
      </w:r>
      <w:r w:rsidRPr="003859B6">
        <w:t xml:space="preserve"> in aquaculture facilities</w:t>
      </w:r>
      <w:r w:rsidR="00722531" w:rsidRPr="003859B6">
        <w:t xml:space="preserve"> –</w:t>
      </w:r>
      <w:r w:rsidRPr="003859B6">
        <w:t xml:space="preserve"> as well as restrictions on allowable </w:t>
      </w:r>
      <w:r w:rsidR="00EE4430" w:rsidRPr="003859B6">
        <w:t>gear</w:t>
      </w:r>
      <w:r w:rsidR="00722531" w:rsidRPr="003859B6">
        <w:t xml:space="preserve">, </w:t>
      </w:r>
      <w:r w:rsidRPr="003859B6">
        <w:t>the most recent being the moratorium on the use of seine net</w:t>
      </w:r>
      <w:r w:rsidR="00722531" w:rsidRPr="003859B6">
        <w:t>s</w:t>
      </w:r>
      <w:r w:rsidRPr="003859B6">
        <w:t xml:space="preserve"> and trawls imposed by Ministerial Regulation 02/2015. Particular areas are also closed to fishing, such as the Banda Sea, where fishing was banned by Ministerial Regulation 04/2015.</w:t>
      </w:r>
      <w:r w:rsidRPr="003859B6">
        <w:rPr>
          <w:vertAlign w:val="superscript"/>
        </w:rPr>
        <w:footnoteReference w:id="8"/>
      </w:r>
      <w:r w:rsidRPr="003859B6">
        <w:t xml:space="preserve"> </w:t>
      </w:r>
    </w:p>
    <w:p w:rsidR="00715F39" w:rsidRPr="003859B6" w:rsidRDefault="00715F39" w:rsidP="00581E54">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40</w:instrText>
      </w:r>
      <w:r w:rsidRPr="003859B6">
        <w:fldChar w:fldCharType="end"/>
      </w:r>
      <w:r w:rsidRPr="003859B6">
        <w:instrText>.</w:instrText>
      </w:r>
      <w:r w:rsidRPr="003859B6">
        <w:tab/>
      </w:r>
      <w:r w:rsidRPr="003859B6">
        <w:fldChar w:fldCharType="end"/>
      </w:r>
      <w:r w:rsidR="00581E54" w:rsidRPr="003859B6">
        <w:t xml:space="preserve"> In practice, however,</w:t>
      </w:r>
      <w:r w:rsidR="00A41869" w:rsidRPr="003859B6">
        <w:t xml:space="preserve"> there are </w:t>
      </w:r>
      <w:r w:rsidR="0066412A" w:rsidRPr="003859B6">
        <w:t xml:space="preserve">few </w:t>
      </w:r>
      <w:r w:rsidR="00A41869" w:rsidRPr="003859B6">
        <w:t>obligations attached to the licen</w:t>
      </w:r>
      <w:r w:rsidR="00467B7F" w:rsidRPr="003859B6">
        <w:t>c</w:t>
      </w:r>
      <w:r w:rsidR="00A41869" w:rsidRPr="003859B6">
        <w:t>e</w:t>
      </w:r>
      <w:r w:rsidRPr="003859B6">
        <w:t>s</w:t>
      </w:r>
      <w:r w:rsidR="00A41869" w:rsidRPr="003859B6">
        <w:t xml:space="preserve">, particularly with regard to limiting the quantities fished, and fishing regulations </w:t>
      </w:r>
      <w:r w:rsidR="0066412A" w:rsidRPr="003859B6">
        <w:t>can be</w:t>
      </w:r>
      <w:r w:rsidR="00A41869" w:rsidRPr="003859B6">
        <w:t xml:space="preserve"> loosely implemented</w:t>
      </w:r>
      <w:r w:rsidR="00806880" w:rsidRPr="003859B6">
        <w:t>, with limited policy efforts in place to rectify this situation</w:t>
      </w:r>
      <w:r w:rsidR="00A41869" w:rsidRPr="003859B6">
        <w:t xml:space="preserve">. This </w:t>
      </w:r>
      <w:r w:rsidR="0066412A" w:rsidRPr="003859B6">
        <w:t>is a significant policy challenge</w:t>
      </w:r>
      <w:r w:rsidR="00FF491B" w:rsidRPr="003859B6">
        <w:t>,</w:t>
      </w:r>
      <w:r w:rsidR="0066412A" w:rsidRPr="003859B6">
        <w:t xml:space="preserve"> as there</w:t>
      </w:r>
      <w:r w:rsidR="00A41869" w:rsidRPr="003859B6">
        <w:t xml:space="preserve"> are about 50 000 vessels</w:t>
      </w:r>
      <w:r w:rsidR="00FF491B" w:rsidRPr="003859B6">
        <w:t xml:space="preserve"> of</w:t>
      </w:r>
      <w:r w:rsidR="00A41869" w:rsidRPr="003859B6">
        <w:t xml:space="preserve"> between 20 and 30 GT that operate in territorial waters and account for 25-35% of the catch, and a further 10 000 vessels above 30 GT that operate in archipelagic or EEZ waters, </w:t>
      </w:r>
      <w:r w:rsidR="00FF491B" w:rsidRPr="003859B6">
        <w:t>comprising</w:t>
      </w:r>
      <w:r w:rsidR="00A41869" w:rsidRPr="003859B6">
        <w:t xml:space="preserve"> 20-30% of the catch. </w:t>
      </w:r>
      <w:r w:rsidR="00806880" w:rsidRPr="003859B6">
        <w:t>N</w:t>
      </w:r>
      <w:r w:rsidR="00A41869" w:rsidRPr="003859B6">
        <w:t xml:space="preserve">o output controls such as total allowable catch limits (TACs) or quotas are currently in use. </w:t>
      </w:r>
    </w:p>
    <w:p w:rsidR="00E44E5A" w:rsidRPr="003859B6" w:rsidRDefault="00715F39" w:rsidP="00E44E5A">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41</w:instrText>
      </w:r>
      <w:r w:rsidRPr="003859B6">
        <w:fldChar w:fldCharType="end"/>
      </w:r>
      <w:r w:rsidRPr="003859B6">
        <w:instrText>.</w:instrText>
      </w:r>
      <w:r w:rsidRPr="003859B6">
        <w:tab/>
      </w:r>
      <w:r w:rsidRPr="003859B6">
        <w:fldChar w:fldCharType="end"/>
      </w:r>
      <w:r w:rsidR="00A41869" w:rsidRPr="003859B6">
        <w:t>MMAF</w:t>
      </w:r>
      <w:r w:rsidR="00FF491B" w:rsidRPr="003859B6">
        <w:t xml:space="preserve"> has</w:t>
      </w:r>
      <w:r w:rsidR="00A41869" w:rsidRPr="003859B6">
        <w:t xml:space="preserve"> indicated that a roadmap is being developed by the </w:t>
      </w:r>
      <w:r w:rsidR="00FF491B" w:rsidRPr="003859B6">
        <w:t xml:space="preserve">government </w:t>
      </w:r>
      <w:r w:rsidR="00A41869" w:rsidRPr="003859B6">
        <w:t xml:space="preserve">to introduce quotas, capacity rules, closed seasons and zoning laws. However, the MMAF </w:t>
      </w:r>
      <w:r w:rsidR="00FF491B" w:rsidRPr="003859B6">
        <w:t xml:space="preserve">Strategic Plan </w:t>
      </w:r>
      <w:r w:rsidR="00A41869" w:rsidRPr="003859B6">
        <w:t>2015-2019 lacks precision as to how this will be undertaken. Although the document was issued as a Ministerial Decree, which makes it legally binding, policy implications remain uncertain</w:t>
      </w:r>
      <w:r w:rsidR="00FF491B" w:rsidRPr="003859B6">
        <w:t>,</w:t>
      </w:r>
      <w:r w:rsidR="00A41869" w:rsidRPr="003859B6">
        <w:t xml:space="preserve"> as no clear definitions or binding indicators are attached to key objectives, notably in terms of sustainability (CEA</w:t>
      </w:r>
      <w:r w:rsidR="00AC2E68" w:rsidRPr="003859B6">
        <w:t>,</w:t>
      </w:r>
      <w:r w:rsidR="00A41869" w:rsidRPr="003859B6">
        <w:t xml:space="preserve"> 2014).</w:t>
      </w:r>
    </w:p>
    <w:p w:rsidR="00E44E5A" w:rsidRPr="003859B6" w:rsidDel="00715F39" w:rsidRDefault="005A7776" w:rsidP="00730FF4">
      <w:pPr>
        <w:pStyle w:val="Num-DocParagraph"/>
        <w:rPr>
          <w:i/>
        </w:rPr>
      </w:pPr>
      <w:r w:rsidRPr="003859B6">
        <w:rPr>
          <w:i/>
        </w:rPr>
        <w:t xml:space="preserve">Measurable </w:t>
      </w:r>
      <w:r w:rsidR="00B02A67" w:rsidRPr="003859B6">
        <w:rPr>
          <w:i/>
        </w:rPr>
        <w:t>longer-term objectives</w:t>
      </w:r>
      <w:r w:rsidRPr="003859B6">
        <w:rPr>
          <w:i/>
        </w:rPr>
        <w:t xml:space="preserve"> needed</w:t>
      </w:r>
    </w:p>
    <w:p w:rsidR="00B02A67" w:rsidRPr="003859B6" w:rsidRDefault="00730FF4" w:rsidP="00730FF4">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42</w:instrText>
      </w:r>
      <w:r w:rsidRPr="003859B6">
        <w:fldChar w:fldCharType="end"/>
      </w:r>
      <w:r w:rsidRPr="003859B6">
        <w:instrText>.</w:instrText>
      </w:r>
      <w:r w:rsidRPr="003859B6">
        <w:tab/>
      </w:r>
      <w:r w:rsidRPr="003859B6">
        <w:fldChar w:fldCharType="end"/>
      </w:r>
      <w:r w:rsidR="00B02A67" w:rsidRPr="003859B6">
        <w:t xml:space="preserve">A varied set of controls based on effort and restrictions on the areas where fishing is permitted, such as those currently used in Indonesia, leads to opacity and high transaction costs. Alternatively, </w:t>
      </w:r>
      <w:r w:rsidR="006A7B1E" w:rsidRPr="003859B6">
        <w:t xml:space="preserve">the </w:t>
      </w:r>
      <w:r w:rsidR="00B02A67" w:rsidRPr="003859B6">
        <w:t xml:space="preserve">management of resources should be shifted towards </w:t>
      </w:r>
      <w:r w:rsidR="006A7B1E" w:rsidRPr="003859B6">
        <w:t xml:space="preserve">fisheries </w:t>
      </w:r>
      <w:r w:rsidR="00B02A67" w:rsidRPr="003859B6">
        <w:t xml:space="preserve">management and rebuilding plans </w:t>
      </w:r>
      <w:r w:rsidR="006A7B1E" w:rsidRPr="003859B6">
        <w:t xml:space="preserve">– </w:t>
      </w:r>
      <w:r w:rsidR="00B63681" w:rsidRPr="003859B6">
        <w:t>built around</w:t>
      </w:r>
      <w:r w:rsidR="006A7B1E" w:rsidRPr="003859B6">
        <w:t xml:space="preserve"> </w:t>
      </w:r>
      <w:r w:rsidR="00FF491B" w:rsidRPr="003859B6">
        <w:t xml:space="preserve">medium- to long-term horizon </w:t>
      </w:r>
      <w:r w:rsidR="00B63681" w:rsidRPr="003859B6">
        <w:t>measurable</w:t>
      </w:r>
      <w:r w:rsidR="00FF491B" w:rsidRPr="003859B6">
        <w:t xml:space="preserve"> </w:t>
      </w:r>
      <w:r w:rsidR="00B63681" w:rsidRPr="003859B6">
        <w:t>objectives</w:t>
      </w:r>
      <w:r w:rsidR="00FF491B" w:rsidRPr="003859B6">
        <w:t xml:space="preserve"> </w:t>
      </w:r>
      <w:r w:rsidR="006A7B1E" w:rsidRPr="003859B6">
        <w:t xml:space="preserve">– </w:t>
      </w:r>
      <w:r w:rsidR="00B02A67" w:rsidRPr="003859B6">
        <w:t xml:space="preserve">that </w:t>
      </w:r>
      <w:r w:rsidR="009148BD" w:rsidRPr="003859B6">
        <w:t xml:space="preserve">first </w:t>
      </w:r>
      <w:r w:rsidR="00B02A67" w:rsidRPr="003859B6">
        <w:t xml:space="preserve">target overfished species </w:t>
      </w:r>
      <w:r w:rsidR="00A242FD" w:rsidRPr="003859B6">
        <w:t>(see Box 2)</w:t>
      </w:r>
      <w:r w:rsidR="00B02A67" w:rsidRPr="003859B6">
        <w:t xml:space="preserve">. </w:t>
      </w:r>
    </w:p>
    <w:p w:rsidR="00B02A67" w:rsidRPr="003859B6" w:rsidRDefault="00B02A67" w:rsidP="00542BF9">
      <w:pPr>
        <w:pStyle w:val="BoxHeading"/>
        <w:pBdr>
          <w:top w:val="single" w:sz="4" w:space="1" w:color="auto"/>
          <w:left w:val="single" w:sz="4" w:space="1" w:color="auto"/>
          <w:bottom w:val="single" w:sz="4" w:space="1" w:color="auto"/>
          <w:right w:val="single" w:sz="4" w:space="1" w:color="auto"/>
        </w:pBdr>
      </w:pPr>
      <w:bookmarkStart w:id="64" w:name="_Toc473275098"/>
      <w:r w:rsidRPr="003859B6">
        <w:t>Box 2</w:t>
      </w:r>
      <w:r w:rsidR="00A242FD" w:rsidRPr="003859B6">
        <w:t>.</w:t>
      </w:r>
      <w:r w:rsidRPr="003859B6">
        <w:t xml:space="preserve"> Designing rebuilding and management targets</w:t>
      </w:r>
      <w:bookmarkEnd w:id="64"/>
    </w:p>
    <w:p w:rsidR="00B02A67" w:rsidRPr="003859B6" w:rsidRDefault="00B02A67" w:rsidP="00542BF9">
      <w:pPr>
        <w:pStyle w:val="TextBox"/>
        <w:pBdr>
          <w:top w:val="single" w:sz="4" w:space="1" w:color="auto"/>
          <w:left w:val="single" w:sz="4" w:space="1" w:color="auto"/>
          <w:bottom w:val="single" w:sz="4" w:space="1" w:color="auto"/>
          <w:right w:val="single" w:sz="4" w:space="1" w:color="auto"/>
        </w:pBdr>
      </w:pPr>
      <w:r w:rsidRPr="003859B6">
        <w:t xml:space="preserve">A key issue for any system of regulation is whether fishers have an incentive to conserve fish stocks if they have no guarantee that other fishers will do the same. To be considered acceptable, regulations therefore need to be both clear so that fishers can be confident that institutions in charge can, and will, enforce regulations. </w:t>
      </w:r>
    </w:p>
    <w:p w:rsidR="00B02A67" w:rsidRPr="003859B6" w:rsidRDefault="00B02A67" w:rsidP="00542BF9">
      <w:pPr>
        <w:pStyle w:val="TextBox"/>
        <w:pBdr>
          <w:top w:val="single" w:sz="4" w:space="1" w:color="auto"/>
          <w:left w:val="single" w:sz="4" w:space="1" w:color="auto"/>
          <w:bottom w:val="single" w:sz="4" w:space="1" w:color="auto"/>
          <w:right w:val="single" w:sz="4" w:space="1" w:color="auto"/>
        </w:pBdr>
      </w:pPr>
      <w:r w:rsidRPr="003859B6">
        <w:t>Understanding the complexity of tasks and the time horizons required to measure the success of programmes is therefore key; this makes clarity regarding the objectives pursued crucial. There are many examples of rebuilding programmes that have failed to reach targets</w:t>
      </w:r>
      <w:r w:rsidR="00ED6C0B" w:rsidRPr="003859B6">
        <w:t>,</w:t>
      </w:r>
      <w:r w:rsidRPr="003859B6">
        <w:t xml:space="preserve"> and it is vital that program</w:t>
      </w:r>
      <w:r w:rsidR="00ED6C0B" w:rsidRPr="003859B6">
        <w:t>me</w:t>
      </w:r>
      <w:r w:rsidRPr="003859B6">
        <w:t xml:space="preserve">s include options </w:t>
      </w:r>
      <w:r w:rsidR="00ED6C0B" w:rsidRPr="003859B6">
        <w:t xml:space="preserve">in the event that </w:t>
      </w:r>
      <w:r w:rsidRPr="003859B6">
        <w:t>the stock does not respond in the way predicted. Sometimes, this is a result of data deficiencies, changes in understanding of the biological characteristics of the stock, refinements in the models used to predict rebuilding pathways, or just broader environmental changes such as climate change. The lesson learned in most cases is that plans are likely to take longer than originally anticipated. Communication on these difficulties is important for fisheries policy-making institutions in order not to lose credibility.</w:t>
      </w:r>
      <w:r w:rsidRPr="003859B6" w:rsidDel="005E2BD2">
        <w:t xml:space="preserve"> </w:t>
      </w:r>
    </w:p>
    <w:p w:rsidR="00B02A67" w:rsidRPr="003859B6" w:rsidRDefault="00B02A67" w:rsidP="00542BF9">
      <w:pPr>
        <w:pStyle w:val="TextBox"/>
        <w:pBdr>
          <w:top w:val="single" w:sz="4" w:space="1" w:color="auto"/>
          <w:left w:val="single" w:sz="4" w:space="1" w:color="auto"/>
          <w:bottom w:val="single" w:sz="4" w:space="1" w:color="auto"/>
          <w:right w:val="single" w:sz="4" w:space="1" w:color="auto"/>
        </w:pBdr>
      </w:pPr>
      <w:r w:rsidRPr="003859B6">
        <w:t>Traditionally, fisheries managers and scientists providing advice on stocks have focused on the maximum sustainable yield (MSY) as an appropriate management target. While stock management is a necessary objective of fisheries policy makers, maximising social welfare is the ultimate goal. Addressing risk and uncertainties should also be explicitly considered when designing management plans. Stock status targets other than MSY are thus increasingly being used, for example, to maximise profits instead of production under stock conservation constraints. Alternatively, policies may aim to rebuild stocks, reduce the risk of collapse or impose particular social or environmental norms.</w:t>
      </w:r>
    </w:p>
    <w:p w:rsidR="00B02A67" w:rsidRPr="003859B6" w:rsidRDefault="00B02A67" w:rsidP="00542BF9">
      <w:pPr>
        <w:pStyle w:val="TextBox"/>
        <w:pBdr>
          <w:top w:val="single" w:sz="4" w:space="1" w:color="auto"/>
          <w:left w:val="single" w:sz="4" w:space="1" w:color="auto"/>
          <w:bottom w:val="single" w:sz="4" w:space="1" w:color="auto"/>
          <w:right w:val="single" w:sz="4" w:space="1" w:color="auto"/>
        </w:pBdr>
      </w:pPr>
      <w:r w:rsidRPr="003859B6">
        <w:t>In addition, rebuilding and management plans should not only be based on biological targets but incorporate social and economic principles throughout the design and implementation process in an integrated fashion, as opposed to sequenti</w:t>
      </w:r>
      <w:r w:rsidR="00BF5876" w:rsidRPr="003859B6">
        <w:t>ally or in isolation (OECD, 2014</w:t>
      </w:r>
      <w:r w:rsidRPr="003859B6">
        <w:t xml:space="preserve">). Plans ideally need to address direct fisheries adjustment, local employment (including those in the processing and marketing sectors), regional impacts or the need for alternative employment and livelihood opportunities, as well as food security. </w:t>
      </w:r>
    </w:p>
    <w:p w:rsidR="00B02A67" w:rsidRPr="003859B6" w:rsidRDefault="00B02A67" w:rsidP="00542BF9">
      <w:pPr>
        <w:pStyle w:val="TextBox"/>
        <w:pBdr>
          <w:top w:val="single" w:sz="4" w:space="1" w:color="auto"/>
          <w:left w:val="single" w:sz="4" w:space="1" w:color="auto"/>
          <w:bottom w:val="single" w:sz="4" w:space="1" w:color="auto"/>
          <w:right w:val="single" w:sz="4" w:space="1" w:color="auto"/>
        </w:pBdr>
      </w:pPr>
      <w:r w:rsidRPr="003859B6">
        <w:t>The OECD also calls for the adoption of the now globally recognised Ecosystem Approach to Fisheries (EAF), as far as possible. The EAF is defined as “</w:t>
      </w:r>
      <w:proofErr w:type="spellStart"/>
      <w:r w:rsidRPr="003859B6">
        <w:t>striv</w:t>
      </w:r>
      <w:proofErr w:type="spellEnd"/>
      <w:r w:rsidRPr="003859B6">
        <w:t>[</w:t>
      </w:r>
      <w:proofErr w:type="spellStart"/>
      <w:r w:rsidRPr="003859B6">
        <w:t>ing</w:t>
      </w:r>
      <w:proofErr w:type="spellEnd"/>
      <w:r w:rsidRPr="003859B6">
        <w:t xml:space="preserve">] to balance diverse societal objectives, by taking into account the knowledge and uncertainties about biotic, abiotic and human components of ecosystems and their interactions, and applying an integrated approach within ecological meaningful boundaries” (FAO, 2003). This approach implies that decisions are made using a comprehensive, inclusive framework for all living resources, rather than reacting to the status of a single stock of fish. The main obstacle to implementing the EAF is that it substantially increases the level of information and analysis required, and this level of information is not yet available in Indonesia. </w:t>
      </w:r>
    </w:p>
    <w:p w:rsidR="00B02A67" w:rsidRPr="003859B6" w:rsidRDefault="00730FF4" w:rsidP="00545D26">
      <w:pPr>
        <w:pStyle w:val="Num-DocParagraph"/>
        <w:pageBreakBefore/>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43</w:instrText>
      </w:r>
      <w:r w:rsidRPr="003859B6">
        <w:fldChar w:fldCharType="end"/>
      </w:r>
      <w:r w:rsidRPr="003859B6">
        <w:instrText>.</w:instrText>
      </w:r>
      <w:r w:rsidRPr="003859B6">
        <w:tab/>
      </w:r>
      <w:r w:rsidRPr="003859B6">
        <w:fldChar w:fldCharType="end"/>
      </w:r>
      <w:r w:rsidR="00B02A67" w:rsidRPr="003859B6">
        <w:t>Law No 31/2004 paved the way for the development of fisheries management plans on the basis of 11 fisheries management areas. Plan development is the responsibility of the central government</w:t>
      </w:r>
      <w:r w:rsidR="00ED6C0B" w:rsidRPr="003859B6">
        <w:t>,</w:t>
      </w:r>
      <w:r w:rsidR="00B02A67" w:rsidRPr="003859B6">
        <w:t xml:space="preserve"> while their implementation falls in part on </w:t>
      </w:r>
      <w:r w:rsidR="00C3587A" w:rsidRPr="003859B6">
        <w:t>p</w:t>
      </w:r>
      <w:r w:rsidR="00B02A67" w:rsidRPr="003859B6">
        <w:t xml:space="preserve">rovinces and </w:t>
      </w:r>
      <w:r w:rsidR="00C3587A" w:rsidRPr="003859B6">
        <w:t>d</w:t>
      </w:r>
      <w:r w:rsidR="00B02A67" w:rsidRPr="003859B6">
        <w:t xml:space="preserve">istricts. To date, however, only </w:t>
      </w:r>
      <w:r w:rsidR="002D7B8A" w:rsidRPr="003859B6">
        <w:t>three</w:t>
      </w:r>
      <w:r w:rsidR="00B02A67" w:rsidRPr="003859B6">
        <w:t xml:space="preserve"> plan</w:t>
      </w:r>
      <w:r w:rsidR="002D7B8A" w:rsidRPr="003859B6">
        <w:t>s</w:t>
      </w:r>
      <w:r w:rsidR="00B02A67" w:rsidRPr="003859B6">
        <w:t xml:space="preserve"> ha</w:t>
      </w:r>
      <w:r w:rsidR="002D7B8A" w:rsidRPr="003859B6">
        <w:t>ve</w:t>
      </w:r>
      <w:r w:rsidR="00B02A67" w:rsidRPr="003859B6">
        <w:t xml:space="preserve"> been adopted</w:t>
      </w:r>
      <w:r w:rsidR="00ED6C0B" w:rsidRPr="003859B6">
        <w:t>,</w:t>
      </w:r>
      <w:r w:rsidR="00B02A67" w:rsidRPr="003859B6">
        <w:t xml:space="preserve"> and </w:t>
      </w:r>
      <w:r w:rsidR="009148BD" w:rsidRPr="003859B6">
        <w:t xml:space="preserve">12 years </w:t>
      </w:r>
      <w:r w:rsidR="00C3587A" w:rsidRPr="003859B6">
        <w:t xml:space="preserve">later </w:t>
      </w:r>
      <w:r w:rsidR="00B02A67" w:rsidRPr="003859B6">
        <w:t xml:space="preserve">the remaining </w:t>
      </w:r>
      <w:r w:rsidR="002D7B8A" w:rsidRPr="003859B6">
        <w:t>eight</w:t>
      </w:r>
      <w:r w:rsidR="00B02A67" w:rsidRPr="003859B6">
        <w:t xml:space="preserve"> are still at the drafting stage. According to </w:t>
      </w:r>
      <w:proofErr w:type="spellStart"/>
      <w:r w:rsidR="00B02A67" w:rsidRPr="003859B6">
        <w:t>Sutinen</w:t>
      </w:r>
      <w:proofErr w:type="spellEnd"/>
      <w:r w:rsidR="00B02A67" w:rsidRPr="003859B6">
        <w:t xml:space="preserve"> (2013), despite aiming to follow </w:t>
      </w:r>
      <w:r w:rsidR="00ED6C0B" w:rsidRPr="003859B6">
        <w:t xml:space="preserve">FAO </w:t>
      </w:r>
      <w:r w:rsidR="00B02A67" w:rsidRPr="003859B6">
        <w:t>recommendations to use an ecosystem-based approach to management, the plans are not tailored to protect or rebuild specific stocks, largely because no quotas or TACs have been adopted.</w:t>
      </w:r>
    </w:p>
    <w:p w:rsidR="00B02A67" w:rsidRPr="003859B6" w:rsidRDefault="00730FF4" w:rsidP="00730FF4">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44</w:instrText>
      </w:r>
      <w:r w:rsidRPr="003859B6">
        <w:fldChar w:fldCharType="end"/>
      </w:r>
      <w:r w:rsidRPr="003859B6">
        <w:instrText>.</w:instrText>
      </w:r>
      <w:r w:rsidRPr="003859B6">
        <w:tab/>
      </w:r>
      <w:r w:rsidRPr="003859B6">
        <w:fldChar w:fldCharType="end"/>
      </w:r>
      <w:r w:rsidR="00B02A67" w:rsidRPr="003859B6">
        <w:t xml:space="preserve">A major constraint </w:t>
      </w:r>
      <w:r w:rsidR="00C3587A" w:rsidRPr="003859B6">
        <w:t xml:space="preserve">on </w:t>
      </w:r>
      <w:r w:rsidR="00B02A67" w:rsidRPr="003859B6">
        <w:t>the use of output-based management instruments in Indonesia is the lack of accurate data on which biomass and optimal capacity calculations depend, particularly catch data. While stock status assessments should be undertaken annually in the 11 management areas by MMAF and associated research centres and universities</w:t>
      </w:r>
      <w:r w:rsidR="009148BD" w:rsidRPr="003859B6">
        <w:t>,</w:t>
      </w:r>
      <w:r w:rsidR="00B02A67" w:rsidRPr="003859B6">
        <w:t xml:space="preserve"> stocks were</w:t>
      </w:r>
      <w:r w:rsidR="00C07E45" w:rsidRPr="003859B6">
        <w:t xml:space="preserve"> not</w:t>
      </w:r>
      <w:r w:rsidR="00B02A67" w:rsidRPr="003859B6">
        <w:t xml:space="preserve"> evaluated </w:t>
      </w:r>
      <w:r w:rsidR="00F44349" w:rsidRPr="003859B6">
        <w:t>between 2011</w:t>
      </w:r>
      <w:r w:rsidR="00C07E45" w:rsidRPr="003859B6">
        <w:t xml:space="preserve"> and </w:t>
      </w:r>
      <w:r w:rsidR="00AE224A" w:rsidRPr="003859B6">
        <w:t>2016</w:t>
      </w:r>
      <w:r w:rsidR="00C07E45" w:rsidRPr="003859B6">
        <w:t>.</w:t>
      </w:r>
    </w:p>
    <w:p w:rsidR="00B02A67" w:rsidRPr="003859B6" w:rsidRDefault="00730FF4" w:rsidP="00730FF4">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45</w:instrText>
      </w:r>
      <w:r w:rsidRPr="003859B6">
        <w:fldChar w:fldCharType="end"/>
      </w:r>
      <w:r w:rsidRPr="003859B6">
        <w:instrText>.</w:instrText>
      </w:r>
      <w:r w:rsidRPr="003859B6">
        <w:tab/>
      </w:r>
      <w:r w:rsidRPr="003859B6">
        <w:fldChar w:fldCharType="end"/>
      </w:r>
      <w:r w:rsidR="00B02A67" w:rsidRPr="003859B6">
        <w:t>The task of producing up</w:t>
      </w:r>
      <w:r w:rsidR="00ED6C0B" w:rsidRPr="003859B6">
        <w:t>-</w:t>
      </w:r>
      <w:r w:rsidR="00B02A67" w:rsidRPr="003859B6">
        <w:t>to</w:t>
      </w:r>
      <w:r w:rsidR="00ED6C0B" w:rsidRPr="003859B6">
        <w:t>-</w:t>
      </w:r>
      <w:r w:rsidR="00B02A67" w:rsidRPr="003859B6">
        <w:t>date and accurate data is particularly difficult in the Indonesian context: catches are extremely diverse</w:t>
      </w:r>
      <w:r w:rsidR="00ED6C0B" w:rsidRPr="003859B6">
        <w:t>,</w:t>
      </w:r>
      <w:r w:rsidR="00B02A67" w:rsidRPr="003859B6">
        <w:t xml:space="preserve"> with each family or other higher tax</w:t>
      </w:r>
      <w:r w:rsidR="00ED6C0B" w:rsidRPr="003859B6">
        <w:t xml:space="preserve"> </w:t>
      </w:r>
      <w:r w:rsidR="00B02A67" w:rsidRPr="003859B6">
        <w:t>on in the reconstructed catch representing dozens of species</w:t>
      </w:r>
      <w:r w:rsidR="00ED6C0B" w:rsidRPr="003859B6">
        <w:t>,</w:t>
      </w:r>
      <w:r w:rsidR="00B02A67" w:rsidRPr="003859B6">
        <w:t xml:space="preserve"> and each species representing hundreds of stocks scattered over thousands of kilometres of complex geography. Therefore, a stock-by-stock or even species-by-species study of these catch data is complicated, except for a few species of tuna, while multispecies stock assessments have proven </w:t>
      </w:r>
      <w:r w:rsidR="00ED6C0B" w:rsidRPr="003859B6">
        <w:t xml:space="preserve">notoriously </w:t>
      </w:r>
      <w:r w:rsidR="00B02A67" w:rsidRPr="003859B6">
        <w:t>difficult (</w:t>
      </w:r>
      <w:proofErr w:type="spellStart"/>
      <w:r w:rsidR="00B02A67" w:rsidRPr="003859B6">
        <w:t>Pauly</w:t>
      </w:r>
      <w:proofErr w:type="spellEnd"/>
      <w:r w:rsidR="00B02A67" w:rsidRPr="003859B6">
        <w:t xml:space="preserve"> and </w:t>
      </w:r>
      <w:proofErr w:type="spellStart"/>
      <w:r w:rsidR="00B02A67" w:rsidRPr="003859B6">
        <w:t>Budimartono</w:t>
      </w:r>
      <w:proofErr w:type="spellEnd"/>
      <w:r w:rsidR="00B02A67" w:rsidRPr="003859B6">
        <w:t>, 2015). Alternatively, assessment of multispecies fish stocks should focus on changes in catch levels and composition, with rapid changes of these indicators providing strong evidence of a lack of sustainability (</w:t>
      </w:r>
      <w:proofErr w:type="spellStart"/>
      <w:r w:rsidR="00B02A67" w:rsidRPr="003859B6">
        <w:t>Pauly</w:t>
      </w:r>
      <w:proofErr w:type="spellEnd"/>
      <w:r w:rsidR="00B02A67" w:rsidRPr="003859B6">
        <w:t xml:space="preserve"> and </w:t>
      </w:r>
      <w:proofErr w:type="spellStart"/>
      <w:r w:rsidR="00B02A67" w:rsidRPr="003859B6">
        <w:t>Budimartono</w:t>
      </w:r>
      <w:proofErr w:type="spellEnd"/>
      <w:r w:rsidR="00B02A67" w:rsidRPr="003859B6">
        <w:t>, 2015). Tracking catch levels and compositions in turn requires accurate catch data from all fisheries,</w:t>
      </w:r>
      <w:r w:rsidR="00B02A67" w:rsidRPr="003859B6" w:rsidDel="00ED6C0B">
        <w:t xml:space="preserve"> </w:t>
      </w:r>
      <w:r w:rsidR="00B02A67" w:rsidRPr="003859B6">
        <w:t>including from small-scale boats, illegal fisheries, and discards, which are usually not included in catch statistics. The fact that most artisanal boats do not need a licen</w:t>
      </w:r>
      <w:r w:rsidR="00467B7F" w:rsidRPr="003859B6">
        <w:t>c</w:t>
      </w:r>
      <w:r w:rsidR="00B02A67" w:rsidRPr="003859B6">
        <w:t>e (if they are under 5 GT)</w:t>
      </w:r>
      <w:r w:rsidR="003810A1" w:rsidRPr="003859B6">
        <w:t>,</w:t>
      </w:r>
      <w:r w:rsidR="00B02A67" w:rsidRPr="003859B6">
        <w:t xml:space="preserve"> and that MMAF does not receive information from </w:t>
      </w:r>
      <w:r w:rsidR="00C3587A" w:rsidRPr="003859B6">
        <w:t>p</w:t>
      </w:r>
      <w:r w:rsidR="00B02A67" w:rsidRPr="003859B6">
        <w:t xml:space="preserve">rovincial authorities on the number of boats </w:t>
      </w:r>
      <w:r w:rsidR="00DD5DA2" w:rsidRPr="003859B6">
        <w:t xml:space="preserve">between 5 and </w:t>
      </w:r>
      <w:r w:rsidR="00B02A67" w:rsidRPr="003859B6">
        <w:t>30</w:t>
      </w:r>
      <w:r w:rsidR="00C3587A" w:rsidRPr="003859B6">
        <w:t xml:space="preserve"> </w:t>
      </w:r>
      <w:r w:rsidR="00B02A67" w:rsidRPr="003859B6">
        <w:t xml:space="preserve">GT that they </w:t>
      </w:r>
      <w:r w:rsidR="00467B7F" w:rsidRPr="003859B6">
        <w:t>licence</w:t>
      </w:r>
      <w:r w:rsidR="003810A1" w:rsidRPr="003859B6">
        <w:t>,</w:t>
      </w:r>
      <w:r w:rsidR="00467B7F" w:rsidRPr="003859B6">
        <w:t xml:space="preserve"> </w:t>
      </w:r>
      <w:r w:rsidR="00B02A67" w:rsidRPr="003859B6">
        <w:t xml:space="preserve">is a major constraint to adequate catch monitoring. </w:t>
      </w:r>
      <w:r w:rsidR="00541A21" w:rsidRPr="003859B6">
        <w:t>Scientific data gathering could be complemented by t</w:t>
      </w:r>
      <w:r w:rsidR="003810A1" w:rsidRPr="003859B6">
        <w:t>he collection</w:t>
      </w:r>
      <w:r w:rsidR="003E36AF" w:rsidRPr="003859B6">
        <w:t xml:space="preserve"> </w:t>
      </w:r>
      <w:r w:rsidR="00B63681" w:rsidRPr="003859B6">
        <w:t>of fishers’ knowledge on the health of stocks</w:t>
      </w:r>
      <w:r w:rsidR="003810A1" w:rsidRPr="003859B6">
        <w:t xml:space="preserve"> </w:t>
      </w:r>
      <w:r w:rsidR="003E36AF" w:rsidRPr="003859B6">
        <w:t xml:space="preserve">at </w:t>
      </w:r>
      <w:r w:rsidR="001E31B1" w:rsidRPr="003859B6">
        <w:t>district and provincial levels</w:t>
      </w:r>
      <w:r w:rsidR="00B02A67" w:rsidRPr="003859B6">
        <w:t>.</w:t>
      </w:r>
      <w:r w:rsidR="00B02A67" w:rsidRPr="003859B6" w:rsidDel="00541A21">
        <w:t xml:space="preserve"> </w:t>
      </w:r>
      <w:r w:rsidR="00541A21" w:rsidRPr="003859B6">
        <w:t xml:space="preserve">In addition to providing a low-cost means of information gathering, the use of </w:t>
      </w:r>
      <w:r w:rsidR="00B02A67" w:rsidRPr="003859B6">
        <w:t>fishers’ knowledge also has the potential to increase the acceptability of policy decisions.</w:t>
      </w:r>
      <w:r w:rsidR="00ED6C0B" w:rsidRPr="003859B6">
        <w:t xml:space="preserve"> </w:t>
      </w:r>
    </w:p>
    <w:p w:rsidR="00B02A67" w:rsidRPr="003859B6" w:rsidRDefault="00730FF4" w:rsidP="00730FF4">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46</w:instrText>
      </w:r>
      <w:r w:rsidRPr="003859B6">
        <w:fldChar w:fldCharType="end"/>
      </w:r>
      <w:r w:rsidRPr="003859B6">
        <w:instrText>.</w:instrText>
      </w:r>
      <w:r w:rsidRPr="003859B6">
        <w:tab/>
      </w:r>
      <w:r w:rsidRPr="003859B6">
        <w:fldChar w:fldCharType="end"/>
      </w:r>
      <w:r w:rsidR="00B02A67" w:rsidRPr="003859B6">
        <w:t xml:space="preserve">Designing comprehensive management and rebuilding plans, with a view to adopting the </w:t>
      </w:r>
      <w:r w:rsidR="00AF680A" w:rsidRPr="003859B6">
        <w:t>Ecosystem Approach to Fisheries (</w:t>
      </w:r>
      <w:r w:rsidR="00B02A67" w:rsidRPr="003859B6">
        <w:t>EAF</w:t>
      </w:r>
      <w:r w:rsidR="00AF680A" w:rsidRPr="003859B6">
        <w:t>)</w:t>
      </w:r>
      <w:r w:rsidR="00B02A67" w:rsidRPr="003859B6">
        <w:t xml:space="preserve"> in the longer term, also requires integrating biological information with information on the socio-economic characteristics of fisheries. Matching socio-economic information on fisheries with biological information on resources would be useful for identifying overfished stocks of greatest significance in terms of income, employment or food consumption in order to better target rebuilding efforts. In this perspective, the </w:t>
      </w:r>
      <w:r w:rsidR="00DF075B" w:rsidRPr="003859B6">
        <w:t>g</w:t>
      </w:r>
      <w:r w:rsidR="00B02A67" w:rsidRPr="003859B6">
        <w:t>overnment is currently working jointly with the World Bank on the creation of a centrali</w:t>
      </w:r>
      <w:r w:rsidR="00DF075B" w:rsidRPr="003859B6">
        <w:t>s</w:t>
      </w:r>
      <w:r w:rsidR="00B02A67" w:rsidRPr="003859B6">
        <w:t>ed data collection system which would replace the more than 200 datasets that are currently in use at MMAF.</w:t>
      </w:r>
    </w:p>
    <w:p w:rsidR="00E37C0D" w:rsidRPr="003859B6" w:rsidRDefault="00AF7DB7" w:rsidP="00E37C0D">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47</w:instrText>
      </w:r>
      <w:r w:rsidRPr="003859B6">
        <w:fldChar w:fldCharType="end"/>
      </w:r>
      <w:r w:rsidRPr="003859B6">
        <w:instrText>.</w:instrText>
      </w:r>
      <w:r w:rsidRPr="003859B6">
        <w:tab/>
      </w:r>
      <w:r w:rsidRPr="003859B6">
        <w:fldChar w:fldCharType="end"/>
      </w:r>
      <w:r w:rsidR="00B02A67" w:rsidRPr="003859B6">
        <w:t>Setting up transparent and inclusive decision-making processes to set TACs and quotas is also important to avoid conflicts of interest among users and policy</w:t>
      </w:r>
      <w:r w:rsidR="00AF680A" w:rsidRPr="003859B6">
        <w:t xml:space="preserve"> </w:t>
      </w:r>
      <w:r w:rsidR="00B02A67" w:rsidRPr="003859B6">
        <w:t>makers while limiting transaction costs. Making clear how scientific information will be collected, how it will be used in the decision-making process, and making this information public, for example, can help build accountability and trust and in the system. Working on the governance of the sector should also be a priority in order to build faith in the management system so that fishers</w:t>
      </w:r>
      <w:r w:rsidR="00AF680A" w:rsidRPr="003859B6">
        <w:t xml:space="preserve"> –</w:t>
      </w:r>
      <w:r w:rsidR="00B02A67" w:rsidRPr="003859B6">
        <w:t xml:space="preserve"> and stakeholders more generally </w:t>
      </w:r>
      <w:r w:rsidR="00AF680A" w:rsidRPr="003859B6">
        <w:t xml:space="preserve">– </w:t>
      </w:r>
      <w:r w:rsidR="00B02A67" w:rsidRPr="003859B6">
        <w:t>will understand that regulation is in their best interest</w:t>
      </w:r>
      <w:r w:rsidR="00AF680A" w:rsidRPr="003859B6">
        <w:t>,</w:t>
      </w:r>
      <w:r w:rsidR="00B02A67" w:rsidRPr="003859B6">
        <w:t xml:space="preserve"> and that it will be enforced</w:t>
      </w:r>
      <w:r w:rsidR="00A242FD" w:rsidRPr="003859B6">
        <w:t xml:space="preserve"> (see Box 3)</w:t>
      </w:r>
      <w:r w:rsidR="00B02A67" w:rsidRPr="003859B6">
        <w:t xml:space="preserve">. This would help </w:t>
      </w:r>
      <w:r w:rsidR="00AF680A" w:rsidRPr="003859B6">
        <w:t xml:space="preserve">to </w:t>
      </w:r>
      <w:r w:rsidR="00B02A67" w:rsidRPr="003859B6">
        <w:t>create confidence among investors that management policies will be effective in the long term and that the sector is a sustainable market to invest in.</w:t>
      </w:r>
    </w:p>
    <w:p w:rsidR="00545D26" w:rsidRPr="003859B6" w:rsidRDefault="00545D26" w:rsidP="00157D4F">
      <w:pPr>
        <w:pStyle w:val="Author"/>
      </w:pPr>
    </w:p>
    <w:p w:rsidR="00157D4F" w:rsidRPr="003859B6" w:rsidRDefault="00157D4F" w:rsidP="00157D4F">
      <w:pPr>
        <w:pStyle w:val="Author"/>
        <w:rPr>
          <w:lang w:val="en-GB"/>
        </w:rPr>
      </w:pPr>
    </w:p>
    <w:p w:rsidR="00B02A67" w:rsidRPr="003859B6" w:rsidRDefault="00B02A67" w:rsidP="00542BF9">
      <w:pPr>
        <w:pStyle w:val="BoxHeading"/>
        <w:pBdr>
          <w:top w:val="single" w:sz="4" w:space="1" w:color="auto"/>
          <w:left w:val="single" w:sz="4" w:space="1" w:color="auto"/>
          <w:bottom w:val="single" w:sz="4" w:space="1" w:color="auto"/>
          <w:right w:val="single" w:sz="4" w:space="1" w:color="auto"/>
        </w:pBdr>
      </w:pPr>
      <w:bookmarkStart w:id="65" w:name="_Toc473275099"/>
      <w:r w:rsidRPr="003859B6">
        <w:t>Box 3. Legitimate and acceptable governance</w:t>
      </w:r>
      <w:bookmarkEnd w:id="65"/>
    </w:p>
    <w:p w:rsidR="00B02A67" w:rsidRPr="003859B6" w:rsidRDefault="00B02A67" w:rsidP="00542BF9">
      <w:pPr>
        <w:pStyle w:val="TextBox"/>
        <w:pBdr>
          <w:top w:val="single" w:sz="4" w:space="1" w:color="auto"/>
          <w:left w:val="single" w:sz="4" w:space="1" w:color="auto"/>
          <w:bottom w:val="single" w:sz="4" w:space="1" w:color="auto"/>
          <w:right w:val="single" w:sz="4" w:space="1" w:color="auto"/>
        </w:pBdr>
        <w:rPr>
          <w:rFonts w:eastAsia="Calibri"/>
        </w:rPr>
      </w:pPr>
      <w:r w:rsidRPr="003859B6">
        <w:rPr>
          <w:rFonts w:eastAsia="Calibri"/>
        </w:rPr>
        <w:t xml:space="preserve">Governance of fisheries and aquaculture, and conservation of the ecosystems that sustain them, can be understood as a process through which institutions, governments, and stakeholders in the sector elaborate, adopt and implement policies and management strategies. </w:t>
      </w:r>
    </w:p>
    <w:p w:rsidR="00B02A67" w:rsidRPr="003859B6" w:rsidRDefault="00B02A67" w:rsidP="00542BF9">
      <w:pPr>
        <w:pStyle w:val="TextBox"/>
        <w:pBdr>
          <w:top w:val="single" w:sz="4" w:space="1" w:color="auto"/>
          <w:left w:val="single" w:sz="4" w:space="1" w:color="auto"/>
          <w:bottom w:val="single" w:sz="4" w:space="1" w:color="auto"/>
          <w:right w:val="single" w:sz="4" w:space="1" w:color="auto"/>
        </w:pBdr>
        <w:rPr>
          <w:rFonts w:eastAsia="Calibri"/>
        </w:rPr>
      </w:pPr>
      <w:r w:rsidRPr="003859B6">
        <w:rPr>
          <w:rFonts w:eastAsia="Calibri"/>
        </w:rPr>
        <w:t xml:space="preserve">The impact of governance on fisheries and aquaculture management, and ultimately on their performance, is increasingly recognised. Governance has an impact on both the nature of policy decisions and their acceptability to different stakeholders. The </w:t>
      </w:r>
      <w:r w:rsidR="00DD11EE" w:rsidRPr="003859B6">
        <w:rPr>
          <w:rFonts w:eastAsia="Calibri"/>
        </w:rPr>
        <w:t xml:space="preserve">OECD </w:t>
      </w:r>
      <w:r w:rsidRPr="003859B6">
        <w:rPr>
          <w:rFonts w:eastAsia="Calibri"/>
        </w:rPr>
        <w:t>Council Recommendation on Rebuilding, for example, underscores how good governance is a key element to ensuring the success of rebuilding plans. While there is no optimal arrangement for fisheries governance frameworks, a few characteristics are impor</w:t>
      </w:r>
      <w:r w:rsidR="00DE4D2E" w:rsidRPr="003859B6">
        <w:rPr>
          <w:rFonts w:eastAsia="Calibri"/>
        </w:rPr>
        <w:t>tant ingredients for success</w:t>
      </w:r>
      <w:r w:rsidR="00FD36E0" w:rsidRPr="003859B6">
        <w:rPr>
          <w:rFonts w:eastAsia="Calibri"/>
        </w:rPr>
        <w:t>,</w:t>
      </w:r>
      <w:r w:rsidRPr="003859B6">
        <w:rPr>
          <w:rFonts w:eastAsia="Calibri"/>
        </w:rPr>
        <w:t xml:space="preserve"> notably legitimacy and acceptability. </w:t>
      </w:r>
    </w:p>
    <w:p w:rsidR="00B02A67" w:rsidRPr="003859B6" w:rsidRDefault="00B02A67" w:rsidP="00542BF9">
      <w:pPr>
        <w:pStyle w:val="TextBox"/>
        <w:pBdr>
          <w:top w:val="single" w:sz="4" w:space="1" w:color="auto"/>
          <w:left w:val="single" w:sz="4" w:space="1" w:color="auto"/>
          <w:bottom w:val="single" w:sz="4" w:space="1" w:color="auto"/>
          <w:right w:val="single" w:sz="4" w:space="1" w:color="auto"/>
        </w:pBdr>
        <w:rPr>
          <w:rFonts w:eastAsia="Calibri"/>
        </w:rPr>
      </w:pPr>
      <w:r w:rsidRPr="003859B6">
        <w:rPr>
          <w:rFonts w:eastAsia="Calibri"/>
        </w:rPr>
        <w:t xml:space="preserve">Legitimacy relates to the characteristics of the institutional arrangements through which policies are elaborated and implemented: the transparency of procedures in the decision-making process, mechanisms guaranteeing the accountability of institutions with respect to decisions made, and room for scientific information and advice. </w:t>
      </w:r>
    </w:p>
    <w:p w:rsidR="00B02A67" w:rsidRPr="003859B6" w:rsidRDefault="00B02A67" w:rsidP="00542BF9">
      <w:pPr>
        <w:pStyle w:val="TextBox"/>
        <w:pBdr>
          <w:top w:val="single" w:sz="4" w:space="1" w:color="auto"/>
          <w:left w:val="single" w:sz="4" w:space="1" w:color="auto"/>
          <w:bottom w:val="single" w:sz="4" w:space="1" w:color="auto"/>
          <w:right w:val="single" w:sz="4" w:space="1" w:color="auto"/>
        </w:pBdr>
        <w:rPr>
          <w:rFonts w:eastAsia="Calibri"/>
        </w:rPr>
      </w:pPr>
      <w:r w:rsidRPr="003859B6">
        <w:rPr>
          <w:rFonts w:eastAsia="Calibri"/>
        </w:rPr>
        <w:t xml:space="preserve">Acceptability has to do with the perception by stakeholders of the institutional arrangements’ capacity to deliver fair decisions. Acceptability relates to: the degree of delegation in decision-making processes; the space for stakeholders to share available information, express various positions including dissent, and be confident that these voices are explicitly part of the decision-making process; the capacity to integrate or change the norms and beliefs of stakeholders; and the existence of mechanisms of appeal. Building inclusive institutional arrangements oriented towards raising </w:t>
      </w:r>
      <w:r w:rsidR="00FA0671" w:rsidRPr="003859B6">
        <w:rPr>
          <w:rFonts w:eastAsia="Calibri"/>
        </w:rPr>
        <w:t>broad</w:t>
      </w:r>
      <w:r w:rsidR="00DD11EE" w:rsidRPr="003859B6">
        <w:rPr>
          <w:rFonts w:eastAsia="Calibri"/>
        </w:rPr>
        <w:t xml:space="preserve"> </w:t>
      </w:r>
      <w:r w:rsidRPr="003859B6">
        <w:rPr>
          <w:rFonts w:eastAsia="Calibri"/>
        </w:rPr>
        <w:t>consensus is a key to acceptability.</w:t>
      </w:r>
    </w:p>
    <w:p w:rsidR="00B02A67" w:rsidRPr="003859B6" w:rsidRDefault="004B3153" w:rsidP="00730FF4">
      <w:pPr>
        <w:pStyle w:val="Heading3"/>
      </w:pPr>
      <w:bookmarkStart w:id="66" w:name="_Toc472354582"/>
      <w:bookmarkStart w:id="67" w:name="_Toc472954976"/>
      <w:bookmarkStart w:id="68" w:name="_Toc474487632"/>
      <w:r w:rsidRPr="003859B6">
        <w:t>Towards more sustainable</w:t>
      </w:r>
      <w:bookmarkStart w:id="69" w:name="_Toc472936628"/>
      <w:bookmarkEnd w:id="66"/>
      <w:r w:rsidR="00FD4958" w:rsidRPr="003859B6">
        <w:t xml:space="preserve"> aquaculture production</w:t>
      </w:r>
      <w:bookmarkEnd w:id="67"/>
      <w:bookmarkEnd w:id="68"/>
      <w:bookmarkEnd w:id="69"/>
    </w:p>
    <w:p w:rsidR="00C63B7E" w:rsidRPr="003859B6" w:rsidRDefault="0043404E" w:rsidP="00C63B7E">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48</w:instrText>
      </w:r>
      <w:r w:rsidRPr="003859B6">
        <w:fldChar w:fldCharType="end"/>
      </w:r>
      <w:r w:rsidRPr="003859B6">
        <w:instrText>.</w:instrText>
      </w:r>
      <w:r w:rsidRPr="003859B6">
        <w:tab/>
      </w:r>
      <w:r w:rsidRPr="003859B6">
        <w:fldChar w:fldCharType="end"/>
      </w:r>
      <w:r w:rsidR="00C63B7E" w:rsidRPr="003859B6">
        <w:t xml:space="preserve">Limiting environmental externalities of aquaculture production to preserve </w:t>
      </w:r>
      <w:r w:rsidR="00B91D0B" w:rsidRPr="003859B6">
        <w:t xml:space="preserve">both </w:t>
      </w:r>
      <w:r w:rsidR="00C63B7E" w:rsidRPr="003859B6">
        <w:t>the ecosystems on which the sector relies</w:t>
      </w:r>
      <w:r w:rsidR="00B91D0B" w:rsidRPr="003859B6">
        <w:t>,</w:t>
      </w:r>
      <w:r w:rsidR="00C63B7E" w:rsidRPr="003859B6">
        <w:t xml:space="preserve"> and the services</w:t>
      </w:r>
      <w:r w:rsidR="005F4E87" w:rsidRPr="003859B6">
        <w:t xml:space="preserve"> that</w:t>
      </w:r>
      <w:r w:rsidR="00C63B7E" w:rsidRPr="003859B6">
        <w:t xml:space="preserve"> </w:t>
      </w:r>
      <w:r w:rsidR="00B91D0B" w:rsidRPr="003859B6">
        <w:t xml:space="preserve">these systems </w:t>
      </w:r>
      <w:r w:rsidR="00C63B7E" w:rsidRPr="003859B6">
        <w:t xml:space="preserve">supply </w:t>
      </w:r>
      <w:proofErr w:type="gramStart"/>
      <w:r w:rsidR="00C63B7E" w:rsidRPr="003859B6">
        <w:t>to</w:t>
      </w:r>
      <w:proofErr w:type="gramEnd"/>
      <w:r w:rsidR="00C63B7E" w:rsidRPr="003859B6">
        <w:t xml:space="preserve"> many other sectors</w:t>
      </w:r>
      <w:r w:rsidR="00B91D0B" w:rsidRPr="003859B6">
        <w:t>,</w:t>
      </w:r>
      <w:r w:rsidR="00C63B7E" w:rsidRPr="003859B6">
        <w:t xml:space="preserve"> requires both adequate regulation and public support to encourage adoption of best practices. In a report on </w:t>
      </w:r>
      <w:r w:rsidR="00B91D0B" w:rsidRPr="003859B6">
        <w:t xml:space="preserve">green growth </w:t>
      </w:r>
      <w:r w:rsidR="00C63B7E" w:rsidRPr="003859B6">
        <w:t xml:space="preserve">in </w:t>
      </w:r>
      <w:r w:rsidR="00B91D0B" w:rsidRPr="003859B6">
        <w:t xml:space="preserve">fisheries </w:t>
      </w:r>
      <w:r w:rsidR="00C63B7E" w:rsidRPr="003859B6">
        <w:t xml:space="preserve">and </w:t>
      </w:r>
      <w:r w:rsidR="00B91D0B" w:rsidRPr="003859B6">
        <w:t>aquaculture</w:t>
      </w:r>
      <w:r w:rsidR="00C63B7E" w:rsidRPr="003859B6">
        <w:t>, the OECD highlights that the best response to externalities depends on the direction of the externalities caused by aquaculture production</w:t>
      </w:r>
      <w:r w:rsidR="00B92ECD" w:rsidRPr="003859B6">
        <w:t xml:space="preserve"> (OECD, 2015</w:t>
      </w:r>
      <w:r w:rsidR="000B5D74" w:rsidRPr="003859B6">
        <w:t>)</w:t>
      </w:r>
      <w:r w:rsidR="00C63B7E" w:rsidRPr="003859B6">
        <w:t>. While self-interest should lead producers to respond to externalities that affect their own production (local water pollution harming productivity</w:t>
      </w:r>
      <w:r w:rsidR="00B91D0B" w:rsidRPr="003859B6">
        <w:t>, for example</w:t>
      </w:r>
      <w:r w:rsidR="00C63B7E" w:rsidRPr="003859B6">
        <w:t xml:space="preserve">), the more the externality impacts other aqua-farmers or other ecosystem users, the more </w:t>
      </w:r>
      <w:r w:rsidR="00B91D0B" w:rsidRPr="003859B6">
        <w:t xml:space="preserve">that </w:t>
      </w:r>
      <w:r w:rsidR="00C63B7E" w:rsidRPr="003859B6">
        <w:t>public regulation is necessary</w:t>
      </w:r>
      <w:r w:rsidR="00B91D0B" w:rsidRPr="003859B6">
        <w:t>,</w:t>
      </w:r>
      <w:r w:rsidR="00C63B7E" w:rsidRPr="003859B6">
        <w:t xml:space="preserve"> as well as, potentially, support to facilitate the transition to sustainable practices. The industry indeed has an interest in addressing externalities</w:t>
      </w:r>
      <w:r w:rsidR="00B91D0B" w:rsidRPr="003859B6">
        <w:t>,</w:t>
      </w:r>
      <w:r w:rsidR="00C63B7E" w:rsidRPr="003859B6">
        <w:t xml:space="preserve"> as the negative effects reduce profitability and demand in the long run (</w:t>
      </w:r>
      <w:proofErr w:type="spellStart"/>
      <w:r w:rsidR="00C63B7E" w:rsidRPr="003859B6">
        <w:t>Asche</w:t>
      </w:r>
      <w:proofErr w:type="spellEnd"/>
      <w:r w:rsidR="00C63B7E" w:rsidRPr="003859B6">
        <w:t xml:space="preserve">, 2011). </w:t>
      </w:r>
      <w:r w:rsidR="00B91D0B" w:rsidRPr="003859B6">
        <w:t>In Indonesia, however</w:t>
      </w:r>
      <w:r w:rsidR="00C63B7E" w:rsidRPr="003859B6">
        <w:t>, this will mostly hold true</w:t>
      </w:r>
      <w:r w:rsidR="00C63B7E" w:rsidRPr="003859B6" w:rsidDel="00B91D0B">
        <w:t xml:space="preserve"> </w:t>
      </w:r>
      <w:r w:rsidR="00C63B7E" w:rsidRPr="003859B6">
        <w:t>for intensive systems where production must meet the standards expected by export markets and where sufficient capital exists to invest in improvements.</w:t>
      </w:r>
      <w:r w:rsidR="00BA44F7" w:rsidRPr="003859B6">
        <w:t xml:space="preserve"> Extensive production systems, on the other hand, supply local markets where quality is less an issue</w:t>
      </w:r>
      <w:r w:rsidR="00B91D0B" w:rsidRPr="003859B6">
        <w:t>,</w:t>
      </w:r>
      <w:r w:rsidR="00BA44F7" w:rsidRPr="003859B6">
        <w:t xml:space="preserve"> and </w:t>
      </w:r>
      <w:r w:rsidR="007318B3" w:rsidRPr="003859B6">
        <w:t xml:space="preserve">which </w:t>
      </w:r>
      <w:r w:rsidR="00BA44F7" w:rsidRPr="003859B6">
        <w:t>are operated by agents with limited resources and, sometimes, limited capacity to switch to more sustainable production methods.</w:t>
      </w:r>
    </w:p>
    <w:p w:rsidR="0043404E" w:rsidRPr="003859B6" w:rsidRDefault="0043404E" w:rsidP="001B4D4D">
      <w:pPr>
        <w:pStyle w:val="Heading4"/>
        <w:pageBreakBefore/>
      </w:pPr>
      <w:r w:rsidRPr="003859B6">
        <w:t>Aquaculture production externalities</w:t>
      </w:r>
    </w:p>
    <w:p w:rsidR="00476569" w:rsidRPr="003859B6" w:rsidRDefault="00476569" w:rsidP="0043404E">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49</w:instrText>
      </w:r>
      <w:r w:rsidRPr="003859B6">
        <w:fldChar w:fldCharType="end"/>
      </w:r>
      <w:r w:rsidRPr="003859B6">
        <w:instrText>.</w:instrText>
      </w:r>
      <w:r w:rsidRPr="003859B6">
        <w:tab/>
      </w:r>
      <w:r w:rsidRPr="003859B6">
        <w:fldChar w:fldCharType="end"/>
      </w:r>
      <w:r w:rsidR="0043404E" w:rsidRPr="003859B6">
        <w:t xml:space="preserve">Environmental externalities related to aquaculture production </w:t>
      </w:r>
      <w:r w:rsidR="00B0110F" w:rsidRPr="003859B6">
        <w:t>fall into</w:t>
      </w:r>
      <w:r w:rsidRPr="003859B6">
        <w:t xml:space="preserve"> two main categories:</w:t>
      </w:r>
    </w:p>
    <w:p w:rsidR="00476569" w:rsidRPr="003859B6" w:rsidRDefault="00476569" w:rsidP="00476569">
      <w:pPr>
        <w:pStyle w:val="Num-DocParagraph"/>
        <w:numPr>
          <w:ilvl w:val="0"/>
          <w:numId w:val="29"/>
        </w:numPr>
      </w:pPr>
      <w:r w:rsidRPr="003859B6">
        <w:t xml:space="preserve">Establishment </w:t>
      </w:r>
      <w:r w:rsidR="0043404E" w:rsidRPr="003859B6">
        <w:t>impacts, which arise from the conversion of one type of land to another</w:t>
      </w:r>
      <w:r w:rsidR="00B0110F" w:rsidRPr="003859B6">
        <w:t>,</w:t>
      </w:r>
      <w:r w:rsidR="004224E2" w:rsidRPr="003859B6">
        <w:t xml:space="preserve"> </w:t>
      </w:r>
      <w:r w:rsidR="0043404E" w:rsidRPr="003859B6">
        <w:t>such as from agricultural land or coastal habitats to ponds</w:t>
      </w:r>
      <w:r w:rsidR="00B0110F" w:rsidRPr="003859B6">
        <w:t>;</w:t>
      </w:r>
      <w:r w:rsidR="0043404E" w:rsidRPr="003859B6">
        <w:t xml:space="preserve"> and </w:t>
      </w:r>
    </w:p>
    <w:p w:rsidR="00476569" w:rsidRPr="003859B6" w:rsidRDefault="00476569" w:rsidP="00476569">
      <w:pPr>
        <w:pStyle w:val="Num-DocParagraph"/>
        <w:numPr>
          <w:ilvl w:val="0"/>
          <w:numId w:val="29"/>
        </w:numPr>
      </w:pPr>
      <w:r w:rsidRPr="003859B6">
        <w:t xml:space="preserve">Operational </w:t>
      </w:r>
      <w:r w:rsidR="0043404E" w:rsidRPr="003859B6">
        <w:t>impacts, which arise from the day</w:t>
      </w:r>
      <w:r w:rsidR="004224E2" w:rsidRPr="003859B6">
        <w:t>-</w:t>
      </w:r>
      <w:r w:rsidR="0043404E" w:rsidRPr="003859B6">
        <w:t>to</w:t>
      </w:r>
      <w:r w:rsidR="004224E2" w:rsidRPr="003859B6">
        <w:t>-</w:t>
      </w:r>
      <w:r w:rsidR="0043404E" w:rsidRPr="003859B6">
        <w:t xml:space="preserve">day running of an aquaculture business. </w:t>
      </w:r>
    </w:p>
    <w:p w:rsidR="0043404E" w:rsidRPr="003859B6" w:rsidRDefault="00476569" w:rsidP="0043404E">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50</w:instrText>
      </w:r>
      <w:r w:rsidRPr="003859B6">
        <w:fldChar w:fldCharType="end"/>
      </w:r>
      <w:r w:rsidRPr="003859B6">
        <w:instrText>.</w:instrText>
      </w:r>
      <w:r w:rsidRPr="003859B6">
        <w:tab/>
      </w:r>
      <w:r w:rsidRPr="003859B6">
        <w:fldChar w:fldCharType="end"/>
      </w:r>
      <w:r w:rsidR="0043404E" w:rsidRPr="003859B6">
        <w:t xml:space="preserve">The extensive nature of most aquaculture production in Indonesia means that, to date, Indonesia has </w:t>
      </w:r>
      <w:r w:rsidR="004224E2" w:rsidRPr="003859B6">
        <w:t xml:space="preserve">mostly </w:t>
      </w:r>
      <w:r w:rsidR="0043404E" w:rsidRPr="003859B6">
        <w:t>suffer</w:t>
      </w:r>
      <w:r w:rsidR="004224E2" w:rsidRPr="003859B6">
        <w:t>ed</w:t>
      </w:r>
      <w:r w:rsidR="0043404E" w:rsidRPr="003859B6" w:rsidDel="004224E2">
        <w:t xml:space="preserve"> </w:t>
      </w:r>
      <w:r w:rsidR="0043404E" w:rsidRPr="003859B6">
        <w:t>from establishment impacts, which include the removal of pre-existing habitat as well as long</w:t>
      </w:r>
      <w:r w:rsidR="004224E2" w:rsidRPr="003859B6">
        <w:t>-</w:t>
      </w:r>
      <w:r w:rsidR="0043404E" w:rsidRPr="003859B6">
        <w:t>term impacts on water and land quality. Indeed, traditional farms, where extensive production is practiced, have relatively few operational impacts, as there is little water exchange and almost no use of fertilisers or feed inputs due to their prohibitive cost for small-scale aqua-farmers. However, clusters of small farms can have a significant impact within a watershed or enclosed waterbody, when concentration levels exceed the carrying capacity of the ecosystem.</w:t>
      </w:r>
      <w:r w:rsidR="004224E2" w:rsidRPr="003859B6">
        <w:t xml:space="preserve"> </w:t>
      </w:r>
    </w:p>
    <w:p w:rsidR="0043404E" w:rsidRPr="003859B6" w:rsidRDefault="0043404E" w:rsidP="0043404E">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51</w:instrText>
      </w:r>
      <w:r w:rsidRPr="003859B6">
        <w:fldChar w:fldCharType="end"/>
      </w:r>
      <w:r w:rsidRPr="003859B6">
        <w:instrText>.</w:instrText>
      </w:r>
      <w:r w:rsidRPr="003859B6">
        <w:tab/>
      </w:r>
      <w:r w:rsidRPr="003859B6">
        <w:fldChar w:fldCharType="end"/>
      </w:r>
      <w:r w:rsidRPr="003859B6">
        <w:t>On the other hand, most of Indonesia’s shrimp production</w:t>
      </w:r>
      <w:r w:rsidR="005629A7" w:rsidRPr="003859B6">
        <w:t xml:space="preserve"> –</w:t>
      </w:r>
      <w:r w:rsidRPr="003859B6">
        <w:t xml:space="preserve"> its most valuable seafood export</w:t>
      </w:r>
      <w:r w:rsidR="005629A7" w:rsidRPr="003859B6">
        <w:t xml:space="preserve"> –</w:t>
      </w:r>
      <w:r w:rsidRPr="003859B6">
        <w:t xml:space="preserve"> comes from modernised farms. Semi-intensive or intensive farms have greater operational impacts, such as disease and nutrient release from aquaculture ponds and eutrophication near cages due to limited water circulation, possibly with implications for other sectors such as tourism in coastal areas or agriculture inland (</w:t>
      </w:r>
      <w:proofErr w:type="spellStart"/>
      <w:r w:rsidRPr="003859B6">
        <w:t>Rimmer</w:t>
      </w:r>
      <w:proofErr w:type="spellEnd"/>
      <w:r w:rsidRPr="003859B6">
        <w:t xml:space="preserve"> et al</w:t>
      </w:r>
      <w:r w:rsidR="00AC2E68" w:rsidRPr="003859B6">
        <w:t>.</w:t>
      </w:r>
      <w:r w:rsidRPr="003859B6">
        <w:t>, 2013). Pellet feed and aeration are indeed necessary to support high stocking densities, as are fertiliser, chemical and probiotic use to limit disease. These interventions produce high levels of organic waste</w:t>
      </w:r>
      <w:r w:rsidR="005629A7" w:rsidRPr="003859B6">
        <w:t>,</w:t>
      </w:r>
      <w:r w:rsidRPr="003859B6">
        <w:t xml:space="preserve"> and may have around twice the environmental impact per shrimp than those grown using less</w:t>
      </w:r>
      <w:r w:rsidR="005629A7" w:rsidRPr="003859B6">
        <w:t>-</w:t>
      </w:r>
      <w:r w:rsidRPr="003859B6">
        <w:t>intensive methods (Cao et al</w:t>
      </w:r>
      <w:r w:rsidR="00AC2E68" w:rsidRPr="003859B6">
        <w:t>.</w:t>
      </w:r>
      <w:r w:rsidRPr="003859B6">
        <w:t>, 2011). Further operational impacts include the health and environmental effects of antibiotic use</w:t>
      </w:r>
      <w:r w:rsidR="005629A7" w:rsidRPr="003859B6">
        <w:t>. A</w:t>
      </w:r>
      <w:r w:rsidR="00F36655" w:rsidRPr="003859B6">
        <w:t>lthough a</w:t>
      </w:r>
      <w:r w:rsidR="005629A7" w:rsidRPr="003859B6">
        <w:t>ntibiotics</w:t>
      </w:r>
      <w:r w:rsidRPr="003859B6">
        <w:t xml:space="preserve"> are usually given to prevent or combat disease</w:t>
      </w:r>
      <w:r w:rsidR="00F36655" w:rsidRPr="003859B6">
        <w:t>, their use</w:t>
      </w:r>
      <w:r w:rsidRPr="003859B6">
        <w:t xml:space="preserve"> </w:t>
      </w:r>
      <w:r w:rsidR="00F36655" w:rsidRPr="003859B6">
        <w:t>poses risks</w:t>
      </w:r>
      <w:r w:rsidRPr="003859B6" w:rsidDel="00F36655">
        <w:t xml:space="preserve"> </w:t>
      </w:r>
      <w:r w:rsidR="00F36655" w:rsidRPr="003859B6">
        <w:t xml:space="preserve">due to the </w:t>
      </w:r>
      <w:r w:rsidRPr="003859B6">
        <w:t xml:space="preserve">high stocking density in intensive systems, </w:t>
      </w:r>
      <w:r w:rsidR="00F36655" w:rsidRPr="003859B6">
        <w:t>which can result in</w:t>
      </w:r>
      <w:r w:rsidRPr="003859B6">
        <w:t xml:space="preserve"> leeching into local water supplies or residues found in the finished product. As intensity increases, Indonesia will become more vulnerable to both an abrupt shock</w:t>
      </w:r>
      <w:r w:rsidRPr="003859B6" w:rsidDel="00F36655">
        <w:t xml:space="preserve"> </w:t>
      </w:r>
      <w:r w:rsidR="00F36655" w:rsidRPr="003859B6">
        <w:t xml:space="preserve">– </w:t>
      </w:r>
      <w:r w:rsidRPr="003859B6">
        <w:t>such as disease</w:t>
      </w:r>
      <w:r w:rsidR="00F36655" w:rsidRPr="003859B6">
        <w:t xml:space="preserve"> –</w:t>
      </w:r>
      <w:r w:rsidRPr="003859B6">
        <w:t xml:space="preserve"> and a slower degradation of the environment</w:t>
      </w:r>
      <w:r w:rsidR="00F36655" w:rsidRPr="003859B6">
        <w:t>,</w:t>
      </w:r>
      <w:r w:rsidRPr="003859B6">
        <w:t xml:space="preserve"> leading to an ecosystem collapse. Getting aquaculture right at the policy level is therefore critical for the sustainability of future production. </w:t>
      </w:r>
    </w:p>
    <w:p w:rsidR="0043404E" w:rsidRPr="003859B6" w:rsidRDefault="0043404E" w:rsidP="0043404E">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52</w:instrText>
      </w:r>
      <w:r w:rsidRPr="003859B6">
        <w:fldChar w:fldCharType="end"/>
      </w:r>
      <w:r w:rsidRPr="003859B6">
        <w:instrText>.</w:instrText>
      </w:r>
      <w:r w:rsidRPr="003859B6">
        <w:tab/>
      </w:r>
      <w:r w:rsidRPr="003859B6">
        <w:fldChar w:fldCharType="end"/>
      </w:r>
      <w:r w:rsidRPr="003859B6">
        <w:t>Foreseen further growth of shrimp production also raises concern</w:t>
      </w:r>
      <w:r w:rsidR="00F36655" w:rsidRPr="003859B6">
        <w:t>s</w:t>
      </w:r>
      <w:r w:rsidRPr="003859B6">
        <w:t xml:space="preserve"> for the sustainability of forage fish stocks. Carnivorous species such as shrimp are very demanding in fish meal and oil when raised in intensive conditions. Feed accounts for over 50% of production costs in some cases (</w:t>
      </w:r>
      <w:proofErr w:type="spellStart"/>
      <w:r w:rsidRPr="003859B6">
        <w:t>Rana</w:t>
      </w:r>
      <w:proofErr w:type="spellEnd"/>
      <w:r w:rsidR="00B92ECD" w:rsidRPr="003859B6">
        <w:t xml:space="preserve">, </w:t>
      </w:r>
      <w:proofErr w:type="spellStart"/>
      <w:r w:rsidR="00B92ECD" w:rsidRPr="003859B6">
        <w:t>Siriwardena</w:t>
      </w:r>
      <w:proofErr w:type="spellEnd"/>
      <w:r w:rsidRPr="003859B6">
        <w:t xml:space="preserve"> </w:t>
      </w:r>
      <w:r w:rsidR="00B92ECD" w:rsidRPr="003859B6">
        <w:t>and Hasan,</w:t>
      </w:r>
      <w:r w:rsidRPr="003859B6">
        <w:t xml:space="preserve"> 2009). Given</w:t>
      </w:r>
      <w:r w:rsidR="00F36655" w:rsidRPr="003859B6">
        <w:t xml:space="preserve"> the</w:t>
      </w:r>
      <w:r w:rsidRPr="003859B6">
        <w:t xml:space="preserve"> insufficient regulation of capture fisheries, this has the potential to have negative effects on stocks and on the production of edible supplies from marine capture fisheries. Substitutes for fish meal and oil are needed as the sub-sector expands, </w:t>
      </w:r>
      <w:r w:rsidR="00F36655" w:rsidRPr="003859B6">
        <w:t>requiring</w:t>
      </w:r>
      <w:r w:rsidRPr="003859B6">
        <w:t xml:space="preserve"> research and innovation.</w:t>
      </w:r>
    </w:p>
    <w:p w:rsidR="00B02A67" w:rsidRPr="003859B6" w:rsidRDefault="00A924E6" w:rsidP="0043404E">
      <w:pPr>
        <w:pStyle w:val="Num-DocParagraph"/>
        <w:rPr>
          <w:i/>
        </w:rPr>
      </w:pPr>
      <w:r w:rsidRPr="003859B6">
        <w:rPr>
          <w:i/>
        </w:rPr>
        <w:t>Strengthening</w:t>
      </w:r>
      <w:r w:rsidR="00320681" w:rsidRPr="003859B6">
        <w:rPr>
          <w:i/>
        </w:rPr>
        <w:t xml:space="preserve"> </w:t>
      </w:r>
      <w:r w:rsidRPr="003859B6">
        <w:rPr>
          <w:i/>
        </w:rPr>
        <w:t xml:space="preserve">aquaculture </w:t>
      </w:r>
      <w:r w:rsidR="003B21D5" w:rsidRPr="003859B6">
        <w:rPr>
          <w:i/>
        </w:rPr>
        <w:t xml:space="preserve">management </w:t>
      </w:r>
    </w:p>
    <w:p w:rsidR="00527E22" w:rsidRPr="003859B6" w:rsidRDefault="00527E22" w:rsidP="00F86F4B">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53</w:instrText>
      </w:r>
      <w:r w:rsidRPr="003859B6">
        <w:fldChar w:fldCharType="end"/>
      </w:r>
      <w:r w:rsidRPr="003859B6">
        <w:instrText>.</w:instrText>
      </w:r>
      <w:r w:rsidRPr="003859B6">
        <w:tab/>
      </w:r>
      <w:r w:rsidRPr="003859B6">
        <w:fldChar w:fldCharType="end"/>
      </w:r>
      <w:r w:rsidRPr="003859B6">
        <w:t>The regulation of a</w:t>
      </w:r>
      <w:r w:rsidR="0043404E" w:rsidRPr="003859B6">
        <w:t xml:space="preserve">quaculture production </w:t>
      </w:r>
      <w:r w:rsidRPr="003859B6">
        <w:t xml:space="preserve">is a shared responsibility of MMAF and the Ministry of Environment and Forestry, which is </w:t>
      </w:r>
      <w:r w:rsidR="00E374D9" w:rsidRPr="003859B6">
        <w:t xml:space="preserve">responsible for aquaculture </w:t>
      </w:r>
      <w:r w:rsidR="00936DA8" w:rsidRPr="003859B6">
        <w:t xml:space="preserve">environmental </w:t>
      </w:r>
      <w:r w:rsidR="00E374D9" w:rsidRPr="003859B6">
        <w:t xml:space="preserve">impact </w:t>
      </w:r>
      <w:r w:rsidR="00936DA8" w:rsidRPr="003859B6">
        <w:t>control</w:t>
      </w:r>
      <w:r w:rsidRPr="003859B6">
        <w:t>.</w:t>
      </w:r>
      <w:r w:rsidR="00F86F4B" w:rsidRPr="003859B6">
        <w:t xml:space="preserve"> </w:t>
      </w:r>
      <w:r w:rsidRPr="003859B6">
        <w:t>Three main policies are used: mandatory ex-ante impact assessment, spatial limitations and restrictions on production practices.</w:t>
      </w:r>
    </w:p>
    <w:p w:rsidR="00DD5662" w:rsidRPr="003859B6" w:rsidRDefault="00527E22" w:rsidP="00F86F4B">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54</w:instrText>
      </w:r>
      <w:r w:rsidRPr="003859B6">
        <w:fldChar w:fldCharType="end"/>
      </w:r>
      <w:r w:rsidRPr="003859B6">
        <w:instrText>.</w:instrText>
      </w:r>
      <w:r w:rsidRPr="003859B6">
        <w:tab/>
      </w:r>
      <w:r w:rsidRPr="003859B6">
        <w:fldChar w:fldCharType="end"/>
      </w:r>
      <w:r w:rsidRPr="003859B6">
        <w:t xml:space="preserve"> </w:t>
      </w:r>
      <w:r w:rsidR="00476569" w:rsidRPr="003859B6">
        <w:t xml:space="preserve">The </w:t>
      </w:r>
      <w:r w:rsidR="00994229" w:rsidRPr="003859B6">
        <w:t>Environment and Forestry Law 23</w:t>
      </w:r>
      <w:r w:rsidR="00F36655" w:rsidRPr="003859B6">
        <w:t>/</w:t>
      </w:r>
      <w:r w:rsidR="00E374D9" w:rsidRPr="003859B6">
        <w:t>2009 requires</w:t>
      </w:r>
      <w:r w:rsidR="00B02A67" w:rsidRPr="003859B6">
        <w:t xml:space="preserve"> environmental impact assessment</w:t>
      </w:r>
      <w:r w:rsidRPr="003859B6">
        <w:t>s</w:t>
      </w:r>
      <w:r w:rsidR="00B02A67" w:rsidRPr="003859B6">
        <w:t xml:space="preserve"> to be performed for the creation of any aquaculture development with an area of 50 ha or more</w:t>
      </w:r>
      <w:r w:rsidR="00E374D9" w:rsidRPr="003859B6">
        <w:t xml:space="preserve"> for shrimp ponds</w:t>
      </w:r>
      <w:r w:rsidR="00F36655" w:rsidRPr="003859B6">
        <w:t xml:space="preserve">, </w:t>
      </w:r>
      <w:r w:rsidR="00E374D9" w:rsidRPr="003859B6">
        <w:t>more than 500</w:t>
      </w:r>
      <w:r w:rsidR="00B02A67" w:rsidRPr="003859B6">
        <w:t xml:space="preserve"> floating net cages on lakes </w:t>
      </w:r>
      <w:r w:rsidR="00E374D9" w:rsidRPr="003859B6">
        <w:t>or reservoirs</w:t>
      </w:r>
      <w:r w:rsidR="00F36655" w:rsidRPr="003859B6">
        <w:t>,</w:t>
      </w:r>
      <w:r w:rsidR="00B02A67" w:rsidRPr="003859B6">
        <w:t xml:space="preserve"> </w:t>
      </w:r>
      <w:r w:rsidR="00E374D9" w:rsidRPr="003859B6">
        <w:t xml:space="preserve">or floating net cage installations in sea water covering more </w:t>
      </w:r>
      <w:r w:rsidR="00330D69" w:rsidRPr="003859B6">
        <w:t xml:space="preserve">than </w:t>
      </w:r>
      <w:r w:rsidR="00E374D9" w:rsidRPr="003859B6">
        <w:t xml:space="preserve">5 ha or </w:t>
      </w:r>
      <w:r w:rsidR="00F36655" w:rsidRPr="003859B6">
        <w:t xml:space="preserve">consisting of </w:t>
      </w:r>
      <w:r w:rsidR="00E374D9" w:rsidRPr="003859B6">
        <w:t xml:space="preserve">over 1 000 </w:t>
      </w:r>
      <w:r w:rsidR="00B02A67" w:rsidRPr="003859B6">
        <w:t>cages</w:t>
      </w:r>
      <w:r w:rsidR="00936DA8" w:rsidRPr="003859B6">
        <w:t>.</w:t>
      </w:r>
      <w:r w:rsidR="00B02A67" w:rsidRPr="003859B6">
        <w:t xml:space="preserve"> </w:t>
      </w:r>
      <w:r w:rsidR="00F86F4B" w:rsidRPr="003859B6">
        <w:t>For smaller-scale farms, installation is regulated by the obligation, for all aqua-farmers, to request an aquaculture business licen</w:t>
      </w:r>
      <w:r w:rsidR="00467B7F" w:rsidRPr="003859B6">
        <w:t>c</w:t>
      </w:r>
      <w:r w:rsidR="00F86F4B" w:rsidRPr="003859B6">
        <w:t xml:space="preserve">e directly from the </w:t>
      </w:r>
      <w:r w:rsidR="00BB76A8" w:rsidRPr="003859B6">
        <w:t xml:space="preserve">ministry </w:t>
      </w:r>
      <w:r w:rsidR="00F86F4B" w:rsidRPr="003859B6">
        <w:t>or from regional authorities, depending on the scale of the production unit.</w:t>
      </w:r>
      <w:r w:rsidR="000950F2" w:rsidRPr="003859B6">
        <w:t xml:space="preserve"> </w:t>
      </w:r>
      <w:r w:rsidR="00BB76A8" w:rsidRPr="003859B6">
        <w:t xml:space="preserve">Nevertheless, a </w:t>
      </w:r>
      <w:r w:rsidR="000950F2" w:rsidRPr="003859B6">
        <w:t xml:space="preserve">major weakness of this system is that, while </w:t>
      </w:r>
      <w:r w:rsidR="00BB76A8" w:rsidRPr="003859B6">
        <w:t xml:space="preserve">the </w:t>
      </w:r>
      <w:r w:rsidR="000950F2" w:rsidRPr="003859B6">
        <w:t xml:space="preserve">impact assessment of big aquaculture plants should be followed </w:t>
      </w:r>
      <w:r w:rsidR="00BB76A8" w:rsidRPr="003859B6">
        <w:t xml:space="preserve">by </w:t>
      </w:r>
      <w:r w:rsidR="000950F2" w:rsidRPr="003859B6">
        <w:t xml:space="preserve">regular monitoring, further evaluation is </w:t>
      </w:r>
      <w:r w:rsidR="00BB76A8" w:rsidRPr="003859B6">
        <w:t xml:space="preserve">currently </w:t>
      </w:r>
      <w:r w:rsidR="000950F2" w:rsidRPr="003859B6">
        <w:t>only completed in the case of a complaint from the local community.</w:t>
      </w:r>
    </w:p>
    <w:p w:rsidR="00816AE2" w:rsidRPr="003859B6" w:rsidRDefault="00DD5662" w:rsidP="00F86F4B">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55</w:instrText>
      </w:r>
      <w:r w:rsidRPr="003859B6">
        <w:fldChar w:fldCharType="end"/>
      </w:r>
      <w:r w:rsidRPr="003859B6">
        <w:instrText>.</w:instrText>
      </w:r>
      <w:r w:rsidRPr="003859B6">
        <w:tab/>
      </w:r>
      <w:r w:rsidRPr="003859B6">
        <w:fldChar w:fldCharType="end"/>
      </w:r>
      <w:r w:rsidR="00816AE2" w:rsidRPr="003859B6">
        <w:t>In addition, a number of spatial limitations apply to all producers. The main regulations include Ministerial Decree KEP 28/MEN/2004</w:t>
      </w:r>
      <w:r w:rsidR="007A667E" w:rsidRPr="003859B6">
        <w:t>,</w:t>
      </w:r>
      <w:r w:rsidR="00816AE2" w:rsidRPr="003859B6">
        <w:t xml:space="preserve"> </w:t>
      </w:r>
      <w:r w:rsidR="00F86F4B" w:rsidRPr="003859B6">
        <w:t xml:space="preserve">which </w:t>
      </w:r>
      <w:r w:rsidR="00816AE2" w:rsidRPr="003859B6">
        <w:t>regulates shrimp culture in brackish water ponds</w:t>
      </w:r>
      <w:r w:rsidR="00F86F4B" w:rsidRPr="003859B6">
        <w:t>;</w:t>
      </w:r>
      <w:r w:rsidR="00816AE2" w:rsidRPr="003859B6">
        <w:t xml:space="preserve"> Regulation 5/2014 on water quality standard of effluents for aquaculture ponds</w:t>
      </w:r>
      <w:r w:rsidR="00F86F4B" w:rsidRPr="003859B6">
        <w:t>;</w:t>
      </w:r>
      <w:r w:rsidR="00816AE2" w:rsidRPr="003859B6">
        <w:t xml:space="preserve"> and Law 26/2007 concerning spatial planning of land use. </w:t>
      </w:r>
      <w:r w:rsidR="00B41260" w:rsidRPr="003859B6">
        <w:t>These regulations</w:t>
      </w:r>
      <w:r w:rsidR="00816AE2" w:rsidRPr="003859B6">
        <w:t xml:space="preserve"> </w:t>
      </w:r>
      <w:r w:rsidR="007A667E" w:rsidRPr="003859B6">
        <w:t>require</w:t>
      </w:r>
      <w:r w:rsidR="00816AE2" w:rsidRPr="003859B6">
        <w:t xml:space="preserve"> </w:t>
      </w:r>
      <w:r w:rsidR="007A667E" w:rsidRPr="003859B6">
        <w:t xml:space="preserve">for example </w:t>
      </w:r>
      <w:r w:rsidR="00816AE2" w:rsidRPr="003859B6">
        <w:t>that brackish water farms are not permitted within a 100</w:t>
      </w:r>
      <w:r w:rsidR="007A667E" w:rsidRPr="003859B6">
        <w:t>-</w:t>
      </w:r>
      <w:r w:rsidR="00816AE2" w:rsidRPr="003859B6">
        <w:t>metre green belt adjacent to coastal waterways to protect mangroves (</w:t>
      </w:r>
      <w:proofErr w:type="spellStart"/>
      <w:r w:rsidR="00816AE2" w:rsidRPr="003859B6">
        <w:t>Rimmer</w:t>
      </w:r>
      <w:proofErr w:type="spellEnd"/>
      <w:r w:rsidR="00816AE2" w:rsidRPr="003859B6">
        <w:t xml:space="preserve"> et al</w:t>
      </w:r>
      <w:r w:rsidR="00AC2E68" w:rsidRPr="003859B6">
        <w:t>.,</w:t>
      </w:r>
      <w:r w:rsidR="00816AE2" w:rsidRPr="003859B6">
        <w:t xml:space="preserve"> 2013</w:t>
      </w:r>
      <w:r w:rsidR="00B41260" w:rsidRPr="003859B6">
        <w:t>).</w:t>
      </w:r>
      <w:r w:rsidR="007A667E" w:rsidRPr="003859B6">
        <w:t xml:space="preserve"> </w:t>
      </w:r>
    </w:p>
    <w:p w:rsidR="00816AE2" w:rsidRPr="003859B6" w:rsidRDefault="00320681" w:rsidP="00320681">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56</w:instrText>
      </w:r>
      <w:r w:rsidRPr="003859B6">
        <w:fldChar w:fldCharType="end"/>
      </w:r>
      <w:r w:rsidRPr="003859B6">
        <w:instrText>.</w:instrText>
      </w:r>
      <w:r w:rsidRPr="003859B6">
        <w:tab/>
      </w:r>
      <w:r w:rsidRPr="003859B6">
        <w:fldChar w:fldCharType="end"/>
      </w:r>
      <w:r w:rsidR="00667965" w:rsidRPr="003859B6">
        <w:t xml:space="preserve">However, spatial planning </w:t>
      </w:r>
      <w:r w:rsidR="00476569" w:rsidRPr="003859B6">
        <w:t>measures are</w:t>
      </w:r>
      <w:r w:rsidR="00667965" w:rsidRPr="003859B6">
        <w:t xml:space="preserve"> undermined by</w:t>
      </w:r>
      <w:r w:rsidRPr="003859B6">
        <w:t xml:space="preserve"> lack of data. </w:t>
      </w:r>
      <w:r w:rsidR="00816AE2" w:rsidRPr="003859B6">
        <w:t xml:space="preserve">While careful site selection </w:t>
      </w:r>
      <w:r w:rsidRPr="003859B6">
        <w:t xml:space="preserve">and spatial restrictions </w:t>
      </w:r>
      <w:r w:rsidR="00816AE2" w:rsidRPr="003859B6">
        <w:t>should be based on estimation of the carrying capacity of the environment in order to ensure that production does not exceed what the local ecosystem can support (</w:t>
      </w:r>
      <w:proofErr w:type="spellStart"/>
      <w:r w:rsidR="00816AE2" w:rsidRPr="003859B6">
        <w:t>Santosa</w:t>
      </w:r>
      <w:proofErr w:type="spellEnd"/>
      <w:r w:rsidR="00816AE2" w:rsidRPr="003859B6">
        <w:t xml:space="preserve">, 2013), in practice, carrying capacities are administratively stipulated on the basis of poor information. </w:t>
      </w:r>
      <w:r w:rsidRPr="003859B6">
        <w:t>This is because</w:t>
      </w:r>
      <w:r w:rsidR="00816AE2" w:rsidRPr="003859B6">
        <w:t xml:space="preserve"> the reliable data necessary for trustworthy modelling output is lacking. Since spatial planning on both land and at sea has been decentralised to provincial and district levels (with Laws 54/2003 and 32/2004), no clear mandate for information gathering and monitoring has been given</w:t>
      </w:r>
      <w:r w:rsidR="00330D69" w:rsidRPr="003859B6">
        <w:t>. As a result,</w:t>
      </w:r>
      <w:r w:rsidR="00816AE2" w:rsidRPr="003859B6">
        <w:t xml:space="preserve"> neither the national government nor the local governments </w:t>
      </w:r>
      <w:r w:rsidR="00241D62" w:rsidRPr="003859B6">
        <w:t xml:space="preserve">appear </w:t>
      </w:r>
      <w:r w:rsidR="00816AE2" w:rsidRPr="003859B6">
        <w:t>to be collecting information on the location of activities and monitoring of their impacts and performance or on the use and performance of spatial planning at the local level. Such lack of information also means that best practices in terms of sustainability cannot be adequately identified and disseminated by extension services. Clear allocation of responsibilities between the central, provincial and district authorities</w:t>
      </w:r>
      <w:r w:rsidR="00E51DE8" w:rsidRPr="003859B6">
        <w:t>,</w:t>
      </w:r>
      <w:r w:rsidR="00816AE2" w:rsidRPr="003859B6">
        <w:t xml:space="preserve"> and improved co</w:t>
      </w:r>
      <w:r w:rsidR="00E51DE8" w:rsidRPr="003859B6">
        <w:t>-</w:t>
      </w:r>
      <w:r w:rsidR="00816AE2" w:rsidRPr="003859B6">
        <w:t xml:space="preserve">operation and information sharing between these administrations would greatly improve the capacity of public authorities to promote </w:t>
      </w:r>
      <w:r w:rsidR="00E51DE8" w:rsidRPr="003859B6">
        <w:t xml:space="preserve">the </w:t>
      </w:r>
      <w:r w:rsidR="00816AE2" w:rsidRPr="003859B6">
        <w:t>sustainable use of resources and help limit the cost of public action.</w:t>
      </w:r>
    </w:p>
    <w:p w:rsidR="00C932A6" w:rsidRPr="003859B6" w:rsidRDefault="00C932A6" w:rsidP="002F227C">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57</w:instrText>
      </w:r>
      <w:r w:rsidRPr="003859B6">
        <w:fldChar w:fldCharType="end"/>
      </w:r>
      <w:r w:rsidRPr="003859B6">
        <w:instrText>.</w:instrText>
      </w:r>
      <w:r w:rsidRPr="003859B6">
        <w:tab/>
      </w:r>
      <w:r w:rsidRPr="003859B6">
        <w:fldChar w:fldCharType="end"/>
      </w:r>
      <w:r w:rsidR="009E306B" w:rsidRPr="003859B6">
        <w:t>Finally, to address</w:t>
      </w:r>
      <w:r w:rsidR="00816AE2" w:rsidRPr="003859B6">
        <w:t xml:space="preserve"> operational impact, </w:t>
      </w:r>
      <w:r w:rsidR="009E306B" w:rsidRPr="003859B6">
        <w:t xml:space="preserve">the use of </w:t>
      </w:r>
      <w:r w:rsidR="00B41260" w:rsidRPr="003859B6">
        <w:t>f</w:t>
      </w:r>
      <w:r w:rsidR="000F581A" w:rsidRPr="003859B6">
        <w:t>ish drug</w:t>
      </w:r>
      <w:r w:rsidR="009E306B" w:rsidRPr="003859B6">
        <w:t>s</w:t>
      </w:r>
      <w:r w:rsidR="000F581A" w:rsidRPr="003859B6">
        <w:t xml:space="preserve"> </w:t>
      </w:r>
      <w:r w:rsidR="009E306B" w:rsidRPr="003859B6">
        <w:t>is</w:t>
      </w:r>
      <w:r w:rsidR="000F581A" w:rsidRPr="003859B6">
        <w:t xml:space="preserve"> regulated by Ministerial Decrees 52/KEPMEN-KP/2014 </w:t>
      </w:r>
      <w:r w:rsidR="009E306B" w:rsidRPr="003859B6">
        <w:t xml:space="preserve">(drug classification) and </w:t>
      </w:r>
      <w:r w:rsidR="000F581A" w:rsidRPr="003859B6">
        <w:t>Ministerial Regulation PER.04/MEN/2012</w:t>
      </w:r>
      <w:r w:rsidR="009E306B" w:rsidRPr="003859B6">
        <w:t xml:space="preserve"> (registration for use)</w:t>
      </w:r>
      <w:r w:rsidR="00A1134F" w:rsidRPr="003859B6">
        <w:t>. T</w:t>
      </w:r>
      <w:r w:rsidR="00816AE2" w:rsidRPr="003859B6">
        <w:t>he</w:t>
      </w:r>
      <w:r w:rsidR="00A1134F" w:rsidRPr="003859B6" w:rsidDel="00E51DE8">
        <w:t xml:space="preserve"> </w:t>
      </w:r>
      <w:r w:rsidR="00E51DE8" w:rsidRPr="003859B6">
        <w:t xml:space="preserve">government has </w:t>
      </w:r>
      <w:r w:rsidR="00A1134F" w:rsidRPr="003859B6">
        <w:t>also</w:t>
      </w:r>
      <w:r w:rsidR="00816AE2" w:rsidRPr="003859B6">
        <w:t xml:space="preserve"> recently </w:t>
      </w:r>
      <w:r w:rsidR="00E51DE8" w:rsidRPr="003859B6">
        <w:t>established</w:t>
      </w:r>
      <w:r w:rsidR="00330D69" w:rsidRPr="003859B6">
        <w:t>,</w:t>
      </w:r>
      <w:r w:rsidR="00816AE2" w:rsidRPr="003859B6">
        <w:t xml:space="preserve"> </w:t>
      </w:r>
      <w:r w:rsidR="000524ED" w:rsidRPr="003859B6">
        <w:t>with the support of the European Commission</w:t>
      </w:r>
      <w:r w:rsidR="00330D69" w:rsidRPr="003859B6">
        <w:t>,</w:t>
      </w:r>
      <w:r w:rsidR="000524ED" w:rsidRPr="003859B6">
        <w:t xml:space="preserve"> </w:t>
      </w:r>
      <w:r w:rsidR="00816AE2" w:rsidRPr="003859B6">
        <w:t xml:space="preserve">a National Plan for Residue Monitoring </w:t>
      </w:r>
      <w:r w:rsidR="000F581A" w:rsidRPr="003859B6">
        <w:t>to control the presence of</w:t>
      </w:r>
      <w:r w:rsidR="00816AE2" w:rsidRPr="003859B6">
        <w:t xml:space="preserve"> antibiotic</w:t>
      </w:r>
      <w:r w:rsidR="00E51DE8" w:rsidRPr="003859B6">
        <w:t>s</w:t>
      </w:r>
      <w:r w:rsidR="00816AE2" w:rsidRPr="003859B6">
        <w:t xml:space="preserve"> and other contaminants </w:t>
      </w:r>
      <w:r w:rsidR="000F581A" w:rsidRPr="003859B6">
        <w:t>(on the basis of M</w:t>
      </w:r>
      <w:r w:rsidR="00816AE2" w:rsidRPr="003859B6">
        <w:t>inisterial Regulation 39/PERMEN-KP/2015</w:t>
      </w:r>
      <w:r w:rsidR="000F581A" w:rsidRPr="003859B6">
        <w:t>)</w:t>
      </w:r>
      <w:r w:rsidR="00816AE2" w:rsidRPr="003859B6">
        <w:t>.</w:t>
      </w:r>
      <w:r w:rsidR="000F581A" w:rsidRPr="003859B6">
        <w:t xml:space="preserve"> </w:t>
      </w:r>
      <w:r w:rsidR="00330D69" w:rsidRPr="003859B6">
        <w:t xml:space="preserve">Presence of contaminants, notably chemical residues, has been a major issue for </w:t>
      </w:r>
      <w:r w:rsidR="00E51DE8" w:rsidRPr="003859B6">
        <w:t xml:space="preserve">the </w:t>
      </w:r>
      <w:r w:rsidR="00330D69" w:rsidRPr="003859B6">
        <w:t>export of Indonesian seafood</w:t>
      </w:r>
      <w:r w:rsidR="00E51DE8" w:rsidRPr="003859B6">
        <w:t>,</w:t>
      </w:r>
      <w:r w:rsidR="00330D69" w:rsidRPr="003859B6">
        <w:t xml:space="preserve"> </w:t>
      </w:r>
      <w:r w:rsidR="00E9530C" w:rsidRPr="003859B6">
        <w:t xml:space="preserve">notably </w:t>
      </w:r>
      <w:r w:rsidR="00330D69" w:rsidRPr="003859B6">
        <w:t xml:space="preserve">to the United States, where they have faced high </w:t>
      </w:r>
      <w:r w:rsidR="002A4969" w:rsidRPr="003859B6">
        <w:t xml:space="preserve">rejection </w:t>
      </w:r>
      <w:r w:rsidR="00330D69" w:rsidRPr="003859B6">
        <w:t xml:space="preserve">rates. </w:t>
      </w:r>
      <w:r w:rsidR="000F581A" w:rsidRPr="003859B6">
        <w:t xml:space="preserve">Following a recommendation of the World Animal </w:t>
      </w:r>
      <w:r w:rsidR="00FD295B" w:rsidRPr="003859B6">
        <w:t xml:space="preserve">Health Organisation (OIE), the </w:t>
      </w:r>
      <w:r w:rsidR="002A4969" w:rsidRPr="003859B6">
        <w:t xml:space="preserve">government </w:t>
      </w:r>
      <w:r w:rsidR="00FD295B" w:rsidRPr="003859B6">
        <w:t xml:space="preserve">is </w:t>
      </w:r>
      <w:r w:rsidR="002A4969" w:rsidRPr="003859B6">
        <w:t>currently developing</w:t>
      </w:r>
      <w:r w:rsidR="00FD295B" w:rsidRPr="003859B6">
        <w:t xml:space="preserve"> a programme for monitoring water quality and antimicrobial resistance in fish and water ecosystems.</w:t>
      </w:r>
      <w:r w:rsidRPr="003859B6">
        <w:t xml:space="preserve"> </w:t>
      </w:r>
      <w:r w:rsidR="00DC15A1" w:rsidRPr="003859B6">
        <w:t xml:space="preserve"> </w:t>
      </w:r>
    </w:p>
    <w:p w:rsidR="00C932A6" w:rsidRPr="003859B6" w:rsidRDefault="00C932A6" w:rsidP="002F227C">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58</w:instrText>
      </w:r>
      <w:r w:rsidRPr="003859B6">
        <w:fldChar w:fldCharType="end"/>
      </w:r>
      <w:r w:rsidRPr="003859B6">
        <w:instrText>.</w:instrText>
      </w:r>
      <w:r w:rsidRPr="003859B6">
        <w:tab/>
      </w:r>
      <w:r w:rsidRPr="003859B6">
        <w:fldChar w:fldCharType="end"/>
      </w:r>
      <w:r w:rsidRPr="003859B6">
        <w:t xml:space="preserve"> Fish disease monitoring and prevention has been </w:t>
      </w:r>
      <w:r w:rsidR="00A1134F" w:rsidRPr="003859B6">
        <w:t xml:space="preserve">relatively </w:t>
      </w:r>
      <w:r w:rsidRPr="003859B6">
        <w:t xml:space="preserve">successful to date. Unlike other Asian countries such as Thailand or Vietnam, Indonesia has not experienced the wholesale decimation of the domestic aquaculture industry from disease. </w:t>
      </w:r>
      <w:r w:rsidR="00E057E6" w:rsidRPr="003859B6">
        <w:t xml:space="preserve">This is largely thanks to the </w:t>
      </w:r>
      <w:r w:rsidRPr="003859B6">
        <w:t>amount</w:t>
      </w:r>
      <w:r w:rsidRPr="003859B6" w:rsidDel="00E057E6">
        <w:t xml:space="preserve"> </w:t>
      </w:r>
      <w:r w:rsidRPr="003859B6">
        <w:t xml:space="preserve">of extensive production. </w:t>
      </w:r>
      <w:r w:rsidR="002F227C" w:rsidRPr="003859B6">
        <w:t>The fish disease monitoring programme</w:t>
      </w:r>
      <w:r w:rsidR="00E057E6" w:rsidRPr="003859B6">
        <w:t>,</w:t>
      </w:r>
      <w:r w:rsidR="002F227C" w:rsidRPr="003859B6">
        <w:t xml:space="preserve"> based on Directorate Decrees 163/2014 and 11/2016</w:t>
      </w:r>
      <w:r w:rsidR="00E057E6" w:rsidRPr="003859B6">
        <w:t>,</w:t>
      </w:r>
      <w:r w:rsidR="002F227C" w:rsidRPr="003859B6">
        <w:t xml:space="preserve"> includes both zoning restrictions and controls</w:t>
      </w:r>
      <w:r w:rsidR="00E057E6" w:rsidRPr="003859B6">
        <w:t>,</w:t>
      </w:r>
      <w:r w:rsidR="002F227C" w:rsidRPr="003859B6">
        <w:t xml:space="preserve"> </w:t>
      </w:r>
      <w:r w:rsidR="00E057E6" w:rsidRPr="003859B6">
        <w:t>and communicates</w:t>
      </w:r>
      <w:r w:rsidR="002F227C" w:rsidRPr="003859B6">
        <w:t xml:space="preserve"> information </w:t>
      </w:r>
      <w:r w:rsidR="00E057E6" w:rsidRPr="003859B6">
        <w:t>on these online</w:t>
      </w:r>
      <w:r w:rsidR="002F227C" w:rsidRPr="003859B6">
        <w:t>. Import restrictions on live and frozen shrimp from countries affected by MAS (</w:t>
      </w:r>
      <w:proofErr w:type="spellStart"/>
      <w:r w:rsidR="002F227C" w:rsidRPr="003859B6">
        <w:rPr>
          <w:i/>
        </w:rPr>
        <w:t>aeronomas</w:t>
      </w:r>
      <w:proofErr w:type="spellEnd"/>
      <w:r w:rsidR="002F227C" w:rsidRPr="003859B6">
        <w:rPr>
          <w:i/>
        </w:rPr>
        <w:t xml:space="preserve"> </w:t>
      </w:r>
      <w:proofErr w:type="spellStart"/>
      <w:r w:rsidR="002F227C" w:rsidRPr="003859B6">
        <w:rPr>
          <w:i/>
        </w:rPr>
        <w:t>hydrophila</w:t>
      </w:r>
      <w:proofErr w:type="spellEnd"/>
      <w:r w:rsidR="002F227C" w:rsidRPr="003859B6">
        <w:t xml:space="preserve">) also apply in accordance with the prescriptions of the OIE. </w:t>
      </w:r>
    </w:p>
    <w:p w:rsidR="0058284F" w:rsidRPr="003859B6" w:rsidRDefault="00967213" w:rsidP="0058284F">
      <w:pPr>
        <w:pStyle w:val="Num-DocParagraph"/>
        <w:rPr>
          <w:i/>
        </w:rPr>
      </w:pPr>
      <w:r w:rsidRPr="003859B6">
        <w:rPr>
          <w:i/>
        </w:rPr>
        <w:t>Certification schemes</w:t>
      </w:r>
      <w:r w:rsidR="002357C2" w:rsidRPr="003859B6">
        <w:rPr>
          <w:i/>
        </w:rPr>
        <w:t xml:space="preserve"> for greener production</w:t>
      </w:r>
    </w:p>
    <w:p w:rsidR="00477233" w:rsidRPr="003859B6" w:rsidRDefault="00477233" w:rsidP="0058284F">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59</w:instrText>
      </w:r>
      <w:r w:rsidRPr="003859B6">
        <w:fldChar w:fldCharType="end"/>
      </w:r>
      <w:r w:rsidRPr="003859B6">
        <w:instrText>.</w:instrText>
      </w:r>
      <w:r w:rsidRPr="003859B6">
        <w:tab/>
      </w:r>
      <w:r w:rsidRPr="003859B6">
        <w:fldChar w:fldCharType="end"/>
      </w:r>
      <w:r w:rsidR="0058284F" w:rsidRPr="003859B6">
        <w:t xml:space="preserve">The Indonesian </w:t>
      </w:r>
      <w:r w:rsidR="00967213" w:rsidRPr="003859B6">
        <w:t>g</w:t>
      </w:r>
      <w:r w:rsidR="0058284F" w:rsidRPr="003859B6">
        <w:t xml:space="preserve">overnment uses certification schemes to promote greener production processes </w:t>
      </w:r>
      <w:r w:rsidR="00EA04F3" w:rsidRPr="003859B6">
        <w:t>and standardise inputs and practices for supply chain management by</w:t>
      </w:r>
      <w:r w:rsidR="0058284F" w:rsidRPr="003859B6">
        <w:t xml:space="preserve"> disseminating technical practices to producers in a structured and formalised fashion (</w:t>
      </w:r>
      <w:proofErr w:type="spellStart"/>
      <w:r w:rsidR="0058284F" w:rsidRPr="003859B6">
        <w:t>Kusumawati</w:t>
      </w:r>
      <w:proofErr w:type="spellEnd"/>
      <w:r w:rsidR="0058284F" w:rsidRPr="003859B6">
        <w:t xml:space="preserve"> and Bush, 2015). </w:t>
      </w:r>
      <w:r w:rsidR="00D95619" w:rsidRPr="003859B6">
        <w:t xml:space="preserve">Sustainable seafood certification is indeed a useful means of communication about the sustainability of production practices of both capture and farmed seafood. Through the creation of market demand for sustainable practices, </w:t>
      </w:r>
      <w:r w:rsidR="0099549C" w:rsidRPr="003859B6">
        <w:t xml:space="preserve">it creates </w:t>
      </w:r>
      <w:r w:rsidR="00D95619" w:rsidRPr="003859B6">
        <w:t>additional incentives for investment in improved fishing and aquaculture practices (Potts et al, 2016).</w:t>
      </w:r>
    </w:p>
    <w:p w:rsidR="0058284F" w:rsidRPr="003859B6" w:rsidRDefault="00477233" w:rsidP="0058284F">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60</w:instrText>
      </w:r>
      <w:r w:rsidRPr="003859B6">
        <w:fldChar w:fldCharType="end"/>
      </w:r>
      <w:r w:rsidRPr="003859B6">
        <w:instrText>.</w:instrText>
      </w:r>
      <w:r w:rsidRPr="003859B6">
        <w:tab/>
      </w:r>
      <w:r w:rsidRPr="003859B6">
        <w:fldChar w:fldCharType="end"/>
      </w:r>
      <w:r w:rsidRPr="003859B6">
        <w:t xml:space="preserve">The Indonesian government has introduced its own certification scheme, </w:t>
      </w:r>
      <w:proofErr w:type="spellStart"/>
      <w:r w:rsidRPr="003859B6">
        <w:t>IndoGAP</w:t>
      </w:r>
      <w:proofErr w:type="spellEnd"/>
      <w:r w:rsidRPr="003859B6">
        <w:t xml:space="preserve">, based on biosafety, food safety and the environment. The standard certifies farmed carps, catfish and tilapia, brackish water shrimp and the marine farming of </w:t>
      </w:r>
      <w:proofErr w:type="spellStart"/>
      <w:r w:rsidRPr="003859B6">
        <w:t>seabass</w:t>
      </w:r>
      <w:proofErr w:type="spellEnd"/>
      <w:r w:rsidRPr="003859B6">
        <w:t>, groupers and seaweed. MMAF spent o</w:t>
      </w:r>
      <w:r w:rsidR="0058284F" w:rsidRPr="003859B6">
        <w:t xml:space="preserve">ver USD 580 000 in 2015 on providing assistance to </w:t>
      </w:r>
      <w:r w:rsidRPr="003859B6">
        <w:t xml:space="preserve">certify </w:t>
      </w:r>
      <w:r w:rsidR="0058284F" w:rsidRPr="003859B6">
        <w:t>hatcheries</w:t>
      </w:r>
      <w:r w:rsidR="00EA12EA" w:rsidRPr="003859B6">
        <w:t>,</w:t>
      </w:r>
      <w:r w:rsidR="0058284F" w:rsidRPr="003859B6">
        <w:t xml:space="preserve"> and around USD 50 000 </w:t>
      </w:r>
      <w:r w:rsidRPr="003859B6">
        <w:t xml:space="preserve">to assist </w:t>
      </w:r>
      <w:r w:rsidR="0058284F" w:rsidRPr="003859B6">
        <w:t xml:space="preserve">freshwater and </w:t>
      </w:r>
      <w:proofErr w:type="spellStart"/>
      <w:r w:rsidR="0058284F" w:rsidRPr="003859B6">
        <w:t>brackishwater</w:t>
      </w:r>
      <w:proofErr w:type="spellEnd"/>
      <w:r w:rsidR="0058284F" w:rsidRPr="003859B6">
        <w:t xml:space="preserve"> farms </w:t>
      </w:r>
      <w:r w:rsidRPr="003859B6">
        <w:t>certification</w:t>
      </w:r>
      <w:r w:rsidR="0058284F" w:rsidRPr="003859B6">
        <w:t>. In the future, MMAF will need to outsource auditing to an independent third</w:t>
      </w:r>
      <w:r w:rsidR="00EA12EA" w:rsidRPr="003859B6">
        <w:t xml:space="preserve"> </w:t>
      </w:r>
      <w:r w:rsidR="0058284F" w:rsidRPr="003859B6">
        <w:t>party in order to be fully compliant with international norms (FAO</w:t>
      </w:r>
      <w:r w:rsidR="00AC2E68" w:rsidRPr="003859B6">
        <w:t>,</w:t>
      </w:r>
      <w:r w:rsidR="0058284F" w:rsidRPr="003859B6">
        <w:t xml:space="preserve"> 2011).</w:t>
      </w:r>
    </w:p>
    <w:p w:rsidR="0058284F" w:rsidRPr="003859B6" w:rsidRDefault="0058284F" w:rsidP="0058284F">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61</w:instrText>
      </w:r>
      <w:r w:rsidRPr="003859B6">
        <w:fldChar w:fldCharType="end"/>
      </w:r>
      <w:r w:rsidRPr="003859B6">
        <w:instrText>.</w:instrText>
      </w:r>
      <w:r w:rsidRPr="003859B6">
        <w:tab/>
      </w:r>
      <w:r w:rsidRPr="003859B6">
        <w:fldChar w:fldCharType="end"/>
      </w:r>
      <w:r w:rsidRPr="003859B6">
        <w:t xml:space="preserve"> Private sustainability standards and certification schemes also operate in Indonesia and have greater breadth and depth than national schemes, particularly for shrimp aquaculture (Gutierrez et al</w:t>
      </w:r>
      <w:r w:rsidR="00AC2E68" w:rsidRPr="003859B6">
        <w:t>.</w:t>
      </w:r>
      <w:r w:rsidRPr="003859B6">
        <w:t xml:space="preserve">, 2016). Certified products include extensively-farmed organic shrimp, farmed tilapia and feed certified by private organisations such as the Aquaculture Stewardship Council (ASC) and Sustainable Fisheries Partnership. The tuna pole and line fishery is currently part of a Fishery Improvement Project (FIP) that will eventually lead to its certification by the Marine Stewardship Council (MSC). However, there is no market data on the percentage of total seafood products in Indonesia that are certified. </w:t>
      </w:r>
    </w:p>
    <w:p w:rsidR="0058284F" w:rsidRPr="003859B6" w:rsidRDefault="0058284F" w:rsidP="0058284F">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62</w:instrText>
      </w:r>
      <w:r w:rsidRPr="003859B6">
        <w:fldChar w:fldCharType="end"/>
      </w:r>
      <w:r w:rsidRPr="003859B6">
        <w:instrText>.</w:instrText>
      </w:r>
      <w:r w:rsidRPr="003859B6">
        <w:tab/>
      </w:r>
      <w:r w:rsidRPr="003859B6">
        <w:fldChar w:fldCharType="end"/>
      </w:r>
      <w:r w:rsidRPr="003859B6">
        <w:t>Private sustainability standards and certification schemes may be favourable for governments</w:t>
      </w:r>
      <w:r w:rsidR="00EA12EA" w:rsidRPr="003859B6">
        <w:t>,</w:t>
      </w:r>
      <w:r w:rsidRPr="003859B6">
        <w:t xml:space="preserve"> because participating in </w:t>
      </w:r>
      <w:r w:rsidR="00EA12EA" w:rsidRPr="003859B6">
        <w:t xml:space="preserve">these projects </w:t>
      </w:r>
      <w:r w:rsidRPr="003859B6">
        <w:t xml:space="preserve">a good image of responsible governance. However, the </w:t>
      </w:r>
      <w:r w:rsidR="0099549C" w:rsidRPr="003859B6">
        <w:t xml:space="preserve">main </w:t>
      </w:r>
      <w:r w:rsidRPr="003859B6">
        <w:t>challenge</w:t>
      </w:r>
      <w:r w:rsidR="00BD2B1C" w:rsidRPr="003859B6">
        <w:t>s</w:t>
      </w:r>
      <w:r w:rsidRPr="003859B6">
        <w:t xml:space="preserve"> associated with such schemes </w:t>
      </w:r>
      <w:r w:rsidR="00BD2B1C" w:rsidRPr="003859B6">
        <w:t>are</w:t>
      </w:r>
      <w:r w:rsidRPr="003859B6">
        <w:t xml:space="preserve"> that they may change power relationships between actors involved in seafood trade (</w:t>
      </w:r>
      <w:proofErr w:type="spellStart"/>
      <w:r w:rsidRPr="003859B6">
        <w:t>Wijaya</w:t>
      </w:r>
      <w:proofErr w:type="spellEnd"/>
      <w:r w:rsidRPr="003859B6">
        <w:t xml:space="preserve"> and </w:t>
      </w:r>
      <w:proofErr w:type="spellStart"/>
      <w:r w:rsidRPr="003859B6">
        <w:t>Glasbergen</w:t>
      </w:r>
      <w:proofErr w:type="spellEnd"/>
      <w:r w:rsidRPr="003859B6">
        <w:t>, 2016)</w:t>
      </w:r>
      <w:r w:rsidR="00BD2B1C" w:rsidRPr="003859B6">
        <w:t xml:space="preserve"> and </w:t>
      </w:r>
      <w:r w:rsidRPr="003859B6">
        <w:t>mak</w:t>
      </w:r>
      <w:r w:rsidR="00BD2B1C" w:rsidRPr="003859B6">
        <w:t>e</w:t>
      </w:r>
      <w:r w:rsidRPr="003859B6">
        <w:t xml:space="preserve"> market access more difficult</w:t>
      </w:r>
      <w:r w:rsidR="00BD2B1C" w:rsidRPr="003859B6">
        <w:t xml:space="preserve"> for non-certified exporters</w:t>
      </w:r>
      <w:r w:rsidRPr="003859B6">
        <w:t xml:space="preserve">, </w:t>
      </w:r>
      <w:r w:rsidR="00BD2B1C" w:rsidRPr="003859B6">
        <w:t xml:space="preserve">especially </w:t>
      </w:r>
      <w:r w:rsidRPr="003859B6">
        <w:t>smallholders (</w:t>
      </w:r>
      <w:proofErr w:type="spellStart"/>
      <w:r w:rsidRPr="003859B6">
        <w:t>Wijaya</w:t>
      </w:r>
      <w:proofErr w:type="spellEnd"/>
      <w:r w:rsidRPr="003859B6">
        <w:t xml:space="preserve"> and </w:t>
      </w:r>
      <w:proofErr w:type="spellStart"/>
      <w:r w:rsidRPr="003859B6">
        <w:t>Glasbergen</w:t>
      </w:r>
      <w:proofErr w:type="spellEnd"/>
      <w:r w:rsidRPr="003859B6">
        <w:t xml:space="preserve">, 2016). </w:t>
      </w:r>
      <w:r w:rsidR="00D95619" w:rsidRPr="003859B6">
        <w:t xml:space="preserve">When possible, evidence suggests that the </w:t>
      </w:r>
      <w:r w:rsidR="00E23B67" w:rsidRPr="003859B6">
        <w:t xml:space="preserve">simplest approach may be for the government to </w:t>
      </w:r>
      <w:r w:rsidR="00FF30E1" w:rsidRPr="003859B6">
        <w:t xml:space="preserve">contribute to </w:t>
      </w:r>
      <w:r w:rsidR="00E23B67" w:rsidRPr="003859B6">
        <w:t>the costs for a fishery to obtain private certification</w:t>
      </w:r>
      <w:r w:rsidR="00EA12EA" w:rsidRPr="003859B6">
        <w:t>,</w:t>
      </w:r>
      <w:r w:rsidR="00D95619" w:rsidRPr="003859B6">
        <w:t xml:space="preserve"> rather than create additional certification schemes (OECD, </w:t>
      </w:r>
      <w:r w:rsidR="00111989" w:rsidRPr="003859B6">
        <w:t>2011</w:t>
      </w:r>
      <w:r w:rsidR="00D95619" w:rsidRPr="003859B6">
        <w:t>)</w:t>
      </w:r>
      <w:r w:rsidR="00FF30E1" w:rsidRPr="003859B6">
        <w:t>.</w:t>
      </w:r>
    </w:p>
    <w:p w:rsidR="00B02A67" w:rsidRPr="003859B6" w:rsidRDefault="00CC7386" w:rsidP="00527E8D">
      <w:pPr>
        <w:pStyle w:val="Heading3"/>
      </w:pPr>
      <w:bookmarkStart w:id="70" w:name="_Toc472936629"/>
      <w:bookmarkStart w:id="71" w:name="_Toc472954977"/>
      <w:bookmarkStart w:id="72" w:name="_Toc474487633"/>
      <w:r w:rsidRPr="003859B6">
        <w:t xml:space="preserve">Vulnerability to </w:t>
      </w:r>
      <w:r w:rsidR="00476569" w:rsidRPr="003859B6">
        <w:t xml:space="preserve">climate </w:t>
      </w:r>
      <w:r w:rsidR="00FC5183" w:rsidRPr="003859B6">
        <w:t>change</w:t>
      </w:r>
      <w:bookmarkEnd w:id="70"/>
      <w:bookmarkEnd w:id="71"/>
      <w:bookmarkEnd w:id="72"/>
    </w:p>
    <w:p w:rsidR="004D0C8E" w:rsidRPr="003859B6" w:rsidRDefault="00E423C6" w:rsidP="004D0C8E">
      <w:pPr>
        <w:pStyle w:val="Num-DocParagraph"/>
        <w:rPr>
          <w:rStyle w:val="CommentReference"/>
          <w:sz w:val="22"/>
          <w:szCs w:val="22"/>
        </w:rPr>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63</w:instrText>
      </w:r>
      <w:r w:rsidRPr="003859B6">
        <w:fldChar w:fldCharType="end"/>
      </w:r>
      <w:r w:rsidRPr="003859B6">
        <w:instrText>.</w:instrText>
      </w:r>
      <w:r w:rsidRPr="003859B6">
        <w:tab/>
      </w:r>
      <w:r w:rsidRPr="003859B6">
        <w:fldChar w:fldCharType="end"/>
      </w:r>
      <w:r w:rsidR="008A0EB7" w:rsidRPr="003859B6">
        <w:t xml:space="preserve">Indonesia </w:t>
      </w:r>
      <w:r w:rsidR="008A0EB7" w:rsidRPr="003859B6">
        <w:rPr>
          <w:rStyle w:val="CommentReference"/>
          <w:sz w:val="22"/>
          <w:szCs w:val="22"/>
        </w:rPr>
        <w:t>faces high risks due to multiple hazards</w:t>
      </w:r>
      <w:r w:rsidR="00931DF6" w:rsidRPr="003859B6">
        <w:rPr>
          <w:rStyle w:val="CommentReference"/>
          <w:sz w:val="22"/>
          <w:szCs w:val="22"/>
        </w:rPr>
        <w:t xml:space="preserve"> directly</w:t>
      </w:r>
      <w:r w:rsidR="008A0EB7" w:rsidRPr="003859B6">
        <w:rPr>
          <w:rStyle w:val="CommentReference"/>
          <w:sz w:val="22"/>
          <w:szCs w:val="22"/>
        </w:rPr>
        <w:t xml:space="preserve"> linked to climate change, such as tsunamis, floods, landslides, </w:t>
      </w:r>
      <w:r w:rsidR="009539EE" w:rsidRPr="003859B6">
        <w:rPr>
          <w:rStyle w:val="CommentReference"/>
          <w:sz w:val="22"/>
          <w:szCs w:val="22"/>
        </w:rPr>
        <w:t xml:space="preserve">and </w:t>
      </w:r>
      <w:r w:rsidR="008A0EB7" w:rsidRPr="003859B6">
        <w:rPr>
          <w:rStyle w:val="CommentReference"/>
          <w:sz w:val="22"/>
          <w:szCs w:val="22"/>
        </w:rPr>
        <w:t>droughts</w:t>
      </w:r>
      <w:r w:rsidR="00EA12EA" w:rsidRPr="003859B6">
        <w:rPr>
          <w:rStyle w:val="CommentReference"/>
          <w:sz w:val="22"/>
          <w:szCs w:val="22"/>
        </w:rPr>
        <w:t>,</w:t>
      </w:r>
      <w:r w:rsidR="008A0EB7" w:rsidRPr="003859B6">
        <w:rPr>
          <w:rStyle w:val="CommentReference"/>
          <w:sz w:val="22"/>
          <w:szCs w:val="22"/>
        </w:rPr>
        <w:t xml:space="preserve"> alongside the effects of sea</w:t>
      </w:r>
      <w:r w:rsidR="00EA12EA" w:rsidRPr="003859B6">
        <w:rPr>
          <w:rStyle w:val="CommentReference"/>
          <w:sz w:val="22"/>
          <w:szCs w:val="22"/>
        </w:rPr>
        <w:t>-</w:t>
      </w:r>
      <w:r w:rsidR="008A0EB7" w:rsidRPr="003859B6">
        <w:rPr>
          <w:rStyle w:val="CommentReference"/>
          <w:sz w:val="22"/>
          <w:szCs w:val="22"/>
        </w:rPr>
        <w:t xml:space="preserve">level rise on coastal areas (MER, 2015). </w:t>
      </w:r>
      <w:r w:rsidR="00931DF6" w:rsidRPr="003859B6">
        <w:rPr>
          <w:rStyle w:val="CommentReference"/>
          <w:sz w:val="22"/>
          <w:szCs w:val="22"/>
        </w:rPr>
        <w:t xml:space="preserve">Indirect effects of climate change occur through impacts on feed, seed, freshwater and other inputs (FAO, 2016b). </w:t>
      </w:r>
      <w:r w:rsidR="00297F71" w:rsidRPr="003859B6">
        <w:rPr>
          <w:rStyle w:val="CommentReference"/>
          <w:sz w:val="22"/>
          <w:szCs w:val="22"/>
        </w:rPr>
        <w:t>The World Bank estimates that by 2100, climate change impacts will cost Indonesia 2.5</w:t>
      </w:r>
      <w:r w:rsidR="00FC5183" w:rsidRPr="003859B6">
        <w:rPr>
          <w:rStyle w:val="CommentReference"/>
          <w:sz w:val="22"/>
          <w:szCs w:val="22"/>
        </w:rPr>
        <w:t>-</w:t>
      </w:r>
      <w:r w:rsidR="00297F71" w:rsidRPr="003859B6">
        <w:rPr>
          <w:rStyle w:val="CommentReference"/>
          <w:sz w:val="22"/>
          <w:szCs w:val="22"/>
        </w:rPr>
        <w:t xml:space="preserve">7% of its GDP </w:t>
      </w:r>
      <w:r w:rsidR="00297F71" w:rsidRPr="003859B6">
        <w:t>and disproportionately affect poor</w:t>
      </w:r>
      <w:r w:rsidR="00EA12EA" w:rsidRPr="003859B6">
        <w:t>,</w:t>
      </w:r>
      <w:r w:rsidR="00297F71" w:rsidRPr="003859B6">
        <w:t xml:space="preserve"> </w:t>
      </w:r>
      <w:r w:rsidR="00EA12EA" w:rsidRPr="003859B6">
        <w:t xml:space="preserve">coastal </w:t>
      </w:r>
      <w:r w:rsidR="00297F71" w:rsidRPr="003859B6">
        <w:t xml:space="preserve">communities </w:t>
      </w:r>
      <w:r w:rsidR="00EA12EA" w:rsidRPr="003859B6">
        <w:t xml:space="preserve">that </w:t>
      </w:r>
      <w:r w:rsidR="00297F71" w:rsidRPr="003859B6">
        <w:t>depend on agriculture, fishery and forestry for their livelihoods (World Bank, 201</w:t>
      </w:r>
      <w:r w:rsidR="006602F2" w:rsidRPr="003859B6">
        <w:t>7</w:t>
      </w:r>
      <w:r w:rsidR="00297F71" w:rsidRPr="003859B6">
        <w:t>)</w:t>
      </w:r>
      <w:r w:rsidR="00297F71" w:rsidRPr="003859B6">
        <w:rPr>
          <w:rStyle w:val="CommentReference"/>
          <w:sz w:val="22"/>
          <w:szCs w:val="22"/>
        </w:rPr>
        <w:t xml:space="preserve">. </w:t>
      </w:r>
      <w:r w:rsidR="008A0EB7" w:rsidRPr="003859B6">
        <w:rPr>
          <w:rStyle w:val="CommentReference"/>
          <w:sz w:val="22"/>
          <w:szCs w:val="22"/>
        </w:rPr>
        <w:t>Food secur</w:t>
      </w:r>
      <w:r w:rsidR="00931DF6" w:rsidRPr="003859B6">
        <w:rPr>
          <w:rStyle w:val="CommentReference"/>
          <w:sz w:val="22"/>
          <w:szCs w:val="22"/>
        </w:rPr>
        <w:t>ity and water availability will</w:t>
      </w:r>
      <w:r w:rsidR="00297F71" w:rsidRPr="003859B6">
        <w:rPr>
          <w:rStyle w:val="CommentReference"/>
          <w:sz w:val="22"/>
          <w:szCs w:val="22"/>
        </w:rPr>
        <w:t xml:space="preserve"> </w:t>
      </w:r>
      <w:r w:rsidR="008A0EB7" w:rsidRPr="003859B6">
        <w:rPr>
          <w:rStyle w:val="CommentReference"/>
          <w:sz w:val="22"/>
          <w:szCs w:val="22"/>
        </w:rPr>
        <w:t>be increasingly affected by unpredictable rainfall, temperature and salinity increases</w:t>
      </w:r>
      <w:r w:rsidR="00477233" w:rsidRPr="003859B6">
        <w:rPr>
          <w:rStyle w:val="CommentReference"/>
          <w:sz w:val="22"/>
          <w:szCs w:val="22"/>
        </w:rPr>
        <w:t>, which</w:t>
      </w:r>
      <w:r w:rsidR="008A0EB7" w:rsidRPr="003859B6">
        <w:rPr>
          <w:rStyle w:val="CommentReference"/>
          <w:sz w:val="22"/>
          <w:szCs w:val="22"/>
        </w:rPr>
        <w:t xml:space="preserve"> could have an impact on fish migratory routes, stock abundance</w:t>
      </w:r>
      <w:r w:rsidR="00477233" w:rsidRPr="003859B6">
        <w:rPr>
          <w:rStyle w:val="CommentReference"/>
          <w:sz w:val="22"/>
          <w:szCs w:val="22"/>
        </w:rPr>
        <w:t xml:space="preserve">, </w:t>
      </w:r>
      <w:r w:rsidR="008A0EB7" w:rsidRPr="003859B6">
        <w:rPr>
          <w:rStyle w:val="CommentReference"/>
          <w:sz w:val="22"/>
          <w:szCs w:val="22"/>
        </w:rPr>
        <w:t>biodiversity</w:t>
      </w:r>
      <w:r w:rsidR="00297F71" w:rsidRPr="003859B6">
        <w:rPr>
          <w:rStyle w:val="CommentReference"/>
          <w:sz w:val="22"/>
          <w:szCs w:val="22"/>
        </w:rPr>
        <w:t xml:space="preserve"> and</w:t>
      </w:r>
      <w:r w:rsidR="008A0EB7" w:rsidRPr="003859B6">
        <w:rPr>
          <w:rStyle w:val="CommentReference"/>
          <w:sz w:val="22"/>
          <w:szCs w:val="22"/>
        </w:rPr>
        <w:t xml:space="preserve"> water quality</w:t>
      </w:r>
      <w:r w:rsidR="00297F71" w:rsidRPr="003859B6">
        <w:rPr>
          <w:rStyle w:val="CommentReference"/>
          <w:sz w:val="22"/>
          <w:szCs w:val="22"/>
        </w:rPr>
        <w:t>. This could in turn</w:t>
      </w:r>
      <w:r w:rsidR="00477233" w:rsidRPr="003859B6">
        <w:rPr>
          <w:rStyle w:val="CommentReference"/>
          <w:sz w:val="22"/>
          <w:szCs w:val="22"/>
        </w:rPr>
        <w:t xml:space="preserve"> </w:t>
      </w:r>
      <w:r w:rsidR="00297F71" w:rsidRPr="003859B6">
        <w:rPr>
          <w:rStyle w:val="CommentReference"/>
          <w:sz w:val="22"/>
          <w:szCs w:val="22"/>
        </w:rPr>
        <w:t>reduce catches</w:t>
      </w:r>
      <w:r w:rsidR="008A0EB7" w:rsidRPr="003859B6">
        <w:rPr>
          <w:rStyle w:val="CommentReference"/>
          <w:sz w:val="22"/>
          <w:szCs w:val="22"/>
        </w:rPr>
        <w:t>, cause physical destruction of aquaculture facilities</w:t>
      </w:r>
      <w:r w:rsidR="00297F71" w:rsidRPr="003859B6">
        <w:rPr>
          <w:rStyle w:val="CommentReference"/>
          <w:sz w:val="22"/>
          <w:szCs w:val="22"/>
        </w:rPr>
        <w:t>,</w:t>
      </w:r>
      <w:r w:rsidR="008A0EB7" w:rsidRPr="003859B6">
        <w:rPr>
          <w:rStyle w:val="CommentReference"/>
          <w:sz w:val="22"/>
          <w:szCs w:val="22"/>
        </w:rPr>
        <w:t xml:space="preserve"> </w:t>
      </w:r>
      <w:r w:rsidR="00477233" w:rsidRPr="003859B6">
        <w:rPr>
          <w:rStyle w:val="CommentReference"/>
          <w:sz w:val="22"/>
          <w:szCs w:val="22"/>
        </w:rPr>
        <w:t>spread</w:t>
      </w:r>
      <w:r w:rsidR="00477233" w:rsidRPr="003859B6" w:rsidDel="00477233">
        <w:rPr>
          <w:rStyle w:val="CommentReference"/>
          <w:sz w:val="22"/>
          <w:szCs w:val="22"/>
        </w:rPr>
        <w:t xml:space="preserve"> </w:t>
      </w:r>
      <w:r w:rsidR="00477233" w:rsidRPr="003859B6">
        <w:rPr>
          <w:rStyle w:val="CommentReference"/>
          <w:sz w:val="22"/>
          <w:szCs w:val="22"/>
        </w:rPr>
        <w:t>diseases and</w:t>
      </w:r>
      <w:r w:rsidR="00297F71" w:rsidRPr="003859B6">
        <w:rPr>
          <w:rStyle w:val="CommentReference"/>
          <w:sz w:val="22"/>
          <w:szCs w:val="22"/>
        </w:rPr>
        <w:t>, ultimately,</w:t>
      </w:r>
      <w:r w:rsidR="00477233" w:rsidRPr="003859B6">
        <w:rPr>
          <w:rStyle w:val="CommentReference"/>
          <w:sz w:val="22"/>
          <w:szCs w:val="22"/>
        </w:rPr>
        <w:t xml:space="preserve"> reduce</w:t>
      </w:r>
      <w:r w:rsidR="008A0EB7" w:rsidRPr="003859B6">
        <w:rPr>
          <w:rStyle w:val="CommentReference"/>
          <w:sz w:val="22"/>
          <w:szCs w:val="22"/>
        </w:rPr>
        <w:t xml:space="preserve"> the availability and affordability of seafood (de Silva and Soto, 2009). </w:t>
      </w:r>
    </w:p>
    <w:p w:rsidR="00291355" w:rsidRPr="003859B6" w:rsidRDefault="00931DF6" w:rsidP="00E53683">
      <w:pPr>
        <w:pStyle w:val="Num-DocParagraph"/>
        <w:rPr>
          <w:rFonts w:eastAsiaTheme="minorHAnsi"/>
        </w:rPr>
      </w:pPr>
      <w:r w:rsidRPr="003859B6">
        <w:rPr>
          <w:rStyle w:val="CommentReference"/>
          <w:sz w:val="22"/>
          <w:szCs w:val="22"/>
        </w:rPr>
        <w:fldChar w:fldCharType="begin"/>
      </w:r>
      <w:r w:rsidRPr="003859B6">
        <w:rPr>
          <w:rStyle w:val="CommentReference"/>
          <w:sz w:val="22"/>
          <w:szCs w:val="22"/>
        </w:rPr>
        <w:instrText xml:space="preserve"> MACROBUTTON NUMBERING </w:instrText>
      </w:r>
      <w:r w:rsidRPr="003859B6">
        <w:rPr>
          <w:rStyle w:val="CommentReference"/>
          <w:sz w:val="22"/>
          <w:szCs w:val="22"/>
        </w:rPr>
        <w:fldChar w:fldCharType="begin"/>
      </w:r>
      <w:r w:rsidRPr="003859B6">
        <w:rPr>
          <w:rStyle w:val="CommentReference"/>
          <w:sz w:val="22"/>
          <w:szCs w:val="22"/>
        </w:rPr>
        <w:instrText xml:space="preserve"> SEQ  dpara</w:instrText>
      </w:r>
      <w:r w:rsidRPr="003859B6">
        <w:rPr>
          <w:rStyle w:val="CommentReference"/>
          <w:sz w:val="22"/>
          <w:szCs w:val="22"/>
        </w:rPr>
        <w:fldChar w:fldCharType="separate"/>
      </w:r>
      <w:r w:rsidR="003859B6">
        <w:rPr>
          <w:rStyle w:val="CommentReference"/>
          <w:noProof/>
          <w:sz w:val="22"/>
          <w:szCs w:val="22"/>
        </w:rPr>
        <w:instrText>64</w:instrText>
      </w:r>
      <w:r w:rsidRPr="003859B6">
        <w:rPr>
          <w:rStyle w:val="CommentReference"/>
          <w:sz w:val="22"/>
          <w:szCs w:val="22"/>
        </w:rPr>
        <w:fldChar w:fldCharType="end"/>
      </w:r>
      <w:r w:rsidRPr="003859B6">
        <w:rPr>
          <w:rStyle w:val="CommentReference"/>
          <w:sz w:val="22"/>
          <w:szCs w:val="22"/>
        </w:rPr>
        <w:instrText>.</w:instrText>
      </w:r>
      <w:r w:rsidRPr="003859B6">
        <w:rPr>
          <w:rStyle w:val="CommentReference"/>
          <w:sz w:val="22"/>
          <w:szCs w:val="22"/>
        </w:rPr>
        <w:tab/>
      </w:r>
      <w:r w:rsidRPr="003859B6">
        <w:rPr>
          <w:rStyle w:val="CommentReference"/>
          <w:sz w:val="22"/>
          <w:szCs w:val="22"/>
        </w:rPr>
        <w:fldChar w:fldCharType="end"/>
      </w:r>
      <w:r w:rsidR="004D0C8E" w:rsidRPr="003859B6">
        <w:rPr>
          <w:rStyle w:val="CommentReference"/>
          <w:sz w:val="22"/>
          <w:szCs w:val="22"/>
        </w:rPr>
        <w:t>T</w:t>
      </w:r>
      <w:r w:rsidR="008A0EB7" w:rsidRPr="003859B6">
        <w:t xml:space="preserve">he World Bank </w:t>
      </w:r>
      <w:r w:rsidR="004D0C8E" w:rsidRPr="003859B6">
        <w:t xml:space="preserve">also estimates that Indonesia is relatively unready to cope </w:t>
      </w:r>
      <w:r w:rsidR="00297F71" w:rsidRPr="003859B6">
        <w:t xml:space="preserve">with </w:t>
      </w:r>
      <w:r w:rsidR="004D0C8E" w:rsidRPr="003859B6">
        <w:t>climate change impacts (World Bank, 201</w:t>
      </w:r>
      <w:r w:rsidR="006602F2" w:rsidRPr="003859B6">
        <w:t>7</w:t>
      </w:r>
      <w:r w:rsidR="004D0C8E" w:rsidRPr="003859B6">
        <w:t>).</w:t>
      </w:r>
      <w:r w:rsidR="004D0C8E" w:rsidRPr="003859B6" w:rsidDel="00E707B8">
        <w:t xml:space="preserve"> </w:t>
      </w:r>
      <w:r w:rsidR="00A83DF1" w:rsidRPr="003859B6">
        <w:t>I</w:t>
      </w:r>
      <w:r w:rsidR="004D0C8E" w:rsidRPr="003859B6">
        <w:t xml:space="preserve">n fact, </w:t>
      </w:r>
      <w:r w:rsidR="00A83DF1" w:rsidRPr="003859B6">
        <w:t xml:space="preserve">the country </w:t>
      </w:r>
      <w:r w:rsidR="004D0C8E" w:rsidRPr="003859B6">
        <w:t>has a very developed national institutional policy framework to tackle climate change mitigation.</w:t>
      </w:r>
      <w:r w:rsidR="004D0C8E" w:rsidRPr="003859B6">
        <w:rPr>
          <w:rStyle w:val="FootnoteReference"/>
          <w:rFonts w:eastAsiaTheme="minorHAnsi"/>
        </w:rPr>
        <w:footnoteReference w:id="9"/>
      </w:r>
      <w:r w:rsidR="004D0C8E" w:rsidRPr="003859B6">
        <w:t xml:space="preserve"> However, planning for adaptation is still a work in progress</w:t>
      </w:r>
      <w:r w:rsidR="00291355" w:rsidRPr="003859B6">
        <w:t>.</w:t>
      </w:r>
      <w:r w:rsidR="004D0C8E" w:rsidRPr="003859B6">
        <w:rPr>
          <w:rFonts w:eastAsiaTheme="minorHAnsi"/>
        </w:rPr>
        <w:t xml:space="preserve"> </w:t>
      </w:r>
      <w:r w:rsidR="00D6036B" w:rsidRPr="003859B6">
        <w:t>The fisheries and aquaculture sectors will have to adapt to future changes in climate and ocean conditions</w:t>
      </w:r>
      <w:r w:rsidR="004D0C8E" w:rsidRPr="003859B6">
        <w:rPr>
          <w:rFonts w:eastAsiaTheme="minorHAnsi"/>
        </w:rPr>
        <w:t xml:space="preserve">. </w:t>
      </w:r>
      <w:r w:rsidR="008A0EB7" w:rsidRPr="003859B6">
        <w:t xml:space="preserve">Adaptation strategies require marine science and technology, spatial planning, technical coastal adaptation, and adjustment of cultured and capture fishery management. At the level of regulation, climate change forecasting should be </w:t>
      </w:r>
      <w:r w:rsidR="007F0D6E" w:rsidRPr="003859B6">
        <w:t xml:space="preserve">taken </w:t>
      </w:r>
      <w:r w:rsidR="008A0EB7" w:rsidRPr="003859B6">
        <w:t xml:space="preserve">into consideration when setting fishing pressure limits to sustainable levels while </w:t>
      </w:r>
      <w:r w:rsidR="008A0EB7" w:rsidRPr="003859B6">
        <w:rPr>
          <w:rFonts w:eastAsiaTheme="minorHAnsi"/>
        </w:rPr>
        <w:t>weather</w:t>
      </w:r>
      <w:r w:rsidR="00A83DF1" w:rsidRPr="003859B6">
        <w:rPr>
          <w:rFonts w:eastAsiaTheme="minorHAnsi"/>
        </w:rPr>
        <w:t>-</w:t>
      </w:r>
      <w:r w:rsidR="008A0EB7" w:rsidRPr="003859B6">
        <w:rPr>
          <w:rFonts w:eastAsiaTheme="minorHAnsi"/>
        </w:rPr>
        <w:t xml:space="preserve">related risks should be </w:t>
      </w:r>
      <w:r w:rsidR="007F0D6E" w:rsidRPr="003859B6">
        <w:rPr>
          <w:rFonts w:eastAsiaTheme="minorHAnsi"/>
        </w:rPr>
        <w:t xml:space="preserve">considered </w:t>
      </w:r>
      <w:r w:rsidR="008A0EB7" w:rsidRPr="003859B6">
        <w:rPr>
          <w:rFonts w:eastAsiaTheme="minorHAnsi"/>
        </w:rPr>
        <w:t>when defining locations suitable for aquaculture (De Silva and Soto, 2009).</w:t>
      </w:r>
      <w:r w:rsidRPr="003859B6">
        <w:rPr>
          <w:rFonts w:eastAsiaTheme="minorHAnsi"/>
        </w:rPr>
        <w:t xml:space="preserve"> Other adaptation measures include aquaculture relocating to less-exposed areas, fish health management, water recycling, feed efficiencies, developing better-adapted seed stock, improved monitoring and early warning systems and improving value-addition (FAO, 2016b). </w:t>
      </w:r>
    </w:p>
    <w:p w:rsidR="00931DF6" w:rsidRPr="003859B6" w:rsidRDefault="00931DF6" w:rsidP="00931DF6">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65</w:instrText>
      </w:r>
      <w:r w:rsidRPr="003859B6">
        <w:fldChar w:fldCharType="end"/>
      </w:r>
      <w:r w:rsidRPr="003859B6">
        <w:instrText>.</w:instrText>
      </w:r>
      <w:r w:rsidRPr="003859B6">
        <w:tab/>
      </w:r>
      <w:r w:rsidRPr="003859B6">
        <w:fldChar w:fldCharType="end"/>
      </w:r>
      <w:r w:rsidRPr="003859B6">
        <w:t xml:space="preserve"> Investment in research in these areas will prove crucial. Promising areas, which have shown success in other countries, include domesticating species resistant to higher salinity and temperatures </w:t>
      </w:r>
      <w:r w:rsidRPr="003859B6">
        <w:rPr>
          <w:rFonts w:eastAsiaTheme="minorHAnsi"/>
        </w:rPr>
        <w:t>(Shelton</w:t>
      </w:r>
      <w:r w:rsidR="00FC04BD" w:rsidRPr="003859B6">
        <w:rPr>
          <w:rFonts w:eastAsiaTheme="minorHAnsi"/>
        </w:rPr>
        <w:t>,</w:t>
      </w:r>
      <w:r w:rsidRPr="003859B6">
        <w:rPr>
          <w:rFonts w:eastAsiaTheme="minorHAnsi"/>
        </w:rPr>
        <w:t xml:space="preserve"> 2014) and identifying </w:t>
      </w:r>
      <w:r w:rsidRPr="003859B6">
        <w:t>preventative treatments for new diseases, animal physiology, better feeds and feeding practices, and technology transfers, especially to small-scale farmers (De Silva and Soto, 2009). Coastal management and capacity building can also help indirectly. Restoration of mangroves, for example, can buffer coastal communities from storm surges or erosion</w:t>
      </w:r>
      <w:r w:rsidR="00A83DF1" w:rsidRPr="003859B6">
        <w:t>,</w:t>
      </w:r>
      <w:r w:rsidRPr="003859B6">
        <w:t xml:space="preserve"> while disaster risk management and early warning systems may help fishers and aqua-farmers cope with disruptions in production. </w:t>
      </w:r>
    </w:p>
    <w:p w:rsidR="00E53683" w:rsidRPr="003859B6" w:rsidRDefault="00931DF6" w:rsidP="00E53683">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66</w:instrText>
      </w:r>
      <w:r w:rsidRPr="003859B6">
        <w:fldChar w:fldCharType="end"/>
      </w:r>
      <w:r w:rsidRPr="003859B6">
        <w:instrText>.</w:instrText>
      </w:r>
      <w:r w:rsidRPr="003859B6">
        <w:tab/>
      </w:r>
      <w:r w:rsidRPr="003859B6">
        <w:fldChar w:fldCharType="end"/>
      </w:r>
      <w:r w:rsidRPr="003859B6">
        <w:t>Finally, aquaculture insurance or disaster-linked cash transfers can help limit bankruptcies result</w:t>
      </w:r>
      <w:r w:rsidR="00A83DF1" w:rsidRPr="003859B6">
        <w:t>ing from</w:t>
      </w:r>
      <w:r w:rsidRPr="003859B6">
        <w:t xml:space="preserve"> losses </w:t>
      </w:r>
      <w:r w:rsidR="00A83DF1" w:rsidRPr="003859B6">
        <w:t>caused by</w:t>
      </w:r>
      <w:r w:rsidRPr="003859B6">
        <w:t xml:space="preserve"> climatic events. As mandated by Law No. 19/2013, the government must develop agricultural insurance to cushion farmers from financial loss due to natural calamities, but there are </w:t>
      </w:r>
      <w:r w:rsidR="00A83DF1" w:rsidRPr="003859B6">
        <w:t xml:space="preserve">as yet </w:t>
      </w:r>
      <w:r w:rsidRPr="003859B6">
        <w:t xml:space="preserve">no provisions for fishers or aquaculture farmers. </w:t>
      </w:r>
    </w:p>
    <w:p w:rsidR="00B02A67" w:rsidRPr="003859B6" w:rsidRDefault="001D6B60" w:rsidP="00B02A67">
      <w:pPr>
        <w:pStyle w:val="Heading2"/>
      </w:pPr>
      <w:bookmarkStart w:id="73" w:name="_Toc472354584"/>
      <w:bookmarkStart w:id="74" w:name="_Toc472936630"/>
      <w:bookmarkStart w:id="75" w:name="_Toc472954978"/>
      <w:bookmarkStart w:id="76" w:name="_Toc474487634"/>
      <w:r w:rsidRPr="003859B6">
        <w:t>3</w:t>
      </w:r>
      <w:r w:rsidR="00B02A67" w:rsidRPr="003859B6">
        <w:t xml:space="preserve">. </w:t>
      </w:r>
      <w:r w:rsidR="00351A14" w:rsidRPr="003859B6">
        <w:t>Increasing</w:t>
      </w:r>
      <w:r w:rsidR="00B02A67" w:rsidRPr="003859B6">
        <w:t xml:space="preserve"> </w:t>
      </w:r>
      <w:r w:rsidR="00D82A59" w:rsidRPr="003859B6">
        <w:t xml:space="preserve">the incomes of </w:t>
      </w:r>
      <w:r w:rsidR="00B02A67" w:rsidRPr="003859B6">
        <w:t>fishers and aqua</w:t>
      </w:r>
      <w:r w:rsidR="00374B7C" w:rsidRPr="003859B6">
        <w:t>-</w:t>
      </w:r>
      <w:r w:rsidR="00B02A67" w:rsidRPr="003859B6">
        <w:t xml:space="preserve">farmers </w:t>
      </w:r>
      <w:r w:rsidR="00D82A59" w:rsidRPr="003859B6">
        <w:t>while improving</w:t>
      </w:r>
      <w:r w:rsidR="00562A0A" w:rsidRPr="003859B6">
        <w:t xml:space="preserve"> </w:t>
      </w:r>
      <w:r w:rsidR="00EB7F7E" w:rsidRPr="003859B6">
        <w:t xml:space="preserve">consumer </w:t>
      </w:r>
      <w:r w:rsidR="00562A0A" w:rsidRPr="003859B6">
        <w:t xml:space="preserve">access </w:t>
      </w:r>
      <w:r w:rsidR="00C0694F" w:rsidRPr="003859B6">
        <w:t xml:space="preserve">to </w:t>
      </w:r>
      <w:r w:rsidR="00562A0A" w:rsidRPr="003859B6">
        <w:t>seafood</w:t>
      </w:r>
      <w:bookmarkEnd w:id="73"/>
      <w:bookmarkEnd w:id="74"/>
      <w:bookmarkEnd w:id="75"/>
      <w:bookmarkEnd w:id="76"/>
    </w:p>
    <w:p w:rsidR="00C82D0B" w:rsidRPr="003859B6" w:rsidRDefault="001144A2" w:rsidP="006D3F3E">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67</w:instrText>
      </w:r>
      <w:r w:rsidRPr="003859B6">
        <w:fldChar w:fldCharType="end"/>
      </w:r>
      <w:r w:rsidRPr="003859B6">
        <w:instrText>.</w:instrText>
      </w:r>
      <w:r w:rsidRPr="003859B6">
        <w:tab/>
      </w:r>
      <w:r w:rsidRPr="003859B6">
        <w:fldChar w:fldCharType="end"/>
      </w:r>
      <w:r w:rsidR="002D499D" w:rsidRPr="003859B6">
        <w:t xml:space="preserve"> Continued production growth under a business as usual scenario is not an option: as shown in </w:t>
      </w:r>
      <w:r w:rsidR="00A83DF1" w:rsidRPr="003859B6">
        <w:t xml:space="preserve">Section </w:t>
      </w:r>
      <w:r w:rsidR="00EC38E2" w:rsidRPr="003859B6">
        <w:t>1</w:t>
      </w:r>
      <w:r w:rsidR="002D499D" w:rsidRPr="003859B6">
        <w:t>, most fish stocks cannot absorb further increases in catch effort</w:t>
      </w:r>
      <w:r w:rsidR="00A83DF1" w:rsidRPr="003859B6">
        <w:t>,</w:t>
      </w:r>
      <w:r w:rsidR="002D499D" w:rsidRPr="003859B6">
        <w:t xml:space="preserve"> and expansion of aquaculture production will only be sustainable if it consumes less land and water resources and</w:t>
      </w:r>
      <w:r w:rsidR="00A83DF1" w:rsidRPr="003859B6">
        <w:t xml:space="preserve"> if</w:t>
      </w:r>
      <w:r w:rsidR="002D499D" w:rsidRPr="003859B6">
        <w:t xml:space="preserve"> externalities are better controlled to avoid degradation of </w:t>
      </w:r>
      <w:r w:rsidR="00FE3D27" w:rsidRPr="003859B6">
        <w:t xml:space="preserve">the </w:t>
      </w:r>
      <w:r w:rsidR="002D499D" w:rsidRPr="003859B6">
        <w:t>ecosystems</w:t>
      </w:r>
      <w:r w:rsidR="00A83DF1" w:rsidRPr="003859B6">
        <w:t xml:space="preserve"> on which</w:t>
      </w:r>
      <w:r w:rsidR="00FE3D27" w:rsidRPr="003859B6">
        <w:t xml:space="preserve"> it depends</w:t>
      </w:r>
      <w:r w:rsidR="002D499D" w:rsidRPr="003859B6">
        <w:t xml:space="preserve">. </w:t>
      </w:r>
      <w:r w:rsidR="00B02A67" w:rsidRPr="003859B6">
        <w:t xml:space="preserve">Increasing the economic returns to capture and aquaculture production is </w:t>
      </w:r>
      <w:r w:rsidR="002D499D" w:rsidRPr="003859B6">
        <w:t xml:space="preserve">thus </w:t>
      </w:r>
      <w:r w:rsidR="00B02A67" w:rsidRPr="003859B6">
        <w:t xml:space="preserve">the key to improving the incomes of fishers and </w:t>
      </w:r>
      <w:r w:rsidR="00374B7C" w:rsidRPr="003859B6">
        <w:t>aqua-</w:t>
      </w:r>
      <w:r w:rsidR="00B02A67" w:rsidRPr="003859B6">
        <w:t>farmers</w:t>
      </w:r>
      <w:r w:rsidR="00CA2B47" w:rsidRPr="003859B6">
        <w:t xml:space="preserve"> and thus their access to food and their resilience to food security risks</w:t>
      </w:r>
      <w:r w:rsidR="00CF5A0A" w:rsidRPr="003859B6">
        <w:t xml:space="preserve"> in the long run.</w:t>
      </w:r>
    </w:p>
    <w:p w:rsidR="00FB5F7D" w:rsidRPr="003859B6" w:rsidRDefault="00E13652" w:rsidP="00FB5F7D">
      <w:pPr>
        <w:pStyle w:val="Heading3"/>
      </w:pPr>
      <w:bookmarkStart w:id="77" w:name="_Toc472936631"/>
      <w:bookmarkStart w:id="78" w:name="_Toc472954979"/>
      <w:bookmarkStart w:id="79" w:name="_Toc474487635"/>
      <w:r w:rsidRPr="003859B6">
        <w:t>Direct support</w:t>
      </w:r>
      <w:r w:rsidR="00F12F78" w:rsidRPr="003859B6">
        <w:t xml:space="preserve">: </w:t>
      </w:r>
      <w:r w:rsidR="00A32E5D" w:rsidRPr="003859B6">
        <w:t>T</w:t>
      </w:r>
      <w:r w:rsidR="00F12F78" w:rsidRPr="003859B6">
        <w:t>he need for decoupling</w:t>
      </w:r>
      <w:bookmarkEnd w:id="77"/>
      <w:bookmarkEnd w:id="78"/>
      <w:bookmarkEnd w:id="79"/>
      <w:r w:rsidR="00FB5F7D" w:rsidRPr="003859B6">
        <w:t xml:space="preserve"> </w:t>
      </w:r>
    </w:p>
    <w:p w:rsidR="00FC4656" w:rsidRPr="003859B6" w:rsidRDefault="003A38AE" w:rsidP="00FC4656">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68</w:instrText>
      </w:r>
      <w:r w:rsidRPr="003859B6">
        <w:fldChar w:fldCharType="end"/>
      </w:r>
      <w:r w:rsidRPr="003859B6">
        <w:instrText>.</w:instrText>
      </w:r>
      <w:r w:rsidRPr="003859B6">
        <w:tab/>
      </w:r>
      <w:r w:rsidRPr="003859B6">
        <w:fldChar w:fldCharType="end"/>
      </w:r>
      <w:r w:rsidR="00153184" w:rsidRPr="003859B6">
        <w:t xml:space="preserve">In </w:t>
      </w:r>
      <w:r w:rsidR="00FE3D27" w:rsidRPr="003859B6">
        <w:t>an effort to improve the incomes of fishers and aqua-farmers</w:t>
      </w:r>
      <w:r w:rsidR="00153184" w:rsidRPr="003859B6">
        <w:t>, t</w:t>
      </w:r>
      <w:r w:rsidR="00BE7A77" w:rsidRPr="003859B6">
        <w:t xml:space="preserve">he Government of Indonesia </w:t>
      </w:r>
      <w:r w:rsidR="00153184" w:rsidRPr="003859B6">
        <w:t>subsidi</w:t>
      </w:r>
      <w:r w:rsidR="00E71A95" w:rsidRPr="003859B6">
        <w:t>s</w:t>
      </w:r>
      <w:r w:rsidR="00153184" w:rsidRPr="003859B6">
        <w:t>es fuel for the sector as well as the renewal of the artisanal fleet</w:t>
      </w:r>
      <w:r w:rsidR="001025CA" w:rsidRPr="003859B6">
        <w:t>.</w:t>
      </w:r>
      <w:r w:rsidR="009A0344" w:rsidRPr="003859B6">
        <w:t xml:space="preserve"> The </w:t>
      </w:r>
      <w:r w:rsidR="008B1C89" w:rsidRPr="003859B6">
        <w:t xml:space="preserve">government </w:t>
      </w:r>
      <w:r w:rsidR="001025CA" w:rsidRPr="003859B6">
        <w:t xml:space="preserve">also </w:t>
      </w:r>
      <w:r w:rsidR="00153184" w:rsidRPr="003859B6">
        <w:t>invests in artisanal aquaculture plants</w:t>
      </w:r>
      <w:r w:rsidR="001025CA" w:rsidRPr="003859B6">
        <w:t xml:space="preserve"> </w:t>
      </w:r>
      <w:r w:rsidR="00562A0A" w:rsidRPr="003859B6">
        <w:t xml:space="preserve">creation </w:t>
      </w:r>
      <w:r w:rsidR="001025CA" w:rsidRPr="003859B6">
        <w:t>and</w:t>
      </w:r>
      <w:r w:rsidR="00153184" w:rsidRPr="003859B6">
        <w:t xml:space="preserve"> supports the development of </w:t>
      </w:r>
      <w:r w:rsidR="00F66AB9" w:rsidRPr="003859B6">
        <w:t xml:space="preserve">cheaper </w:t>
      </w:r>
      <w:r w:rsidR="00153184" w:rsidRPr="003859B6">
        <w:t xml:space="preserve">feed </w:t>
      </w:r>
      <w:r w:rsidR="001025CA" w:rsidRPr="003859B6">
        <w:t>production</w:t>
      </w:r>
      <w:r w:rsidR="00F66AB9" w:rsidRPr="003859B6">
        <w:t xml:space="preserve"> based on locally-sourced ingredients</w:t>
      </w:r>
      <w:r w:rsidR="001025CA" w:rsidRPr="003859B6">
        <w:t>.</w:t>
      </w:r>
      <w:r w:rsidR="00D777C5" w:rsidRPr="003859B6">
        <w:t xml:space="preserve"> </w:t>
      </w:r>
      <w:r w:rsidRPr="003859B6">
        <w:t>Direct support to fishers and aquaculture producers</w:t>
      </w:r>
      <w:r w:rsidR="009A0344" w:rsidRPr="003859B6">
        <w:t xml:space="preserve">, </w:t>
      </w:r>
      <w:r w:rsidRPr="003859B6">
        <w:t xml:space="preserve">which </w:t>
      </w:r>
      <w:r w:rsidR="00AC5F8F" w:rsidRPr="003859B6">
        <w:t>consists</w:t>
      </w:r>
      <w:r w:rsidRPr="003859B6">
        <w:t xml:space="preserve"> of </w:t>
      </w:r>
      <w:r w:rsidR="009A0344" w:rsidRPr="003859B6">
        <w:t>fuel tax concessions and subsidies for vessels and equipment</w:t>
      </w:r>
      <w:r w:rsidR="00BF3EFB" w:rsidRPr="003859B6">
        <w:t>, or equipment and inputs for aquaculture,</w:t>
      </w:r>
      <w:r w:rsidR="009A0344" w:rsidRPr="003859B6">
        <w:t xml:space="preserve"> </w:t>
      </w:r>
      <w:r w:rsidR="00E13652" w:rsidRPr="003859B6">
        <w:t>totalled</w:t>
      </w:r>
      <w:r w:rsidR="009A0344" w:rsidRPr="003859B6">
        <w:t xml:space="preserve"> </w:t>
      </w:r>
      <w:r w:rsidR="00B63681" w:rsidRPr="003859B6">
        <w:t xml:space="preserve">more </w:t>
      </w:r>
      <w:r w:rsidR="009A0344" w:rsidRPr="003859B6">
        <w:t>than two</w:t>
      </w:r>
      <w:r w:rsidR="00AC5F8F" w:rsidRPr="003859B6">
        <w:t>-</w:t>
      </w:r>
      <w:r w:rsidR="009A0344" w:rsidRPr="003859B6">
        <w:t>thirds of</w:t>
      </w:r>
      <w:r w:rsidR="009A0344" w:rsidRPr="003859B6" w:rsidDel="00AC5F8F">
        <w:t xml:space="preserve"> </w:t>
      </w:r>
      <w:r w:rsidR="00AC5F8F" w:rsidRPr="003859B6">
        <w:t xml:space="preserve">government </w:t>
      </w:r>
      <w:r w:rsidR="009A0344" w:rsidRPr="003859B6">
        <w:t>support to fisheries</w:t>
      </w:r>
      <w:r w:rsidR="00BF3EFB" w:rsidRPr="003859B6">
        <w:t xml:space="preserve"> and more than three</w:t>
      </w:r>
      <w:r w:rsidR="00AC5F8F" w:rsidRPr="003859B6">
        <w:t>-</w:t>
      </w:r>
      <w:r w:rsidR="00BF3EFB" w:rsidRPr="003859B6">
        <w:t xml:space="preserve">quarters of </w:t>
      </w:r>
      <w:r w:rsidR="00AC5F8F" w:rsidRPr="003859B6">
        <w:t xml:space="preserve">government </w:t>
      </w:r>
      <w:r w:rsidR="00BF3EFB" w:rsidRPr="003859B6">
        <w:t>support to aquaculture</w:t>
      </w:r>
      <w:r w:rsidR="009A0344" w:rsidRPr="003859B6">
        <w:t xml:space="preserve"> in 2014 and 2015</w:t>
      </w:r>
      <w:r w:rsidR="002B6099" w:rsidRPr="003859B6">
        <w:t xml:space="preserve"> (</w:t>
      </w:r>
      <w:r w:rsidR="00AC5F8F" w:rsidRPr="003859B6">
        <w:t xml:space="preserve">Figure </w:t>
      </w:r>
      <w:r w:rsidR="002B6099" w:rsidRPr="003859B6">
        <w:t>8)</w:t>
      </w:r>
      <w:r w:rsidR="009A0344" w:rsidRPr="003859B6">
        <w:t>.</w:t>
      </w:r>
    </w:p>
    <w:p w:rsidR="003A38AE" w:rsidRPr="003859B6" w:rsidRDefault="003A38AE" w:rsidP="00FC4656">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69</w:instrText>
      </w:r>
      <w:r w:rsidRPr="003859B6">
        <w:fldChar w:fldCharType="end"/>
      </w:r>
      <w:r w:rsidRPr="003859B6">
        <w:instrText>.</w:instrText>
      </w:r>
      <w:r w:rsidRPr="003859B6">
        <w:tab/>
      </w:r>
      <w:r w:rsidRPr="003859B6">
        <w:fldChar w:fldCharType="end"/>
      </w:r>
      <w:r w:rsidRPr="003859B6">
        <w:t xml:space="preserve"> Of these, fuel tax concessions (available to artisanal fishers and small-scale aqua-</w:t>
      </w:r>
      <w:r w:rsidR="005D053F" w:rsidRPr="003859B6">
        <w:t>farmers</w:t>
      </w:r>
      <w:r w:rsidRPr="003859B6">
        <w:t xml:space="preserve"> only) </w:t>
      </w:r>
      <w:r w:rsidR="00E71A95" w:rsidRPr="003859B6">
        <w:t>cost</w:t>
      </w:r>
      <w:r w:rsidRPr="003859B6">
        <w:t xml:space="preserve"> more than 150 USD million in 2015</w:t>
      </w:r>
      <w:r w:rsidR="00AC5F8F" w:rsidRPr="003859B6">
        <w:t xml:space="preserve"> –</w:t>
      </w:r>
      <w:r w:rsidRPr="003859B6">
        <w:t xml:space="preserve"> </w:t>
      </w:r>
      <w:r w:rsidR="00AC5F8F" w:rsidRPr="003859B6">
        <w:t>equating to</w:t>
      </w:r>
      <w:r w:rsidRPr="003859B6">
        <w:t xml:space="preserve"> more than half of total support, despite a significant reduction from previous years (Figure 8).</w:t>
      </w:r>
    </w:p>
    <w:p w:rsidR="00B63681" w:rsidRPr="003859B6" w:rsidRDefault="00B63681" w:rsidP="00772943">
      <w:pPr>
        <w:pStyle w:val="FigureTitle"/>
      </w:pPr>
      <w:r w:rsidRPr="003859B6">
        <w:fldChar w:fldCharType="begin"/>
      </w:r>
      <w:r w:rsidRPr="003859B6">
        <w:instrText xml:space="preserve"> MACROBUTTON NUMBERING Figure </w:instrText>
      </w:r>
      <w:r w:rsidRPr="003859B6">
        <w:fldChar w:fldCharType="begin"/>
      </w:r>
      <w:r w:rsidRPr="003859B6">
        <w:instrText xml:space="preserve"> SEQ  figure</w:instrText>
      </w:r>
      <w:r w:rsidRPr="003859B6">
        <w:fldChar w:fldCharType="separate"/>
      </w:r>
      <w:r w:rsidR="003859B6">
        <w:rPr>
          <w:noProof/>
        </w:rPr>
        <w:instrText>8</w:instrText>
      </w:r>
      <w:r w:rsidRPr="003859B6">
        <w:fldChar w:fldCharType="end"/>
      </w:r>
      <w:r w:rsidRPr="003859B6">
        <w:instrText>.</w:instrText>
      </w:r>
      <w:r w:rsidRPr="003859B6">
        <w:tab/>
      </w:r>
      <w:r w:rsidRPr="003859B6">
        <w:fldChar w:fldCharType="end"/>
      </w:r>
      <w:r w:rsidR="00772943" w:rsidRPr="003859B6">
        <w:t xml:space="preserve">Support to fisheries </w:t>
      </w:r>
      <w:r w:rsidR="0064057B" w:rsidRPr="003859B6">
        <w:t xml:space="preserve">and aquaculture </w:t>
      </w:r>
      <w:r w:rsidR="00772943" w:rsidRPr="003859B6">
        <w:t>2014-2015</w:t>
      </w:r>
      <w:r w:rsidR="007A4B66" w:rsidRPr="003859B6">
        <w:fldChar w:fldCharType="begin"/>
      </w:r>
      <w:r w:rsidR="007A4B66" w:rsidRPr="003859B6">
        <w:instrText xml:space="preserve"> TC \f f \l 2 "</w:instrText>
      </w:r>
      <w:bookmarkStart w:id="80" w:name="_Toc473280385"/>
      <w:r w:rsidR="007A4B66" w:rsidRPr="003859B6">
        <w:instrText>Figure 8. Support to fisheries and aquaculture 2014-2015</w:instrText>
      </w:r>
      <w:bookmarkEnd w:id="80"/>
      <w:r w:rsidR="007A4B66" w:rsidRPr="003859B6">
        <w:instrText xml:space="preserve">"  </w:instrText>
      </w:r>
      <w:r w:rsidR="007A4B66" w:rsidRPr="003859B6">
        <w:fldChar w:fldCharType="end"/>
      </w:r>
    </w:p>
    <w:p w:rsidR="005D5228" w:rsidRPr="003859B6" w:rsidRDefault="005D5228" w:rsidP="00B63681">
      <w:pPr>
        <w:pStyle w:val="FigureTitle"/>
        <w:rPr>
          <w:b w:val="0"/>
        </w:rPr>
      </w:pPr>
      <w:r w:rsidRPr="003859B6">
        <w:rPr>
          <w:b w:val="0"/>
        </w:rPr>
        <w:t>Fisheries</w:t>
      </w:r>
    </w:p>
    <w:p w:rsidR="005D5228" w:rsidRPr="003859B6" w:rsidRDefault="003A383D" w:rsidP="005D5228">
      <w:pPr>
        <w:pStyle w:val="FigureSub-title"/>
      </w:pPr>
      <w:r w:rsidRPr="003859B6">
        <w:rPr>
          <w:noProof/>
          <w:lang w:eastAsia="en-GB"/>
        </w:rPr>
        <w:drawing>
          <wp:inline distT="0" distB="0" distL="0" distR="0" wp14:anchorId="33D0CC68" wp14:editId="56AAE617">
            <wp:extent cx="5538470" cy="345948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538470" cy="3459480"/>
                    </a:xfrm>
                    <a:prstGeom prst="rect">
                      <a:avLst/>
                    </a:prstGeom>
                    <a:noFill/>
                    <a:ln>
                      <a:noFill/>
                    </a:ln>
                  </pic:spPr>
                </pic:pic>
              </a:graphicData>
            </a:graphic>
          </wp:inline>
        </w:drawing>
      </w:r>
      <w:r w:rsidR="005D5228" w:rsidRPr="003859B6">
        <w:t xml:space="preserve"> Aquaculture</w:t>
      </w:r>
    </w:p>
    <w:p w:rsidR="003A383D" w:rsidRPr="003859B6" w:rsidRDefault="00D3005E" w:rsidP="005D5228">
      <w:pPr>
        <w:pStyle w:val="SourceDescription"/>
        <w:jc w:val="center"/>
      </w:pPr>
      <w:r w:rsidRPr="003859B6">
        <w:rPr>
          <w:noProof/>
        </w:rPr>
        <w:pict w14:anchorId="490F2824">
          <v:shape id="TextBox 898" o:spid="_x0000_s1127" type="#_x0000_t202" style="position:absolute;left:0;text-align:left;margin-left:310.45pt;margin-top:169.9pt;width:83pt;height:89.4pt;z-index:25165824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" filled="f" stroked="f">
            <v:textbox style="mso-next-textbox:#TextBox 898">
              <w:txbxContent>
                <w:p w:rsidR="00B6220B" w:rsidRDefault="00B6220B" w:rsidP="005D5228">
                  <w:pPr>
                    <w:pStyle w:val="NormalWeb"/>
                    <w:jc w:val="center"/>
                  </w:pPr>
                  <w:r w:rsidRPr="005D5228">
                    <w:rPr>
                      <w:rFonts w:ascii="Arial Narrow" w:hAnsi="Arial Narrow" w:cs="Arial"/>
                      <w:b/>
                      <w:bCs/>
                      <w:color w:val="FFFFFF"/>
                      <w:sz w:val="15"/>
                      <w:szCs w:val="15"/>
                      <w:lang w:val="en-US"/>
                    </w:rPr>
                    <w:t>49%</w:t>
                  </w:r>
                </w:p>
              </w:txbxContent>
            </v:textbox>
          </v:shape>
        </w:pict>
      </w:r>
      <w:r w:rsidRPr="003859B6">
        <w:rPr>
          <w:noProof/>
        </w:rPr>
        <w:pict w14:anchorId="3672B8AA">
          <v:shape id="TextBox 899" o:spid="_x0000_s1126" type="#_x0000_t202" style="position:absolute;left:0;text-align:left;margin-left:107.4pt;margin-top:169.75pt;width:81.65pt;height:89.55pt;z-index:251658243;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" filled="f" stroked="f">
            <v:textbox style="mso-next-textbox:#TextBox 899">
              <w:txbxContent>
                <w:p w:rsidR="00B6220B" w:rsidRDefault="00B6220B" w:rsidP="005D5228">
                  <w:pPr>
                    <w:pStyle w:val="NormalWeb"/>
                    <w:jc w:val="center"/>
                  </w:pPr>
                  <w:r w:rsidRPr="005D5228">
                    <w:rPr>
                      <w:rFonts w:ascii="Arial Narrow" w:hAnsi="Arial Narrow" w:cs="Arial"/>
                      <w:b/>
                      <w:bCs/>
                      <w:color w:val="FFFFFF"/>
                      <w:sz w:val="15"/>
                      <w:szCs w:val="15"/>
                      <w:lang w:val="en-US"/>
                    </w:rPr>
                    <w:t>58%</w:t>
                  </w:r>
                </w:p>
              </w:txbxContent>
            </v:textbox>
          </v:shape>
        </w:pict>
      </w:r>
      <w:r w:rsidR="005D5228" w:rsidRPr="003859B6">
        <w:t xml:space="preserve"> </w:t>
      </w:r>
      <w:r w:rsidR="00A74957" w:rsidRPr="003859B6">
        <w:rPr>
          <w:noProof/>
          <w:lang w:eastAsia="en-GB"/>
        </w:rPr>
        <w:drawing>
          <wp:inline distT="0" distB="0" distL="0" distR="0" wp14:anchorId="4C66626E" wp14:editId="54165F41">
            <wp:extent cx="5538949" cy="3461814"/>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6411B6" w:rsidRPr="003859B6" w:rsidRDefault="006411B6" w:rsidP="006411B6">
      <w:pPr>
        <w:pStyle w:val="SourceDescription"/>
      </w:pPr>
      <w:r w:rsidRPr="003859B6">
        <w:t xml:space="preserve">Source: </w:t>
      </w:r>
      <w:r w:rsidR="00D3051D" w:rsidRPr="003859B6">
        <w:t>OECD</w:t>
      </w:r>
      <w:r w:rsidR="00E90CF5" w:rsidRPr="003859B6">
        <w:t xml:space="preserve"> (</w:t>
      </w:r>
      <w:r w:rsidR="00DC53AB" w:rsidRPr="003859B6">
        <w:t>2017</w:t>
      </w:r>
      <w:r w:rsidR="00D3051D" w:rsidRPr="003859B6">
        <w:t>)</w:t>
      </w:r>
      <w:r w:rsidR="00DA2BE3" w:rsidRPr="003859B6">
        <w:t xml:space="preserve">, </w:t>
      </w:r>
      <w:r w:rsidR="00DA2BE3" w:rsidRPr="003859B6">
        <w:rPr>
          <w:i/>
        </w:rPr>
        <w:t>Fisheries Support Estimate</w:t>
      </w:r>
      <w:r w:rsidR="00DA2BE3" w:rsidRPr="003859B6">
        <w:t xml:space="preserve">, </w:t>
      </w:r>
      <w:hyperlink r:id="rId31" w:history="1">
        <w:r w:rsidR="00DA2BE3" w:rsidRPr="003859B6">
          <w:rPr>
            <w:rStyle w:val="Hyperlink"/>
          </w:rPr>
          <w:t>https://stats.oecd.org/Index.aspx?DataSetCode=FISH_FSE</w:t>
        </w:r>
      </w:hyperlink>
      <w:r w:rsidR="00DA2BE3" w:rsidRPr="003859B6">
        <w:t xml:space="preserve">. </w:t>
      </w:r>
    </w:p>
    <w:p w:rsidR="00806B94" w:rsidRPr="003859B6" w:rsidRDefault="00806B94" w:rsidP="00806B94">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70</w:instrText>
      </w:r>
      <w:r w:rsidRPr="003859B6">
        <w:fldChar w:fldCharType="end"/>
      </w:r>
      <w:r w:rsidRPr="003859B6">
        <w:instrText>.</w:instrText>
      </w:r>
      <w:r w:rsidRPr="003859B6">
        <w:tab/>
      </w:r>
      <w:r w:rsidRPr="003859B6">
        <w:fldChar w:fldCharType="end"/>
      </w:r>
      <w:r w:rsidR="006D150A" w:rsidRPr="003859B6">
        <w:t xml:space="preserve">Most of the remaining direct support is allocated to </w:t>
      </w:r>
      <w:r w:rsidR="00F12F78" w:rsidRPr="003859B6">
        <w:t xml:space="preserve">aquaculture production equipment and </w:t>
      </w:r>
      <w:r w:rsidR="003A0B4F" w:rsidRPr="003859B6">
        <w:t xml:space="preserve">the distribution of </w:t>
      </w:r>
      <w:r w:rsidR="006D150A" w:rsidRPr="003859B6">
        <w:t xml:space="preserve">fishing boats. </w:t>
      </w:r>
      <w:r w:rsidR="00F12F78" w:rsidRPr="003859B6">
        <w:t xml:space="preserve">On the aquaculture side, floating cage construction received USD 450 000 dollars in 2015 and almost double </w:t>
      </w:r>
      <w:r w:rsidR="003A0B4F" w:rsidRPr="003859B6">
        <w:t xml:space="preserve">this </w:t>
      </w:r>
      <w:r w:rsidR="00F12F78" w:rsidRPr="003859B6">
        <w:t>in 2016</w:t>
      </w:r>
      <w:r w:rsidR="003A0B4F" w:rsidRPr="003859B6">
        <w:t>,</w:t>
      </w:r>
      <w:r w:rsidR="00F12F78" w:rsidRPr="003859B6">
        <w:t xml:space="preserve"> while over USD 2.5 million were allocated to fish feed production and transport machinery and infrastructure in 2016. </w:t>
      </w:r>
      <w:r w:rsidR="006E72CB" w:rsidRPr="003859B6">
        <w:t>With respect to</w:t>
      </w:r>
      <w:r w:rsidR="00F12F78" w:rsidRPr="003859B6">
        <w:t xml:space="preserve"> fisheries, a budget of over USD 200 million was allocated to the construction of 3 450 new fishing boats in 2016 (95% of which will be under 10 GT). These fishing boats will be distributed to fisher co</w:t>
      </w:r>
      <w:r w:rsidR="006E72CB" w:rsidRPr="003859B6">
        <w:t>-</w:t>
      </w:r>
      <w:r w:rsidR="00F12F78" w:rsidRPr="003859B6">
        <w:t xml:space="preserve">operatives, which primarily </w:t>
      </w:r>
      <w:r w:rsidR="006E72CB" w:rsidRPr="003859B6">
        <w:t>consist</w:t>
      </w:r>
      <w:r w:rsidR="00F12F78" w:rsidRPr="003859B6">
        <w:t xml:space="preserve"> of artisanal fishers. At the same time, the government is investing in </w:t>
      </w:r>
      <w:r w:rsidR="00E71A95" w:rsidRPr="003859B6">
        <w:t xml:space="preserve">the </w:t>
      </w:r>
      <w:r w:rsidR="00F12F78" w:rsidRPr="003859B6">
        <w:t>moderni</w:t>
      </w:r>
      <w:r w:rsidR="00E71A95" w:rsidRPr="003859B6">
        <w:t>s</w:t>
      </w:r>
      <w:r w:rsidR="00F12F78" w:rsidRPr="003859B6">
        <w:t>ation of the artisanal fleet. A separate budget of almost USD 450 000 was provided in 2015 for the purchase of machines, gear, solar cells, submersible lamps and other equipment. Grant aid was also provided to assist fishermen and their livelihoods in the border areas of Indonesian territory by securing boats, purchasing gear and equipment (</w:t>
      </w:r>
      <w:r w:rsidR="00581CBF" w:rsidRPr="003859B6">
        <w:t xml:space="preserve">OECD, </w:t>
      </w:r>
      <w:r w:rsidR="00DC53AB" w:rsidRPr="003859B6">
        <w:t>2017</w:t>
      </w:r>
      <w:r w:rsidR="00F12F78" w:rsidRPr="003859B6">
        <w:t>).</w:t>
      </w:r>
    </w:p>
    <w:p w:rsidR="00806B94" w:rsidRPr="003859B6" w:rsidRDefault="00806B94" w:rsidP="00806B94">
      <w:pPr>
        <w:pStyle w:val="Num-DocParagraph"/>
      </w:pPr>
      <w:r w:rsidRPr="003859B6">
        <w:rPr>
          <w:bCs/>
          <w:iCs/>
        </w:rPr>
        <w:fldChar w:fldCharType="begin"/>
      </w:r>
      <w:r w:rsidRPr="003859B6">
        <w:rPr>
          <w:bCs/>
          <w:iCs/>
        </w:rPr>
        <w:instrText xml:space="preserve"> MACROBUTTON NUMBERING </w:instrText>
      </w:r>
      <w:r w:rsidRPr="003859B6">
        <w:rPr>
          <w:bCs/>
          <w:iCs/>
        </w:rPr>
        <w:fldChar w:fldCharType="begin"/>
      </w:r>
      <w:r w:rsidRPr="003859B6">
        <w:rPr>
          <w:bCs/>
          <w:iCs/>
        </w:rPr>
        <w:instrText xml:space="preserve"> SEQ  dpara</w:instrText>
      </w:r>
      <w:r w:rsidRPr="003859B6">
        <w:rPr>
          <w:bCs/>
          <w:iCs/>
        </w:rPr>
        <w:fldChar w:fldCharType="separate"/>
      </w:r>
      <w:r w:rsidR="003859B6">
        <w:rPr>
          <w:bCs/>
          <w:iCs/>
          <w:noProof/>
        </w:rPr>
        <w:instrText>71</w:instrText>
      </w:r>
      <w:r w:rsidRPr="003859B6">
        <w:rPr>
          <w:bCs/>
          <w:iCs/>
        </w:rPr>
        <w:fldChar w:fldCharType="end"/>
      </w:r>
      <w:r w:rsidRPr="003859B6">
        <w:rPr>
          <w:bCs/>
          <w:iCs/>
        </w:rPr>
        <w:instrText>.</w:instrText>
      </w:r>
      <w:r w:rsidRPr="003859B6">
        <w:rPr>
          <w:bCs/>
          <w:iCs/>
        </w:rPr>
        <w:tab/>
      </w:r>
      <w:r w:rsidRPr="003859B6">
        <w:rPr>
          <w:bCs/>
          <w:iCs/>
        </w:rPr>
        <w:fldChar w:fldCharType="end"/>
      </w:r>
      <w:r w:rsidRPr="003859B6">
        <w:rPr>
          <w:bCs/>
          <w:iCs/>
        </w:rPr>
        <w:t>Allocation of these subsidies is likely to be costly</w:t>
      </w:r>
      <w:r w:rsidR="00466CC1" w:rsidRPr="003859B6">
        <w:rPr>
          <w:bCs/>
          <w:iCs/>
        </w:rPr>
        <w:t xml:space="preserve"> –</w:t>
      </w:r>
      <w:r w:rsidRPr="003859B6">
        <w:rPr>
          <w:bCs/>
          <w:iCs/>
        </w:rPr>
        <w:t xml:space="preserve"> given the transaction costs associated with selecting a small number of recipients among very large numbers of fishers</w:t>
      </w:r>
      <w:r w:rsidR="005D053F" w:rsidRPr="003859B6">
        <w:rPr>
          <w:bCs/>
          <w:iCs/>
        </w:rPr>
        <w:t xml:space="preserve"> and aqua-farmers</w:t>
      </w:r>
      <w:r w:rsidR="00466CC1" w:rsidRPr="003859B6">
        <w:rPr>
          <w:bCs/>
          <w:iCs/>
        </w:rPr>
        <w:t xml:space="preserve"> –</w:t>
      </w:r>
      <w:r w:rsidRPr="003859B6">
        <w:rPr>
          <w:bCs/>
          <w:iCs/>
        </w:rPr>
        <w:t xml:space="preserve"> and </w:t>
      </w:r>
      <w:r w:rsidR="00466CC1" w:rsidRPr="003859B6">
        <w:rPr>
          <w:bCs/>
          <w:iCs/>
        </w:rPr>
        <w:t xml:space="preserve">to </w:t>
      </w:r>
      <w:r w:rsidRPr="003859B6">
        <w:rPr>
          <w:bCs/>
          <w:iCs/>
        </w:rPr>
        <w:t>create incentives for corruption.</w:t>
      </w:r>
    </w:p>
    <w:p w:rsidR="00F12F78" w:rsidRPr="003859B6" w:rsidRDefault="00806B94" w:rsidP="00806B94">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72</w:instrText>
      </w:r>
      <w:r w:rsidRPr="003859B6">
        <w:fldChar w:fldCharType="end"/>
      </w:r>
      <w:r w:rsidRPr="003859B6">
        <w:instrText>.</w:instrText>
      </w:r>
      <w:r w:rsidRPr="003859B6">
        <w:tab/>
      </w:r>
      <w:r w:rsidRPr="003859B6">
        <w:fldChar w:fldCharType="end"/>
      </w:r>
      <w:r w:rsidR="00D10D38" w:rsidRPr="003859B6">
        <w:t>For fisheries, productive support is more problematic. While investments have the potential to increase the incomes of recipients, they also increase fishing effort in a context of insufficient management of resources (</w:t>
      </w:r>
      <w:r w:rsidR="00466CC1" w:rsidRPr="003859B6">
        <w:t xml:space="preserve">Section </w:t>
      </w:r>
      <w:r w:rsidR="00D10D38" w:rsidRPr="003859B6">
        <w:t xml:space="preserve">3), leading to the </w:t>
      </w:r>
      <w:r w:rsidR="00E71A95" w:rsidRPr="003859B6">
        <w:t xml:space="preserve">common </w:t>
      </w:r>
      <w:r w:rsidR="00D10D38" w:rsidRPr="003859B6">
        <w:t xml:space="preserve">problem of declining productivity. </w:t>
      </w:r>
      <w:r w:rsidR="008B3196" w:rsidRPr="003859B6">
        <w:t xml:space="preserve">This support is based on the assumption that </w:t>
      </w:r>
      <w:r w:rsidR="00FB5F7D" w:rsidRPr="003859B6">
        <w:t xml:space="preserve">policies on illegal fishing have improved fish stocks and will continue to do so, hence increasing the availability of fish that can be caught by artisanal fishermen. </w:t>
      </w:r>
      <w:r w:rsidR="00D10D38" w:rsidRPr="003859B6">
        <w:t>However</w:t>
      </w:r>
      <w:r w:rsidR="005E28A4" w:rsidRPr="003859B6">
        <w:t xml:space="preserve">, as </w:t>
      </w:r>
      <w:r w:rsidR="00466CC1" w:rsidRPr="003859B6">
        <w:t xml:space="preserve">revealed </w:t>
      </w:r>
      <w:r w:rsidR="005E28A4" w:rsidRPr="003859B6">
        <w:t>in</w:t>
      </w:r>
      <w:r w:rsidR="005E28A4" w:rsidRPr="003859B6" w:rsidDel="00466CC1">
        <w:t xml:space="preserve"> </w:t>
      </w:r>
      <w:r w:rsidR="00466CC1" w:rsidRPr="003859B6">
        <w:t xml:space="preserve">Section </w:t>
      </w:r>
      <w:r w:rsidR="005E28A4" w:rsidRPr="003859B6">
        <w:t xml:space="preserve">2, the direct link between a decrease in IUU activities and </w:t>
      </w:r>
      <w:r w:rsidR="00466CC1" w:rsidRPr="003859B6">
        <w:t xml:space="preserve">the </w:t>
      </w:r>
      <w:r w:rsidR="005E28A4" w:rsidRPr="003859B6">
        <w:t>increased availability of fish for artisanal fishers in coastal areas may only be true for certain species. In addition, in the absence of effective control</w:t>
      </w:r>
      <w:r w:rsidR="00466CC1" w:rsidRPr="003859B6">
        <w:t>s</w:t>
      </w:r>
      <w:r w:rsidR="005E28A4" w:rsidRPr="003859B6">
        <w:t xml:space="preserve"> </w:t>
      </w:r>
      <w:r w:rsidR="00466CC1" w:rsidRPr="003859B6">
        <w:t xml:space="preserve">on </w:t>
      </w:r>
      <w:r w:rsidR="005E28A4" w:rsidRPr="003859B6">
        <w:t>domestic artisanal fisheries, stocks remain prone to overfishing.</w:t>
      </w:r>
      <w:r w:rsidR="005E28A4" w:rsidRPr="003859B6" w:rsidDel="00D10D38">
        <w:t xml:space="preserve"> </w:t>
      </w:r>
    </w:p>
    <w:p w:rsidR="00FB5F7D" w:rsidRPr="003859B6" w:rsidRDefault="00FB5F7D" w:rsidP="00FB5F7D">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73</w:instrText>
      </w:r>
      <w:r w:rsidRPr="003859B6">
        <w:fldChar w:fldCharType="end"/>
      </w:r>
      <w:r w:rsidRPr="003859B6">
        <w:instrText>.</w:instrText>
      </w:r>
      <w:r w:rsidRPr="003859B6">
        <w:tab/>
      </w:r>
      <w:r w:rsidRPr="003859B6">
        <w:fldChar w:fldCharType="end"/>
      </w:r>
      <w:r w:rsidRPr="003859B6">
        <w:t xml:space="preserve"> Offering direct support for livelihood diversification would be a better investment policy instead of </w:t>
      </w:r>
      <w:r w:rsidR="00733176" w:rsidRPr="003859B6">
        <w:t>support that risk</w:t>
      </w:r>
      <w:r w:rsidR="00E71A95" w:rsidRPr="003859B6">
        <w:t>ed</w:t>
      </w:r>
      <w:r w:rsidR="00733176" w:rsidRPr="003859B6">
        <w:t xml:space="preserve"> </w:t>
      </w:r>
      <w:r w:rsidRPr="003859B6">
        <w:t>encouraging new entrants to the sector.</w:t>
      </w:r>
      <w:r w:rsidR="00F64944" w:rsidRPr="003859B6">
        <w:t xml:space="preserve"> The development of alternative livelihood options for fishing and aqua-farming communities</w:t>
      </w:r>
      <w:r w:rsidR="00083DCF" w:rsidRPr="003859B6">
        <w:t xml:space="preserve"> –</w:t>
      </w:r>
      <w:r w:rsidR="00F64944" w:rsidRPr="003859B6">
        <w:t xml:space="preserve"> notably through investment in the provision of new skills</w:t>
      </w:r>
      <w:r w:rsidR="00083DCF" w:rsidRPr="003859B6">
        <w:t xml:space="preserve"> –</w:t>
      </w:r>
      <w:r w:rsidR="00F64944" w:rsidRPr="003859B6" w:rsidDel="006F3F44">
        <w:t xml:space="preserve"> </w:t>
      </w:r>
      <w:r w:rsidR="00E71A95" w:rsidRPr="003859B6">
        <w:t xml:space="preserve">can </w:t>
      </w:r>
      <w:r w:rsidR="00F64944" w:rsidRPr="003859B6">
        <w:t>be a long process</w:t>
      </w:r>
      <w:r w:rsidR="006F3F44" w:rsidRPr="003859B6">
        <w:t>,</w:t>
      </w:r>
      <w:r w:rsidR="00F64944" w:rsidRPr="003859B6">
        <w:t xml:space="preserve"> </w:t>
      </w:r>
      <w:r w:rsidR="006F3F44" w:rsidRPr="003859B6">
        <w:t xml:space="preserve">however, </w:t>
      </w:r>
      <w:r w:rsidR="00F64944" w:rsidRPr="003859B6">
        <w:t xml:space="preserve">and initial training may be needed to overcome traditional and conservative attitudes. Alongside primary services such as health care, clean water and sanitation, micro-enterprise programmes, vocational training such as teacher training, and support for trading in non-farm items such as handicrafts can be supported through the provision of capital assets, market information, credit facilities and education. Indonesia is experienced in implementing conditional cash transfers </w:t>
      </w:r>
      <w:r w:rsidR="00083DCF" w:rsidRPr="003859B6">
        <w:t xml:space="preserve">aimed </w:t>
      </w:r>
      <w:r w:rsidR="00F64944" w:rsidRPr="003859B6">
        <w:t>at increasing participation in health and education services (USAID, 2013).</w:t>
      </w:r>
    </w:p>
    <w:p w:rsidR="00153184" w:rsidRPr="003859B6" w:rsidRDefault="006563A2" w:rsidP="00153184">
      <w:pPr>
        <w:pStyle w:val="Heading3"/>
      </w:pPr>
      <w:bookmarkStart w:id="81" w:name="_Toc472954980"/>
      <w:bookmarkStart w:id="82" w:name="_Toc472936632"/>
      <w:bookmarkStart w:id="83" w:name="_Toc472354585"/>
      <w:bookmarkStart w:id="84" w:name="_Toc474487636"/>
      <w:r w:rsidRPr="003859B6">
        <w:t>S</w:t>
      </w:r>
      <w:r w:rsidR="00153184" w:rsidRPr="003859B6">
        <w:t>ustainable resource management</w:t>
      </w:r>
      <w:bookmarkEnd w:id="81"/>
      <w:r w:rsidR="00153184" w:rsidRPr="003859B6">
        <w:t xml:space="preserve"> </w:t>
      </w:r>
      <w:bookmarkEnd w:id="82"/>
      <w:bookmarkEnd w:id="83"/>
      <w:r w:rsidRPr="003859B6">
        <w:t>for stable income growth</w:t>
      </w:r>
      <w:bookmarkEnd w:id="84"/>
    </w:p>
    <w:p w:rsidR="00153184" w:rsidRPr="003859B6" w:rsidRDefault="00135100" w:rsidP="00153184">
      <w:pPr>
        <w:pStyle w:val="Num-DocParagraph"/>
        <w:rPr>
          <w:vertAlign w:val="superscript"/>
        </w:rPr>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74</w:instrText>
      </w:r>
      <w:r w:rsidRPr="003859B6">
        <w:fldChar w:fldCharType="end"/>
      </w:r>
      <w:r w:rsidRPr="003859B6">
        <w:instrText>.</w:instrText>
      </w:r>
      <w:r w:rsidRPr="003859B6">
        <w:tab/>
      </w:r>
      <w:r w:rsidRPr="003859B6">
        <w:fldChar w:fldCharType="end"/>
      </w:r>
      <w:r w:rsidRPr="003859B6">
        <w:t xml:space="preserve"> </w:t>
      </w:r>
      <w:r w:rsidR="001A4DAD" w:rsidRPr="003859B6">
        <w:t xml:space="preserve">While direct support is necessary in the short run to support the livelihoods of poor fishers and aqua-farmers, in the medium to long run, </w:t>
      </w:r>
      <w:r w:rsidR="00AA336B" w:rsidRPr="003859B6">
        <w:t xml:space="preserve">investing in the </w:t>
      </w:r>
      <w:r w:rsidR="001A4DAD" w:rsidRPr="003859B6">
        <w:t>s</w:t>
      </w:r>
      <w:r w:rsidR="00153184" w:rsidRPr="003859B6">
        <w:t xml:space="preserve">ustainable management of resources and the ecosystem </w:t>
      </w:r>
      <w:r w:rsidR="00AA336B" w:rsidRPr="003859B6">
        <w:t xml:space="preserve">would ensure more stable and </w:t>
      </w:r>
      <w:r w:rsidR="00153184" w:rsidRPr="003859B6">
        <w:t>increas</w:t>
      </w:r>
      <w:r w:rsidR="00AA336B" w:rsidRPr="003859B6">
        <w:t>ing</w:t>
      </w:r>
      <w:r w:rsidR="00153184" w:rsidRPr="003859B6">
        <w:t xml:space="preserve"> economic returns</w:t>
      </w:r>
      <w:r w:rsidR="00AA336B" w:rsidRPr="003859B6">
        <w:t xml:space="preserve"> to stakeholders </w:t>
      </w:r>
      <w:r w:rsidR="00AD24A2" w:rsidRPr="003859B6">
        <w:t>that depend</w:t>
      </w:r>
      <w:r w:rsidR="00AA336B" w:rsidRPr="003859B6">
        <w:t xml:space="preserve"> on those resources</w:t>
      </w:r>
      <w:r w:rsidR="00153184" w:rsidRPr="003859B6">
        <w:t xml:space="preserve">. </w:t>
      </w:r>
      <w:r w:rsidR="00542BF9" w:rsidRPr="003859B6">
        <w:t>Improving the health of fish stocks</w:t>
      </w:r>
      <w:r w:rsidR="00FD079C" w:rsidRPr="003859B6">
        <w:t xml:space="preserve"> is not only important for their survival</w:t>
      </w:r>
      <w:r w:rsidR="00C97B77" w:rsidRPr="003859B6">
        <w:t xml:space="preserve"> –</w:t>
      </w:r>
      <w:r w:rsidR="00FD079C" w:rsidRPr="003859B6">
        <w:t xml:space="preserve"> it also</w:t>
      </w:r>
      <w:r w:rsidR="001507E1" w:rsidRPr="003859B6">
        <w:t xml:space="preserve"> </w:t>
      </w:r>
      <w:r w:rsidR="00542BF9" w:rsidRPr="003859B6">
        <w:t>means that more fish can be caught and reduce</w:t>
      </w:r>
      <w:r w:rsidR="001507E1" w:rsidRPr="003859B6">
        <w:t>s</w:t>
      </w:r>
      <w:r w:rsidR="00542BF9" w:rsidRPr="003859B6">
        <w:t xml:space="preserve"> the cost </w:t>
      </w:r>
      <w:r w:rsidR="008B4DC9" w:rsidRPr="003859B6">
        <w:t>per catch.</w:t>
      </w:r>
      <w:r w:rsidR="00542BF9" w:rsidRPr="003859B6">
        <w:t xml:space="preserve"> The composition of the fish caught can also change, </w:t>
      </w:r>
      <w:r w:rsidR="00E71A95" w:rsidRPr="003859B6">
        <w:t xml:space="preserve">to contain </w:t>
      </w:r>
      <w:r w:rsidR="00542BF9" w:rsidRPr="003859B6">
        <w:t xml:space="preserve">more high-value fish, thereby increasing the average price of the catch. </w:t>
      </w:r>
      <w:r w:rsidR="00153184" w:rsidRPr="003859B6">
        <w:t>Research conducted jointly by the World Bank and the FAO (</w:t>
      </w:r>
      <w:proofErr w:type="spellStart"/>
      <w:r w:rsidR="009C247C" w:rsidRPr="003859B6">
        <w:t>Arnason</w:t>
      </w:r>
      <w:proofErr w:type="spellEnd"/>
      <w:r w:rsidR="00C97B77" w:rsidRPr="003859B6">
        <w:t>,</w:t>
      </w:r>
      <w:r w:rsidR="009C247C" w:rsidRPr="003859B6">
        <w:t xml:space="preserve"> 2009</w:t>
      </w:r>
      <w:r w:rsidR="00153184" w:rsidRPr="003859B6">
        <w:t xml:space="preserve">) </w:t>
      </w:r>
      <w:r w:rsidR="00F41EFA" w:rsidRPr="003859B6">
        <w:t>as well as Costello et al</w:t>
      </w:r>
      <w:r w:rsidR="00C97B77" w:rsidRPr="003859B6">
        <w:t>.</w:t>
      </w:r>
      <w:r w:rsidR="00F41EFA" w:rsidRPr="003859B6">
        <w:t xml:space="preserve"> (2016)</w:t>
      </w:r>
      <w:r w:rsidR="00153184" w:rsidRPr="003859B6" w:rsidDel="00C97B77">
        <w:t xml:space="preserve"> </w:t>
      </w:r>
      <w:r w:rsidR="00C97B77" w:rsidRPr="003859B6">
        <w:t xml:space="preserve">demonstrate </w:t>
      </w:r>
      <w:r w:rsidR="00153184" w:rsidRPr="003859B6">
        <w:t>the huge potential of good resource management to increase the produ</w:t>
      </w:r>
      <w:r w:rsidR="00542BF9" w:rsidRPr="003859B6">
        <w:t xml:space="preserve">ctivity of capture fisheries, with </w:t>
      </w:r>
      <w:r w:rsidR="00F41EFA" w:rsidRPr="003859B6">
        <w:t xml:space="preserve">tens of </w:t>
      </w:r>
      <w:r w:rsidR="00153184" w:rsidRPr="003859B6">
        <w:t xml:space="preserve">billions of USD </w:t>
      </w:r>
      <w:r w:rsidR="00542BF9" w:rsidRPr="003859B6">
        <w:t>to be gained annually worldwide.</w:t>
      </w:r>
      <w:r w:rsidR="00E96C33" w:rsidRPr="003859B6">
        <w:t xml:space="preserve"> Costello et al</w:t>
      </w:r>
      <w:r w:rsidR="00C97B77" w:rsidRPr="003859B6">
        <w:t>.</w:t>
      </w:r>
      <w:r w:rsidR="00E96C33" w:rsidRPr="003859B6">
        <w:t xml:space="preserve"> also show that the time horizons involved are not so long, with stock recovery targets </w:t>
      </w:r>
      <w:r w:rsidR="006E5DBD" w:rsidRPr="003859B6">
        <w:t xml:space="preserve">predicted </w:t>
      </w:r>
      <w:r w:rsidR="00E96C33" w:rsidRPr="003859B6">
        <w:t xml:space="preserve">to be reached within less than </w:t>
      </w:r>
      <w:r w:rsidR="00C97B77" w:rsidRPr="003859B6">
        <w:t xml:space="preserve">ten </w:t>
      </w:r>
      <w:r w:rsidR="00E96C33" w:rsidRPr="003859B6">
        <w:t xml:space="preserve">years in half of the fisheries considered </w:t>
      </w:r>
      <w:r w:rsidR="00C97B77" w:rsidRPr="003859B6">
        <w:t xml:space="preserve">by </w:t>
      </w:r>
      <w:r w:rsidR="00E96C33" w:rsidRPr="003859B6">
        <w:t>their model.</w:t>
      </w:r>
      <w:r w:rsidR="00542BF9" w:rsidRPr="003859B6">
        <w:t xml:space="preserve"> </w:t>
      </w:r>
      <w:r w:rsidR="00786021" w:rsidRPr="003859B6">
        <w:t xml:space="preserve">MMAF is currently working with Costello and his team to evaluate the gains associated with the elimination of IUU </w:t>
      </w:r>
      <w:r w:rsidR="009F0ADF" w:rsidRPr="003859B6">
        <w:t xml:space="preserve">fishing </w:t>
      </w:r>
      <w:r w:rsidR="00786021" w:rsidRPr="003859B6">
        <w:t>and better management of domestic fisheries</w:t>
      </w:r>
      <w:r w:rsidR="001507E1" w:rsidRPr="003859B6">
        <w:t xml:space="preserve"> in Indonesia, with the objective </w:t>
      </w:r>
      <w:r w:rsidR="00C97B77" w:rsidRPr="003859B6">
        <w:t xml:space="preserve">of </w:t>
      </w:r>
      <w:r w:rsidR="001507E1" w:rsidRPr="003859B6">
        <w:t>creat</w:t>
      </w:r>
      <w:r w:rsidR="00C97B77" w:rsidRPr="003859B6">
        <w:t>ing</w:t>
      </w:r>
      <w:r w:rsidR="001507E1" w:rsidRPr="003859B6">
        <w:t xml:space="preserve"> incentives for stakeholders and policy</w:t>
      </w:r>
      <w:r w:rsidR="00C97B77" w:rsidRPr="003859B6">
        <w:t xml:space="preserve"> </w:t>
      </w:r>
      <w:r w:rsidR="001507E1" w:rsidRPr="003859B6">
        <w:t>makers to fully engage in better management</w:t>
      </w:r>
      <w:r w:rsidR="00786021" w:rsidRPr="003859B6">
        <w:t>.</w:t>
      </w:r>
    </w:p>
    <w:p w:rsidR="00A5245B" w:rsidRPr="003859B6" w:rsidRDefault="001825FA" w:rsidP="00A5245B">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75</w:instrText>
      </w:r>
      <w:r w:rsidRPr="003859B6">
        <w:fldChar w:fldCharType="end"/>
      </w:r>
      <w:r w:rsidRPr="003859B6">
        <w:instrText>.</w:instrText>
      </w:r>
      <w:r w:rsidRPr="003859B6">
        <w:tab/>
      </w:r>
      <w:r w:rsidRPr="003859B6">
        <w:fldChar w:fldCharType="end"/>
      </w:r>
      <w:r w:rsidR="00A5245B" w:rsidRPr="003859B6">
        <w:t xml:space="preserve"> Setting total catch limits could have additional economic benefits, if associated with restrictions on access to resources or </w:t>
      </w:r>
      <w:r w:rsidR="00FD58C4" w:rsidRPr="003859B6">
        <w:t xml:space="preserve">the </w:t>
      </w:r>
      <w:r w:rsidR="00A5245B" w:rsidRPr="003859B6">
        <w:t xml:space="preserve">allocation of fishing rights aimed at reducing overcapacity, which could further increase the catch per unit of effort and thus the returns of fishing. Such restrictions are currently </w:t>
      </w:r>
      <w:r w:rsidR="00FD58C4" w:rsidRPr="003859B6">
        <w:t>in</w:t>
      </w:r>
      <w:r w:rsidR="00A5245B" w:rsidRPr="003859B6">
        <w:t>compatible with Indonesia</w:t>
      </w:r>
      <w:r w:rsidR="00FD58C4" w:rsidRPr="003859B6">
        <w:t>n</w:t>
      </w:r>
      <w:r w:rsidR="00A5245B" w:rsidRPr="003859B6">
        <w:t xml:space="preserve"> legislation. Article 33 (paragraph 3) of the Constitution specifies that land, water, air and natural resources are controlled by the </w:t>
      </w:r>
      <w:r w:rsidR="00A85D53" w:rsidRPr="003859B6">
        <w:t>State</w:t>
      </w:r>
      <w:r w:rsidR="00FD58C4" w:rsidRPr="003859B6">
        <w:t>,</w:t>
      </w:r>
      <w:r w:rsidR="00A5245B" w:rsidRPr="003859B6">
        <w:t xml:space="preserve"> and responsibility for these resources cannot be transferred to individuals. On the basis of this article, the provision of the Coastal Management and Small Islands Act (No. 27/2007)</w:t>
      </w:r>
      <w:r w:rsidR="00013507" w:rsidRPr="003859B6">
        <w:t>,</w:t>
      </w:r>
      <w:r w:rsidR="00A5245B" w:rsidRPr="003859B6">
        <w:t xml:space="preserve"> that would have permitted user rights </w:t>
      </w:r>
      <w:r w:rsidR="00A85D53" w:rsidRPr="003859B6">
        <w:t xml:space="preserve">up </w:t>
      </w:r>
      <w:r w:rsidR="00A5245B" w:rsidRPr="003859B6">
        <w:t xml:space="preserve">to 12 miles from shore, was rejected by the High Court (16 June 2011 Decree). However, an important step towards the legal possibility to restrict access to resources has been taken by the </w:t>
      </w:r>
      <w:r w:rsidR="00013507" w:rsidRPr="003859B6">
        <w:t xml:space="preserve">government </w:t>
      </w:r>
      <w:r w:rsidR="00A5245B" w:rsidRPr="003859B6">
        <w:t xml:space="preserve">with the preparation of a law or regulation that will allow the use of rights or privileges in fisheries </w:t>
      </w:r>
      <w:r w:rsidR="00013507" w:rsidRPr="003859B6">
        <w:t>once</w:t>
      </w:r>
      <w:r w:rsidR="00A5245B" w:rsidRPr="003859B6">
        <w:t xml:space="preserve"> approved by the Parliament.</w:t>
      </w:r>
    </w:p>
    <w:p w:rsidR="00A5245B" w:rsidRPr="003859B6" w:rsidRDefault="00A5245B" w:rsidP="00153184">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76</w:instrText>
      </w:r>
      <w:r w:rsidRPr="003859B6">
        <w:fldChar w:fldCharType="end"/>
      </w:r>
      <w:r w:rsidRPr="003859B6">
        <w:instrText>.</w:instrText>
      </w:r>
      <w:r w:rsidRPr="003859B6">
        <w:tab/>
      </w:r>
      <w:r w:rsidRPr="003859B6">
        <w:fldChar w:fldCharType="end"/>
      </w:r>
      <w:r w:rsidR="006E5DBD" w:rsidRPr="003859B6">
        <w:t>S</w:t>
      </w:r>
      <w:r w:rsidRPr="003859B6">
        <w:t>etting up good governance processes to allocate fishing rights or deliver access to fisheries is</w:t>
      </w:r>
      <w:r w:rsidR="006E5DBD" w:rsidRPr="003859B6">
        <w:t xml:space="preserve"> </w:t>
      </w:r>
      <w:r w:rsidRPr="003859B6">
        <w:t xml:space="preserve">an important step to ensure that </w:t>
      </w:r>
      <w:r w:rsidR="006E5DBD" w:rsidRPr="003859B6">
        <w:t xml:space="preserve">any changes </w:t>
      </w:r>
      <w:r w:rsidRPr="003859B6">
        <w:t>are socially acceptable and durable. First, rights and access should be assigned as unambiguously as possible to avoid conflicts, bargaining and politici</w:t>
      </w:r>
      <w:r w:rsidR="006E5DBD" w:rsidRPr="003859B6">
        <w:t>s</w:t>
      </w:r>
      <w:r w:rsidRPr="003859B6">
        <w:t>ation. Additionally, transparent rules regarding the allocation of fishing rights or access to individuals, co</w:t>
      </w:r>
      <w:r w:rsidR="00013507" w:rsidRPr="003859B6">
        <w:t>-</w:t>
      </w:r>
      <w:r w:rsidRPr="003859B6">
        <w:t xml:space="preserve">operatives or communities ideally have to be discussed extensively ex-ante with these stakeholders, who also participate in the decision-making process on the basis of such rules. Community-based quota management should </w:t>
      </w:r>
      <w:r w:rsidR="00EE4177" w:rsidRPr="003859B6">
        <w:t xml:space="preserve">particularly </w:t>
      </w:r>
      <w:r w:rsidRPr="003859B6">
        <w:t>be considered for the management of fisheries that are operated exclusively by small-scale fishers in areas that are both geographically diffuse and difficult to access, making it impossible to regulate these fisheries through individual quotas or rights as management and surveillance costs would be excessive. Because it is often difficult to implement user privileges when fishers have traditionally fished freely, MMAF will also need to plan a public education campaign and public hearings to explain the benefits of rights-based management to secure widespread support and compliance (</w:t>
      </w:r>
      <w:proofErr w:type="spellStart"/>
      <w:r w:rsidRPr="003859B6">
        <w:t>Sutinen</w:t>
      </w:r>
      <w:proofErr w:type="spellEnd"/>
      <w:r w:rsidR="00FC04BD" w:rsidRPr="003859B6">
        <w:t>,</w:t>
      </w:r>
      <w:r w:rsidRPr="003859B6">
        <w:t xml:space="preserve"> 2013). </w:t>
      </w:r>
      <w:r w:rsidR="00EE4177" w:rsidRPr="003859B6">
        <w:t xml:space="preserve"> </w:t>
      </w:r>
    </w:p>
    <w:p w:rsidR="00153184" w:rsidRPr="003859B6" w:rsidRDefault="00A5245B" w:rsidP="00153184">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77</w:instrText>
      </w:r>
      <w:r w:rsidRPr="003859B6">
        <w:fldChar w:fldCharType="end"/>
      </w:r>
      <w:r w:rsidRPr="003859B6">
        <w:instrText>.</w:instrText>
      </w:r>
      <w:r w:rsidRPr="003859B6">
        <w:tab/>
      </w:r>
      <w:r w:rsidRPr="003859B6">
        <w:fldChar w:fldCharType="end"/>
      </w:r>
      <w:r w:rsidR="00153184" w:rsidRPr="003859B6">
        <w:t xml:space="preserve">Better regulation of environmental externalities and </w:t>
      </w:r>
      <w:r w:rsidR="00EE4177" w:rsidRPr="003859B6">
        <w:t xml:space="preserve">the </w:t>
      </w:r>
      <w:r w:rsidR="00153184" w:rsidRPr="003859B6">
        <w:t xml:space="preserve">adoption of sustainable production practices also </w:t>
      </w:r>
      <w:r w:rsidR="00EE4177" w:rsidRPr="003859B6">
        <w:t xml:space="preserve">have </w:t>
      </w:r>
      <w:r w:rsidR="00153184" w:rsidRPr="003859B6">
        <w:t xml:space="preserve">the potential to increase </w:t>
      </w:r>
      <w:r w:rsidR="00EE4177" w:rsidRPr="003859B6">
        <w:t xml:space="preserve">the </w:t>
      </w:r>
      <w:r w:rsidR="00EA04F3" w:rsidRPr="003859B6">
        <w:t xml:space="preserve">economic </w:t>
      </w:r>
      <w:r w:rsidR="00153184" w:rsidRPr="003859B6">
        <w:t>returns</w:t>
      </w:r>
      <w:r w:rsidR="000A7753" w:rsidRPr="003859B6">
        <w:t xml:space="preserve"> </w:t>
      </w:r>
      <w:r w:rsidR="00EE4177" w:rsidRPr="003859B6">
        <w:t xml:space="preserve">of aqua-farms </w:t>
      </w:r>
      <w:r w:rsidR="000A7753" w:rsidRPr="003859B6">
        <w:t>in the medium to long term</w:t>
      </w:r>
      <w:r w:rsidR="00153184" w:rsidRPr="003859B6">
        <w:t xml:space="preserve">. Improved biosecurity measures in aquaculture reduce mortality while increasing the quality of products </w:t>
      </w:r>
      <w:r w:rsidR="006E5DBD" w:rsidRPr="003859B6">
        <w:t xml:space="preserve">delivered </w:t>
      </w:r>
      <w:r w:rsidR="00153184" w:rsidRPr="003859B6">
        <w:t>for export as well as reducing needs for drugs and hence production costs.</w:t>
      </w:r>
      <w:r w:rsidR="00EA04F3" w:rsidRPr="003859B6">
        <w:t xml:space="preserve"> Well-managed certification schemes can also create economic premiums on the final product that enhance the economic benefits </w:t>
      </w:r>
      <w:r w:rsidR="0063623C" w:rsidRPr="003859B6">
        <w:t xml:space="preserve">for </w:t>
      </w:r>
      <w:r w:rsidR="00EA04F3" w:rsidRPr="003859B6">
        <w:t>participating fisheries and farms.</w:t>
      </w:r>
    </w:p>
    <w:p w:rsidR="00C45CAA" w:rsidRPr="003859B6" w:rsidRDefault="00C52DC0" w:rsidP="00C45CAA">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78</w:instrText>
      </w:r>
      <w:r w:rsidRPr="003859B6">
        <w:fldChar w:fldCharType="end"/>
      </w:r>
      <w:r w:rsidRPr="003859B6">
        <w:instrText>.</w:instrText>
      </w:r>
      <w:r w:rsidRPr="003859B6">
        <w:tab/>
      </w:r>
      <w:r w:rsidRPr="003859B6">
        <w:fldChar w:fldCharType="end"/>
      </w:r>
      <w:r w:rsidR="007431BD" w:rsidRPr="003859B6">
        <w:t xml:space="preserve">Transitioning to </w:t>
      </w:r>
      <w:r w:rsidR="00C45CAA" w:rsidRPr="003859B6">
        <w:t>a rights-based fishing system</w:t>
      </w:r>
      <w:r w:rsidR="00AD24A2" w:rsidRPr="003859B6">
        <w:t xml:space="preserve"> –</w:t>
      </w:r>
      <w:r w:rsidR="00C45CAA" w:rsidRPr="003859B6">
        <w:t xml:space="preserve"> or to more sustainable aquaculture production modes</w:t>
      </w:r>
      <w:r w:rsidR="00AD24A2" w:rsidRPr="003859B6">
        <w:t xml:space="preserve"> – </w:t>
      </w:r>
      <w:r w:rsidR="00C45CAA" w:rsidRPr="003859B6">
        <w:t>will not be easy</w:t>
      </w:r>
      <w:r w:rsidR="00AD24A2" w:rsidRPr="003859B6">
        <w:t>,</w:t>
      </w:r>
      <w:r w:rsidR="007431BD" w:rsidRPr="003859B6">
        <w:t xml:space="preserve"> and requires flanking measures</w:t>
      </w:r>
      <w:r w:rsidR="00C45CAA" w:rsidRPr="003859B6">
        <w:t xml:space="preserve">. </w:t>
      </w:r>
      <w:r w:rsidR="00A5245B" w:rsidRPr="003859B6">
        <w:t>Transitional costs are to be expected</w:t>
      </w:r>
      <w:r w:rsidR="00EE66F7" w:rsidRPr="003859B6">
        <w:t>,</w:t>
      </w:r>
      <w:r w:rsidR="00A5245B" w:rsidRPr="003859B6">
        <w:t xml:space="preserve"> and </w:t>
      </w:r>
      <w:r w:rsidR="00AE359E" w:rsidRPr="003859B6">
        <w:t xml:space="preserve">the </w:t>
      </w:r>
      <w:r w:rsidR="00A5245B" w:rsidRPr="003859B6">
        <w:t xml:space="preserve">careful anticipation of impacts and design of adaptive strategies </w:t>
      </w:r>
      <w:r w:rsidR="00AE359E" w:rsidRPr="003859B6">
        <w:t xml:space="preserve">will be </w:t>
      </w:r>
      <w:r w:rsidR="00A5245B" w:rsidRPr="003859B6">
        <w:t>necessary to avoid income disruptions. The profitability of the aquaculture sector is for example currently affected by some of the new fishing management measures. Harvest restrictions on baby crabs and lobster have interrupted their cultivation</w:t>
      </w:r>
      <w:r w:rsidR="00A5245B" w:rsidRPr="003859B6">
        <w:rPr>
          <w:rStyle w:val="FootnoteReference"/>
        </w:rPr>
        <w:footnoteReference w:id="10"/>
      </w:r>
      <w:r w:rsidR="00A5245B" w:rsidRPr="003859B6">
        <w:t xml:space="preserve">, while the export of live </w:t>
      </w:r>
      <w:proofErr w:type="spellStart"/>
      <w:r w:rsidR="00A5245B" w:rsidRPr="003859B6">
        <w:t>mariculture</w:t>
      </w:r>
      <w:proofErr w:type="spellEnd"/>
      <w:r w:rsidR="00A5245B" w:rsidRPr="003859B6">
        <w:t xml:space="preserve"> products (notably grouper) has been complicated by the measures taken to counter IUU fishing</w:t>
      </w:r>
      <w:r w:rsidR="00450754" w:rsidRPr="003859B6">
        <w:t>,</w:t>
      </w:r>
      <w:r w:rsidR="00A5245B" w:rsidRPr="003859B6">
        <w:t xml:space="preserve"> as their transport was largely undertaken by ex-foreign vessels now prohibited from operating in Indonesian waters. Similarly, r</w:t>
      </w:r>
      <w:r w:rsidR="00C45CAA" w:rsidRPr="003859B6">
        <w:t xml:space="preserve">estrictions to access </w:t>
      </w:r>
      <w:r w:rsidR="00A5245B" w:rsidRPr="003859B6">
        <w:t xml:space="preserve">fishing </w:t>
      </w:r>
      <w:r w:rsidR="00C45CAA" w:rsidRPr="003859B6">
        <w:t xml:space="preserve">resources and tighter regulations inevitably create winners and losers and require stakeholders to </w:t>
      </w:r>
      <w:r w:rsidR="00450754" w:rsidRPr="003859B6">
        <w:t xml:space="preserve">trust </w:t>
      </w:r>
      <w:r w:rsidR="00C45CAA" w:rsidRPr="003859B6">
        <w:t xml:space="preserve">that new policies will lead to a better future </w:t>
      </w:r>
      <w:r w:rsidR="00450754" w:rsidRPr="003859B6">
        <w:t xml:space="preserve">that is </w:t>
      </w:r>
      <w:r w:rsidR="00C45CAA" w:rsidRPr="003859B6">
        <w:t xml:space="preserve">worth the transition costs – </w:t>
      </w:r>
      <w:r w:rsidR="00450754" w:rsidRPr="003859B6">
        <w:t xml:space="preserve">namely </w:t>
      </w:r>
      <w:r w:rsidR="00C45CAA" w:rsidRPr="003859B6">
        <w:t xml:space="preserve">reduced catches, in the short term, as well as potential exits of the sector. In countries such as Indonesia, where the fishing sector is an important source of livelihoods for the poor, focusing on finding the highest-value use of the resource is particularly difficult and desirable only to the extent that, in the short term, the human costs of the transition can be addressed </w:t>
      </w:r>
      <w:r w:rsidR="00805042" w:rsidRPr="003859B6">
        <w:t xml:space="preserve">by </w:t>
      </w:r>
      <w:r w:rsidR="00C45CAA" w:rsidRPr="003859B6">
        <w:t>complementary policies. Providing assistance with the costs and process of adjustment with so-called flanking measures can</w:t>
      </w:r>
      <w:r w:rsidR="00805042" w:rsidRPr="003859B6">
        <w:t>,</w:t>
      </w:r>
      <w:r w:rsidR="00C45CAA" w:rsidRPr="003859B6">
        <w:t xml:space="preserve"> </w:t>
      </w:r>
      <w:r w:rsidR="00805042" w:rsidRPr="003859B6">
        <w:t xml:space="preserve">however, </w:t>
      </w:r>
      <w:r w:rsidR="00C45CAA" w:rsidRPr="003859B6">
        <w:t xml:space="preserve">be effective, as can providing direct livelihood assistance to those who lose out from reform. </w:t>
      </w:r>
    </w:p>
    <w:p w:rsidR="00B02A67" w:rsidRPr="003859B6" w:rsidRDefault="007A5045" w:rsidP="00A32CA2">
      <w:pPr>
        <w:pStyle w:val="Heading3"/>
      </w:pPr>
      <w:bookmarkStart w:id="85" w:name="_Toc474487637"/>
      <w:bookmarkStart w:id="86" w:name="_Toc472354588"/>
      <w:bookmarkStart w:id="87" w:name="_Toc472936633"/>
      <w:bookmarkStart w:id="88" w:name="_Toc472954981"/>
      <w:r w:rsidRPr="003859B6">
        <w:t xml:space="preserve">Facilitating public support for </w:t>
      </w:r>
      <w:r w:rsidR="00051FA7" w:rsidRPr="003859B6">
        <w:t xml:space="preserve">infrastructure </w:t>
      </w:r>
      <w:r w:rsidR="002153E4" w:rsidRPr="003859B6">
        <w:t xml:space="preserve">and </w:t>
      </w:r>
      <w:r w:rsidR="00805042" w:rsidRPr="003859B6">
        <w:t>R&amp;D</w:t>
      </w:r>
      <w:bookmarkEnd w:id="85"/>
      <w:r w:rsidR="00051FA7" w:rsidRPr="003859B6">
        <w:t xml:space="preserve"> </w:t>
      </w:r>
      <w:bookmarkEnd w:id="86"/>
      <w:bookmarkEnd w:id="87"/>
      <w:bookmarkEnd w:id="88"/>
    </w:p>
    <w:p w:rsidR="00136929" w:rsidRPr="003859B6" w:rsidRDefault="00136929" w:rsidP="00A32CA2">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79</w:instrText>
      </w:r>
      <w:r w:rsidRPr="003859B6">
        <w:fldChar w:fldCharType="end"/>
      </w:r>
      <w:r w:rsidRPr="003859B6">
        <w:instrText>.</w:instrText>
      </w:r>
      <w:r w:rsidRPr="003859B6">
        <w:tab/>
      </w:r>
      <w:r w:rsidRPr="003859B6">
        <w:fldChar w:fldCharType="end"/>
      </w:r>
      <w:r w:rsidR="00A86486" w:rsidRPr="003859B6">
        <w:t xml:space="preserve"> Public support can </w:t>
      </w:r>
      <w:r w:rsidR="009472A8" w:rsidRPr="003859B6">
        <w:t xml:space="preserve">also </w:t>
      </w:r>
      <w:r w:rsidR="00A86486" w:rsidRPr="003859B6">
        <w:t>help the transition to greater economic returns by establishing an enabling environment that is conducive to sustainable productivity growth.</w:t>
      </w:r>
      <w:r w:rsidR="00273602" w:rsidRPr="003859B6">
        <w:t xml:space="preserve"> Two key aspects of such an enabling environment, directly under the responsibility of fisheries and aquaculture authorities</w:t>
      </w:r>
      <w:r w:rsidR="003A436E" w:rsidRPr="003859B6">
        <w:t>,</w:t>
      </w:r>
      <w:r w:rsidR="00273602" w:rsidRPr="003859B6">
        <w:t xml:space="preserve"> are </w:t>
      </w:r>
      <w:r w:rsidRPr="003859B6">
        <w:t xml:space="preserve">infrastructure </w:t>
      </w:r>
      <w:r w:rsidR="00273602" w:rsidRPr="003859B6">
        <w:t>and</w:t>
      </w:r>
      <w:r w:rsidRPr="003859B6">
        <w:t xml:space="preserve"> research and development (R&amp;D)</w:t>
      </w:r>
      <w:r w:rsidR="00273602" w:rsidRPr="003859B6">
        <w:t>.</w:t>
      </w:r>
      <w:r w:rsidR="00A86486" w:rsidRPr="003859B6">
        <w:t xml:space="preserve"> </w:t>
      </w:r>
    </w:p>
    <w:p w:rsidR="00136929" w:rsidRPr="003859B6" w:rsidRDefault="00136929" w:rsidP="00A32CA2">
      <w:pPr>
        <w:pStyle w:val="Num-DocParagraph"/>
        <w:rPr>
          <w:lang w:eastAsia="en-GB"/>
        </w:rPr>
      </w:pPr>
      <w:r w:rsidRPr="003859B6">
        <w:rPr>
          <w:lang w:eastAsia="en-GB"/>
        </w:rPr>
        <w:fldChar w:fldCharType="begin"/>
      </w:r>
      <w:r w:rsidRPr="003859B6">
        <w:rPr>
          <w:lang w:eastAsia="en-GB"/>
        </w:rPr>
        <w:instrText xml:space="preserve"> MACROBUTTON NUMBERING </w:instrText>
      </w:r>
      <w:r w:rsidRPr="003859B6">
        <w:rPr>
          <w:lang w:eastAsia="en-GB"/>
        </w:rPr>
        <w:fldChar w:fldCharType="begin"/>
      </w:r>
      <w:r w:rsidRPr="003859B6">
        <w:rPr>
          <w:lang w:eastAsia="en-GB"/>
        </w:rPr>
        <w:instrText xml:space="preserve"> SEQ  dpara</w:instrText>
      </w:r>
      <w:r w:rsidRPr="003859B6">
        <w:rPr>
          <w:lang w:eastAsia="en-GB"/>
        </w:rPr>
        <w:fldChar w:fldCharType="separate"/>
      </w:r>
      <w:r w:rsidR="003859B6">
        <w:rPr>
          <w:noProof/>
          <w:lang w:eastAsia="en-GB"/>
        </w:rPr>
        <w:instrText>80</w:instrText>
      </w:r>
      <w:r w:rsidRPr="003859B6">
        <w:rPr>
          <w:lang w:eastAsia="en-GB"/>
        </w:rPr>
        <w:fldChar w:fldCharType="end"/>
      </w:r>
      <w:r w:rsidRPr="003859B6">
        <w:rPr>
          <w:lang w:eastAsia="en-GB"/>
        </w:rPr>
        <w:instrText>.</w:instrText>
      </w:r>
      <w:r w:rsidRPr="003859B6">
        <w:rPr>
          <w:lang w:eastAsia="en-GB"/>
        </w:rPr>
        <w:tab/>
      </w:r>
      <w:r w:rsidRPr="003859B6">
        <w:rPr>
          <w:lang w:eastAsia="en-GB"/>
        </w:rPr>
        <w:fldChar w:fldCharType="end"/>
      </w:r>
      <w:r w:rsidRPr="003859B6">
        <w:rPr>
          <w:lang w:eastAsia="en-GB"/>
        </w:rPr>
        <w:t xml:space="preserve"> Efficient and well-developed transport, communication and energy provision infrastructure plays an important role in connecting fishers and aqua-farmers to market opportunities and knowledge, as well as specialised support services, thus reducing the cost of doing business and stimulating value creation (Waite et al., 2014). Transport infrastructure</w:t>
      </w:r>
      <w:r w:rsidR="000B2E4A" w:rsidRPr="003859B6">
        <w:rPr>
          <w:lang w:eastAsia="en-GB"/>
        </w:rPr>
        <w:t>,</w:t>
      </w:r>
      <w:r w:rsidRPr="003859B6">
        <w:rPr>
          <w:lang w:eastAsia="en-GB"/>
        </w:rPr>
        <w:t xml:space="preserve"> such as suitable roads, waterways, railways, ports, wharf and landing docks</w:t>
      </w:r>
      <w:r w:rsidR="000B2E4A" w:rsidRPr="003859B6">
        <w:rPr>
          <w:lang w:eastAsia="en-GB"/>
        </w:rPr>
        <w:t>;</w:t>
      </w:r>
      <w:r w:rsidR="00051FA7" w:rsidRPr="003859B6">
        <w:rPr>
          <w:lang w:eastAsia="en-GB"/>
        </w:rPr>
        <w:t xml:space="preserve"> and energy infrastructure</w:t>
      </w:r>
      <w:r w:rsidR="000B2E4A" w:rsidRPr="003859B6">
        <w:rPr>
          <w:lang w:eastAsia="en-GB"/>
        </w:rPr>
        <w:t>,</w:t>
      </w:r>
      <w:r w:rsidR="00051FA7" w:rsidRPr="003859B6">
        <w:rPr>
          <w:lang w:eastAsia="en-GB"/>
        </w:rPr>
        <w:t xml:space="preserve"> which is important for light and cold-chain storage</w:t>
      </w:r>
      <w:r w:rsidR="000B2E4A" w:rsidRPr="003859B6">
        <w:rPr>
          <w:lang w:eastAsia="en-GB"/>
        </w:rPr>
        <w:t>,</w:t>
      </w:r>
      <w:r w:rsidRPr="003859B6">
        <w:rPr>
          <w:lang w:eastAsia="en-GB"/>
        </w:rPr>
        <w:t xml:space="preserve"> </w:t>
      </w:r>
      <w:r w:rsidR="00051FA7" w:rsidRPr="003859B6">
        <w:rPr>
          <w:lang w:eastAsia="en-GB"/>
        </w:rPr>
        <w:t>are</w:t>
      </w:r>
      <w:r w:rsidRPr="003859B6">
        <w:rPr>
          <w:lang w:eastAsia="en-GB"/>
        </w:rPr>
        <w:t xml:space="preserve"> particularly critical given that fish is a perishable commodity and production centres may be </w:t>
      </w:r>
      <w:r w:rsidR="000B2E4A" w:rsidRPr="003859B6">
        <w:rPr>
          <w:lang w:eastAsia="en-GB"/>
        </w:rPr>
        <w:t xml:space="preserve">located </w:t>
      </w:r>
      <w:r w:rsidRPr="003859B6">
        <w:rPr>
          <w:lang w:eastAsia="en-GB"/>
        </w:rPr>
        <w:t>far from transport hubs for export as well as urban markets where the majority of seafood is consumed (75% of aquaculture production is still consumed domestically according to Indonesia Investments</w:t>
      </w:r>
      <w:r w:rsidR="000B2E4A" w:rsidRPr="003859B6">
        <w:rPr>
          <w:lang w:eastAsia="en-GB"/>
        </w:rPr>
        <w:t xml:space="preserve"> [</w:t>
      </w:r>
      <w:r w:rsidRPr="003859B6">
        <w:rPr>
          <w:lang w:eastAsia="en-GB"/>
        </w:rPr>
        <w:t>2014</w:t>
      </w:r>
      <w:r w:rsidR="000B2E4A" w:rsidRPr="003859B6">
        <w:rPr>
          <w:lang w:eastAsia="en-GB"/>
        </w:rPr>
        <w:t>]</w:t>
      </w:r>
      <w:r w:rsidRPr="003859B6">
        <w:rPr>
          <w:lang w:eastAsia="en-GB"/>
        </w:rPr>
        <w:t>). In addition, with a strategy focused on supporting artisanal fishing in national waters, leaving the industrial fleet to operate only in the high seas, a big challenge for the Indonesian government is to connect artisanal fishers with processors and distributors to substitute supply from industrial vessels with supply from artisanal fishers.</w:t>
      </w:r>
    </w:p>
    <w:p w:rsidR="00051FA7" w:rsidRPr="003859B6" w:rsidRDefault="00051FA7" w:rsidP="00051FA7">
      <w:pPr>
        <w:pStyle w:val="Num-DocParagraph"/>
      </w:pPr>
      <w:r w:rsidRPr="003859B6">
        <w:rPr>
          <w:lang w:eastAsia="en-GB"/>
        </w:rPr>
        <w:fldChar w:fldCharType="begin"/>
      </w:r>
      <w:r w:rsidRPr="003859B6">
        <w:rPr>
          <w:lang w:eastAsia="en-GB"/>
        </w:rPr>
        <w:instrText xml:space="preserve"> MACROBUTTON NUMBERING </w:instrText>
      </w:r>
      <w:r w:rsidRPr="003859B6">
        <w:rPr>
          <w:lang w:eastAsia="en-GB"/>
        </w:rPr>
        <w:fldChar w:fldCharType="begin"/>
      </w:r>
      <w:r w:rsidRPr="003859B6">
        <w:rPr>
          <w:lang w:eastAsia="en-GB"/>
        </w:rPr>
        <w:instrText xml:space="preserve"> SEQ  dpara</w:instrText>
      </w:r>
      <w:r w:rsidRPr="003859B6">
        <w:rPr>
          <w:lang w:eastAsia="en-GB"/>
        </w:rPr>
        <w:fldChar w:fldCharType="separate"/>
      </w:r>
      <w:r w:rsidR="003859B6">
        <w:rPr>
          <w:noProof/>
          <w:lang w:eastAsia="en-GB"/>
        </w:rPr>
        <w:instrText>81</w:instrText>
      </w:r>
      <w:r w:rsidRPr="003859B6">
        <w:rPr>
          <w:lang w:eastAsia="en-GB"/>
        </w:rPr>
        <w:fldChar w:fldCharType="end"/>
      </w:r>
      <w:r w:rsidRPr="003859B6">
        <w:rPr>
          <w:lang w:eastAsia="en-GB"/>
        </w:rPr>
        <w:instrText>.</w:instrText>
      </w:r>
      <w:r w:rsidRPr="003859B6">
        <w:rPr>
          <w:lang w:eastAsia="en-GB"/>
        </w:rPr>
        <w:tab/>
      </w:r>
      <w:r w:rsidRPr="003859B6">
        <w:rPr>
          <w:lang w:eastAsia="en-GB"/>
        </w:rPr>
        <w:fldChar w:fldCharType="end"/>
      </w:r>
      <w:r w:rsidRPr="003859B6">
        <w:rPr>
          <w:lang w:eastAsia="en-GB"/>
        </w:rPr>
        <w:t xml:space="preserve">OECD work on agricultural productivity shows that investments in R&amp;D, technology transfer and extension services can yield great returns (OECD, 2013). </w:t>
      </w:r>
      <w:r w:rsidRPr="003859B6">
        <w:rPr>
          <w:rFonts w:cs="Times"/>
          <w:szCs w:val="30"/>
        </w:rPr>
        <w:t xml:space="preserve">New techniques and innovations can spur growth through </w:t>
      </w:r>
      <w:r w:rsidR="00ED021D" w:rsidRPr="003859B6">
        <w:rPr>
          <w:rFonts w:cs="Times"/>
          <w:szCs w:val="30"/>
        </w:rPr>
        <w:t xml:space="preserve">improvements in </w:t>
      </w:r>
      <w:r w:rsidRPr="003859B6">
        <w:rPr>
          <w:rFonts w:cs="Times"/>
          <w:szCs w:val="30"/>
        </w:rPr>
        <w:t xml:space="preserve">quality and quantity, by reducing costs of production or by creating increased private and social benefits. Ideally, innovation can </w:t>
      </w:r>
      <w:r w:rsidR="000747BA" w:rsidRPr="003859B6">
        <w:rPr>
          <w:rFonts w:cs="Times"/>
          <w:szCs w:val="30"/>
        </w:rPr>
        <w:t>enable</w:t>
      </w:r>
      <w:r w:rsidRPr="003859B6">
        <w:rPr>
          <w:rFonts w:cs="Times"/>
          <w:szCs w:val="30"/>
        </w:rPr>
        <w:t xml:space="preserve"> more value </w:t>
      </w:r>
      <w:r w:rsidR="000747BA" w:rsidRPr="003859B6">
        <w:rPr>
          <w:rFonts w:cs="Times"/>
          <w:szCs w:val="30"/>
        </w:rPr>
        <w:t xml:space="preserve">to be derived from </w:t>
      </w:r>
      <w:r w:rsidRPr="003859B6">
        <w:rPr>
          <w:rFonts w:cs="Times"/>
          <w:szCs w:val="30"/>
        </w:rPr>
        <w:t xml:space="preserve">the same level of natural resources while reducing negative impacts on the environment. </w:t>
      </w:r>
      <w:r w:rsidRPr="003859B6">
        <w:t>Technological innovations have played an important role for growth in every aspect of aquaculture operations, particularly in the development of efficient feed, bio-secure seed and disease</w:t>
      </w:r>
      <w:r w:rsidR="000747BA" w:rsidRPr="003859B6">
        <w:t xml:space="preserve"> reduction</w:t>
      </w:r>
      <w:r w:rsidRPr="003859B6">
        <w:t>.</w:t>
      </w:r>
      <w:r w:rsidRPr="003859B6" w:rsidDel="00273602">
        <w:t xml:space="preserve"> </w:t>
      </w:r>
      <w:r w:rsidRPr="003859B6">
        <w:t xml:space="preserve">Innovations have also led to the creation of new high-value products </w:t>
      </w:r>
      <w:r w:rsidR="00FD6FF3" w:rsidRPr="003859B6">
        <w:t xml:space="preserve">from </w:t>
      </w:r>
      <w:r w:rsidRPr="003859B6">
        <w:t>capture fisheries</w:t>
      </w:r>
      <w:r w:rsidR="00FD6FF3" w:rsidRPr="003859B6">
        <w:t xml:space="preserve"> waste</w:t>
      </w:r>
      <w:r w:rsidRPr="003859B6">
        <w:t>, hence increasing the total value of fisheries production.</w:t>
      </w:r>
    </w:p>
    <w:p w:rsidR="00A86486" w:rsidRPr="003859B6" w:rsidRDefault="00136929" w:rsidP="00A32CA2">
      <w:pPr>
        <w:pStyle w:val="Num-DocParagraph"/>
      </w:pPr>
      <w:r w:rsidRPr="003859B6">
        <w:rPr>
          <w:lang w:eastAsia="en-GB"/>
        </w:rPr>
        <w:fldChar w:fldCharType="begin"/>
      </w:r>
      <w:r w:rsidRPr="003859B6">
        <w:rPr>
          <w:lang w:eastAsia="en-GB"/>
        </w:rPr>
        <w:instrText xml:space="preserve"> MACROBUTTON NUMBERING </w:instrText>
      </w:r>
      <w:r w:rsidRPr="003859B6">
        <w:rPr>
          <w:lang w:eastAsia="en-GB"/>
        </w:rPr>
        <w:fldChar w:fldCharType="begin"/>
      </w:r>
      <w:r w:rsidRPr="003859B6">
        <w:rPr>
          <w:lang w:eastAsia="en-GB"/>
        </w:rPr>
        <w:instrText xml:space="preserve"> SEQ  dpara</w:instrText>
      </w:r>
      <w:r w:rsidRPr="003859B6">
        <w:rPr>
          <w:lang w:eastAsia="en-GB"/>
        </w:rPr>
        <w:fldChar w:fldCharType="separate"/>
      </w:r>
      <w:r w:rsidR="003859B6">
        <w:rPr>
          <w:noProof/>
          <w:lang w:eastAsia="en-GB"/>
        </w:rPr>
        <w:instrText>82</w:instrText>
      </w:r>
      <w:r w:rsidRPr="003859B6">
        <w:rPr>
          <w:lang w:eastAsia="en-GB"/>
        </w:rPr>
        <w:fldChar w:fldCharType="end"/>
      </w:r>
      <w:r w:rsidRPr="003859B6">
        <w:rPr>
          <w:lang w:eastAsia="en-GB"/>
        </w:rPr>
        <w:instrText>.</w:instrText>
      </w:r>
      <w:r w:rsidRPr="003859B6">
        <w:rPr>
          <w:lang w:eastAsia="en-GB"/>
        </w:rPr>
        <w:tab/>
      </w:r>
      <w:r w:rsidRPr="003859B6">
        <w:rPr>
          <w:lang w:eastAsia="en-GB"/>
        </w:rPr>
        <w:fldChar w:fldCharType="end"/>
      </w:r>
      <w:r w:rsidR="00A31C1D" w:rsidRPr="003859B6">
        <w:rPr>
          <w:lang w:eastAsia="en-GB"/>
        </w:rPr>
        <w:t xml:space="preserve">By making domestic seafood production more profitable, investment in </w:t>
      </w:r>
      <w:r w:rsidR="00051FA7" w:rsidRPr="003859B6">
        <w:rPr>
          <w:lang w:eastAsia="en-GB"/>
        </w:rPr>
        <w:t>infrastructure</w:t>
      </w:r>
      <w:r w:rsidR="00051FA7" w:rsidRPr="003859B6" w:rsidDel="00AF6F2F">
        <w:rPr>
          <w:lang w:eastAsia="en-GB"/>
        </w:rPr>
        <w:t xml:space="preserve"> </w:t>
      </w:r>
      <w:r w:rsidR="00A31C1D" w:rsidRPr="003859B6">
        <w:rPr>
          <w:lang w:eastAsia="en-GB"/>
        </w:rPr>
        <w:t xml:space="preserve">and </w:t>
      </w:r>
      <w:r w:rsidR="00051FA7" w:rsidRPr="003859B6">
        <w:rPr>
          <w:lang w:eastAsia="en-GB"/>
        </w:rPr>
        <w:t xml:space="preserve">R&amp;D </w:t>
      </w:r>
      <w:r w:rsidR="00A31C1D" w:rsidRPr="003859B6">
        <w:rPr>
          <w:lang w:eastAsia="en-GB"/>
        </w:rPr>
        <w:t>also increases the competitiveness of domestic products compared to imports</w:t>
      </w:r>
      <w:r w:rsidR="000747BA" w:rsidRPr="003859B6">
        <w:rPr>
          <w:lang w:eastAsia="en-GB"/>
        </w:rPr>
        <w:t>,</w:t>
      </w:r>
      <w:r w:rsidR="00A31C1D" w:rsidRPr="003859B6">
        <w:rPr>
          <w:lang w:eastAsia="en-GB"/>
        </w:rPr>
        <w:t xml:space="preserve"> and promotes food self-sufficiency – a key objective of the </w:t>
      </w:r>
      <w:proofErr w:type="spellStart"/>
      <w:r w:rsidR="00A31C1D" w:rsidRPr="003859B6">
        <w:rPr>
          <w:lang w:eastAsia="en-GB"/>
        </w:rPr>
        <w:t>Jokowi</w:t>
      </w:r>
      <w:proofErr w:type="spellEnd"/>
      <w:r w:rsidR="00A31C1D" w:rsidRPr="003859B6">
        <w:rPr>
          <w:lang w:eastAsia="en-GB"/>
        </w:rPr>
        <w:t xml:space="preserve"> administration. However, </w:t>
      </w:r>
      <w:r w:rsidR="00ED021D" w:rsidRPr="003859B6">
        <w:rPr>
          <w:lang w:eastAsia="en-GB"/>
        </w:rPr>
        <w:t>unlike</w:t>
      </w:r>
      <w:r w:rsidR="00A31C1D" w:rsidRPr="003859B6">
        <w:rPr>
          <w:lang w:eastAsia="en-GB"/>
        </w:rPr>
        <w:t xml:space="preserve"> import restrictions, investment in </w:t>
      </w:r>
      <w:r w:rsidR="00051FA7" w:rsidRPr="003859B6">
        <w:rPr>
          <w:lang w:eastAsia="en-GB"/>
        </w:rPr>
        <w:t xml:space="preserve">infrastructure </w:t>
      </w:r>
      <w:r w:rsidR="00A31C1D" w:rsidRPr="003859B6">
        <w:rPr>
          <w:lang w:eastAsia="en-GB"/>
        </w:rPr>
        <w:t xml:space="preserve">and </w:t>
      </w:r>
      <w:r w:rsidR="00051FA7" w:rsidRPr="003859B6">
        <w:rPr>
          <w:lang w:eastAsia="en-GB"/>
        </w:rPr>
        <w:t xml:space="preserve">R&amp;D </w:t>
      </w:r>
      <w:r w:rsidR="00A31C1D" w:rsidRPr="003859B6">
        <w:rPr>
          <w:lang w:eastAsia="en-GB"/>
        </w:rPr>
        <w:t xml:space="preserve">also benefit net consumers of seafood with lower prices, hence </w:t>
      </w:r>
      <w:r w:rsidR="00ED021D" w:rsidRPr="003859B6">
        <w:rPr>
          <w:lang w:eastAsia="en-GB"/>
        </w:rPr>
        <w:t xml:space="preserve">also </w:t>
      </w:r>
      <w:r w:rsidR="00A31C1D" w:rsidRPr="003859B6">
        <w:rPr>
          <w:lang w:eastAsia="en-GB"/>
        </w:rPr>
        <w:t>improving food security.</w:t>
      </w:r>
      <w:r w:rsidR="00A86486" w:rsidRPr="003859B6">
        <w:t xml:space="preserve"> </w:t>
      </w:r>
    </w:p>
    <w:p w:rsidR="00051FA7" w:rsidRPr="003859B6" w:rsidRDefault="00A32E5D" w:rsidP="00051FA7">
      <w:pPr>
        <w:pStyle w:val="Heading4"/>
      </w:pPr>
      <w:r w:rsidRPr="003859B6">
        <w:t xml:space="preserve">Infrastructure to address </w:t>
      </w:r>
      <w:r w:rsidR="00051FA7" w:rsidRPr="003859B6">
        <w:t xml:space="preserve">high transport costs </w:t>
      </w:r>
    </w:p>
    <w:p w:rsidR="00051FA7" w:rsidRPr="003859B6" w:rsidRDefault="00051FA7" w:rsidP="00051FA7">
      <w:pPr>
        <w:pStyle w:val="Num-DocParagraph"/>
        <w:rPr>
          <w:lang w:eastAsia="en-GB"/>
        </w:rPr>
      </w:pPr>
      <w:r w:rsidRPr="003859B6">
        <w:rPr>
          <w:lang w:eastAsia="en-GB"/>
        </w:rPr>
        <w:fldChar w:fldCharType="begin"/>
      </w:r>
      <w:r w:rsidRPr="003859B6">
        <w:rPr>
          <w:lang w:eastAsia="en-GB"/>
        </w:rPr>
        <w:instrText xml:space="preserve"> MACROBUTTON NUMBERING </w:instrText>
      </w:r>
      <w:r w:rsidRPr="003859B6">
        <w:rPr>
          <w:lang w:eastAsia="en-GB"/>
        </w:rPr>
        <w:fldChar w:fldCharType="begin"/>
      </w:r>
      <w:r w:rsidRPr="003859B6">
        <w:rPr>
          <w:lang w:eastAsia="en-GB"/>
        </w:rPr>
        <w:instrText xml:space="preserve"> SEQ  dpara</w:instrText>
      </w:r>
      <w:r w:rsidRPr="003859B6">
        <w:rPr>
          <w:lang w:eastAsia="en-GB"/>
        </w:rPr>
        <w:fldChar w:fldCharType="separate"/>
      </w:r>
      <w:r w:rsidR="003859B6">
        <w:rPr>
          <w:noProof/>
          <w:lang w:eastAsia="en-GB"/>
        </w:rPr>
        <w:instrText>83</w:instrText>
      </w:r>
      <w:r w:rsidRPr="003859B6">
        <w:rPr>
          <w:lang w:eastAsia="en-GB"/>
        </w:rPr>
        <w:fldChar w:fldCharType="end"/>
      </w:r>
      <w:r w:rsidRPr="003859B6">
        <w:rPr>
          <w:lang w:eastAsia="en-GB"/>
        </w:rPr>
        <w:instrText>.</w:instrText>
      </w:r>
      <w:r w:rsidRPr="003859B6">
        <w:rPr>
          <w:lang w:eastAsia="en-GB"/>
        </w:rPr>
        <w:tab/>
      </w:r>
      <w:r w:rsidRPr="003859B6">
        <w:rPr>
          <w:lang w:eastAsia="en-GB"/>
        </w:rPr>
        <w:fldChar w:fldCharType="end"/>
      </w:r>
      <w:r w:rsidRPr="003859B6">
        <w:rPr>
          <w:lang w:eastAsia="en-GB"/>
        </w:rPr>
        <w:t>Transport infrastructure is particularly expensive</w:t>
      </w:r>
      <w:r w:rsidR="000E5B74" w:rsidRPr="003859B6">
        <w:rPr>
          <w:lang w:eastAsia="en-GB"/>
        </w:rPr>
        <w:t>,</w:t>
      </w:r>
      <w:r w:rsidRPr="003859B6">
        <w:rPr>
          <w:lang w:eastAsia="en-GB"/>
        </w:rPr>
        <w:t xml:space="preserve"> as Indonesia is made up of 6 000 inhabited islands </w:t>
      </w:r>
      <w:r w:rsidR="000E5B74" w:rsidRPr="003859B6">
        <w:rPr>
          <w:lang w:eastAsia="en-GB"/>
        </w:rPr>
        <w:t xml:space="preserve">spread </w:t>
      </w:r>
      <w:r w:rsidRPr="003859B6">
        <w:rPr>
          <w:lang w:eastAsia="en-GB"/>
        </w:rPr>
        <w:t xml:space="preserve">across 5 000 km from east to west, making it difficult to efficiently connect products and people to markets. High inter-island transport costs contribute to large inter-regional price differences. Shipping costs within Indonesia are found to be more expensive than the costs of importing from Singapore or China (Tabor, 2015). Shipping Law 17/2008, which introduced </w:t>
      </w:r>
      <w:proofErr w:type="spellStart"/>
      <w:r w:rsidRPr="003859B6">
        <w:rPr>
          <w:lang w:eastAsia="en-GB"/>
        </w:rPr>
        <w:t>cabotage</w:t>
      </w:r>
      <w:proofErr w:type="spellEnd"/>
      <w:r w:rsidRPr="003859B6">
        <w:rPr>
          <w:lang w:eastAsia="en-GB"/>
        </w:rPr>
        <w:t xml:space="preserve"> principles limit</w:t>
      </w:r>
      <w:r w:rsidR="00F7417A" w:rsidRPr="003859B6">
        <w:rPr>
          <w:lang w:eastAsia="en-GB"/>
        </w:rPr>
        <w:t>ing</w:t>
      </w:r>
      <w:r w:rsidRPr="003859B6">
        <w:rPr>
          <w:lang w:eastAsia="en-GB"/>
        </w:rPr>
        <w:t xml:space="preserve"> the movement of cargo between Indonesian ports to Indonesian-flagged vessels, added to inter-island transport costs.</w:t>
      </w:r>
    </w:p>
    <w:p w:rsidR="00051FA7" w:rsidRPr="003859B6" w:rsidRDefault="00051FA7" w:rsidP="00051FA7">
      <w:pPr>
        <w:pStyle w:val="Num-DocParagraph"/>
        <w:rPr>
          <w:lang w:eastAsia="en-GB"/>
        </w:rPr>
      </w:pPr>
      <w:r w:rsidRPr="003859B6">
        <w:rPr>
          <w:lang w:eastAsia="en-GB"/>
        </w:rPr>
        <w:fldChar w:fldCharType="begin"/>
      </w:r>
      <w:r w:rsidRPr="003859B6">
        <w:rPr>
          <w:lang w:eastAsia="en-GB"/>
        </w:rPr>
        <w:instrText xml:space="preserve"> MACROBUTTON NUMBERING </w:instrText>
      </w:r>
      <w:r w:rsidRPr="003859B6">
        <w:rPr>
          <w:lang w:eastAsia="en-GB"/>
        </w:rPr>
        <w:fldChar w:fldCharType="begin"/>
      </w:r>
      <w:r w:rsidRPr="003859B6">
        <w:rPr>
          <w:lang w:eastAsia="en-GB"/>
        </w:rPr>
        <w:instrText xml:space="preserve"> SEQ  dpara</w:instrText>
      </w:r>
      <w:r w:rsidRPr="003859B6">
        <w:rPr>
          <w:lang w:eastAsia="en-GB"/>
        </w:rPr>
        <w:fldChar w:fldCharType="separate"/>
      </w:r>
      <w:r w:rsidR="003859B6">
        <w:rPr>
          <w:noProof/>
          <w:lang w:eastAsia="en-GB"/>
        </w:rPr>
        <w:instrText>84</w:instrText>
      </w:r>
      <w:r w:rsidRPr="003859B6">
        <w:rPr>
          <w:lang w:eastAsia="en-GB"/>
        </w:rPr>
        <w:fldChar w:fldCharType="end"/>
      </w:r>
      <w:r w:rsidRPr="003859B6">
        <w:rPr>
          <w:lang w:eastAsia="en-GB"/>
        </w:rPr>
        <w:instrText>.</w:instrText>
      </w:r>
      <w:r w:rsidRPr="003859B6">
        <w:rPr>
          <w:lang w:eastAsia="en-GB"/>
        </w:rPr>
        <w:tab/>
      </w:r>
      <w:r w:rsidRPr="003859B6">
        <w:rPr>
          <w:lang w:eastAsia="en-GB"/>
        </w:rPr>
        <w:fldChar w:fldCharType="end"/>
      </w:r>
      <w:r w:rsidRPr="003859B6">
        <w:rPr>
          <w:lang w:eastAsia="en-GB"/>
        </w:rPr>
        <w:t>According to data published by the Indonesian Chamber of Commerce and Industry (Kadin Indonesia), around 17% of a company’s total expenditure in Indonesia is absorbed by logistics costs (Indonesia Investments</w:t>
      </w:r>
      <w:r w:rsidR="008E7475" w:rsidRPr="003859B6">
        <w:rPr>
          <w:lang w:eastAsia="en-GB"/>
        </w:rPr>
        <w:t>,</w:t>
      </w:r>
      <w:r w:rsidRPr="003859B6">
        <w:rPr>
          <w:lang w:eastAsia="en-GB"/>
        </w:rPr>
        <w:t xml:space="preserve"> 2016</w:t>
      </w:r>
      <w:r w:rsidR="008E7475" w:rsidRPr="003859B6">
        <w:rPr>
          <w:lang w:eastAsia="en-GB"/>
        </w:rPr>
        <w:t>a</w:t>
      </w:r>
      <w:r w:rsidRPr="003859B6">
        <w:rPr>
          <w:lang w:eastAsia="en-GB"/>
        </w:rPr>
        <w:t>). In peer regional economies</w:t>
      </w:r>
      <w:r w:rsidR="00F7417A" w:rsidRPr="003859B6">
        <w:rPr>
          <w:lang w:eastAsia="en-GB"/>
        </w:rPr>
        <w:t>,</w:t>
      </w:r>
      <w:r w:rsidRPr="003859B6">
        <w:rPr>
          <w:lang w:eastAsia="en-GB"/>
        </w:rPr>
        <w:t xml:space="preserve"> this number is much lower: 5% in Japan, 8% in Malaysia, 10% in Thailand and 12.5% in China. According to the World Economic Forum Global Competitiveness Index 2015, since 2013, every transport </w:t>
      </w:r>
      <w:r w:rsidR="00F7417A" w:rsidRPr="003859B6">
        <w:rPr>
          <w:lang w:eastAsia="en-GB"/>
        </w:rPr>
        <w:t xml:space="preserve">category has </w:t>
      </w:r>
      <w:r w:rsidRPr="003859B6">
        <w:rPr>
          <w:lang w:eastAsia="en-GB"/>
        </w:rPr>
        <w:t>receded in quality, indicating that Indonesia is not keeping up with the rest of the world in terms of transport development</w:t>
      </w:r>
      <w:r w:rsidR="006D2A7E" w:rsidRPr="003859B6">
        <w:rPr>
          <w:lang w:eastAsia="en-GB"/>
        </w:rPr>
        <w:t xml:space="preserve"> (World Economic Forum, 2015)</w:t>
      </w:r>
      <w:r w:rsidR="00F7417A" w:rsidRPr="003859B6">
        <w:rPr>
          <w:lang w:eastAsia="en-GB"/>
        </w:rPr>
        <w:t>. Q</w:t>
      </w:r>
      <w:r w:rsidRPr="003859B6">
        <w:rPr>
          <w:lang w:eastAsia="en-GB"/>
        </w:rPr>
        <w:t>uality of port infrastructure was the lowest</w:t>
      </w:r>
      <w:r w:rsidR="00F7417A" w:rsidRPr="003859B6">
        <w:rPr>
          <w:lang w:eastAsia="en-GB"/>
        </w:rPr>
        <w:t>-</w:t>
      </w:r>
      <w:r w:rsidRPr="003859B6">
        <w:rPr>
          <w:lang w:eastAsia="en-GB"/>
        </w:rPr>
        <w:t xml:space="preserve">rated category. Problems include a lack of equipment, low port efficiency and poor road access. </w:t>
      </w:r>
    </w:p>
    <w:p w:rsidR="00051FA7" w:rsidRPr="003859B6" w:rsidRDefault="00051FA7" w:rsidP="00051FA7">
      <w:pPr>
        <w:pStyle w:val="Num-DocParagraph"/>
      </w:pPr>
      <w:r w:rsidRPr="003859B6">
        <w:rPr>
          <w:lang w:eastAsia="en-GB"/>
        </w:rPr>
        <w:fldChar w:fldCharType="begin"/>
      </w:r>
      <w:r w:rsidRPr="003859B6">
        <w:rPr>
          <w:lang w:eastAsia="en-GB"/>
        </w:rPr>
        <w:instrText xml:space="preserve"> MACROBUTTON NUMBERING </w:instrText>
      </w:r>
      <w:r w:rsidRPr="003859B6">
        <w:rPr>
          <w:lang w:eastAsia="en-GB"/>
        </w:rPr>
        <w:fldChar w:fldCharType="begin"/>
      </w:r>
      <w:r w:rsidRPr="003859B6">
        <w:rPr>
          <w:lang w:eastAsia="en-GB"/>
        </w:rPr>
        <w:instrText xml:space="preserve"> SEQ  dpara</w:instrText>
      </w:r>
      <w:r w:rsidRPr="003859B6">
        <w:rPr>
          <w:lang w:eastAsia="en-GB"/>
        </w:rPr>
        <w:fldChar w:fldCharType="separate"/>
      </w:r>
      <w:r w:rsidR="003859B6">
        <w:rPr>
          <w:noProof/>
          <w:lang w:eastAsia="en-GB"/>
        </w:rPr>
        <w:instrText>85</w:instrText>
      </w:r>
      <w:r w:rsidRPr="003859B6">
        <w:rPr>
          <w:lang w:eastAsia="en-GB"/>
        </w:rPr>
        <w:fldChar w:fldCharType="end"/>
      </w:r>
      <w:r w:rsidRPr="003859B6">
        <w:rPr>
          <w:lang w:eastAsia="en-GB"/>
        </w:rPr>
        <w:instrText>.</w:instrText>
      </w:r>
      <w:r w:rsidRPr="003859B6">
        <w:rPr>
          <w:lang w:eastAsia="en-GB"/>
        </w:rPr>
        <w:tab/>
      </w:r>
      <w:r w:rsidRPr="003859B6">
        <w:rPr>
          <w:lang w:eastAsia="en-GB"/>
        </w:rPr>
        <w:fldChar w:fldCharType="end"/>
      </w:r>
      <w:r w:rsidRPr="003859B6">
        <w:rPr>
          <w:lang w:eastAsia="en-GB"/>
        </w:rPr>
        <w:t xml:space="preserve">Energy infrastructure also </w:t>
      </w:r>
      <w:r w:rsidR="003E3A9A" w:rsidRPr="003859B6">
        <w:rPr>
          <w:lang w:eastAsia="en-GB"/>
        </w:rPr>
        <w:t>requires</w:t>
      </w:r>
      <w:r w:rsidRPr="003859B6">
        <w:rPr>
          <w:lang w:eastAsia="en-GB"/>
        </w:rPr>
        <w:t xml:space="preserve"> </w:t>
      </w:r>
      <w:r w:rsidR="003E3A9A" w:rsidRPr="003859B6">
        <w:rPr>
          <w:lang w:eastAsia="en-GB"/>
        </w:rPr>
        <w:t xml:space="preserve">critical </w:t>
      </w:r>
      <w:r w:rsidRPr="003859B6">
        <w:rPr>
          <w:lang w:eastAsia="en-GB"/>
        </w:rPr>
        <w:t xml:space="preserve">improvement. </w:t>
      </w:r>
      <w:r w:rsidRPr="003859B6">
        <w:t>Energy services and consumption are oriented disproportionately toward Indonesia’s economic growth centres</w:t>
      </w:r>
      <w:r w:rsidR="003E3A9A" w:rsidRPr="003859B6">
        <w:t>,</w:t>
      </w:r>
      <w:r w:rsidRPr="003859B6">
        <w:t xml:space="preserve"> and large expanses of remote areas still lack access to basic energy services (Tabor, 2015). </w:t>
      </w:r>
      <w:r w:rsidRPr="003859B6">
        <w:rPr>
          <w:lang w:eastAsia="en-GB"/>
        </w:rPr>
        <w:t>In addition, demand is outstripping supply capacities in many parts of the national g</w:t>
      </w:r>
      <w:r w:rsidR="003E3A9A" w:rsidRPr="003859B6">
        <w:rPr>
          <w:lang w:eastAsia="en-GB"/>
        </w:rPr>
        <w:t>ri</w:t>
      </w:r>
      <w:r w:rsidRPr="003859B6">
        <w:rPr>
          <w:lang w:eastAsia="en-GB"/>
        </w:rPr>
        <w:t>d</w:t>
      </w:r>
      <w:r w:rsidR="003E3A9A" w:rsidRPr="003859B6">
        <w:rPr>
          <w:lang w:eastAsia="en-GB"/>
        </w:rPr>
        <w:t>,</w:t>
      </w:r>
      <w:r w:rsidRPr="003859B6">
        <w:rPr>
          <w:lang w:eastAsia="en-GB"/>
        </w:rPr>
        <w:t xml:space="preserve"> due to electricity theft, underinvestment and infrastructure needs related to transmission and distribution.</w:t>
      </w:r>
    </w:p>
    <w:p w:rsidR="00051FA7" w:rsidRPr="003859B6" w:rsidRDefault="00051FA7" w:rsidP="00051FA7">
      <w:pPr>
        <w:pStyle w:val="Num-DocParagraph"/>
        <w:rPr>
          <w:lang w:eastAsia="en-GB"/>
        </w:rPr>
      </w:pPr>
      <w:r w:rsidRPr="003859B6">
        <w:rPr>
          <w:lang w:eastAsia="en-GB"/>
        </w:rPr>
        <w:fldChar w:fldCharType="begin"/>
      </w:r>
      <w:r w:rsidRPr="003859B6">
        <w:rPr>
          <w:lang w:eastAsia="en-GB"/>
        </w:rPr>
        <w:instrText xml:space="preserve"> MACROBUTTON NUMBERING </w:instrText>
      </w:r>
      <w:r w:rsidRPr="003859B6">
        <w:rPr>
          <w:lang w:eastAsia="en-GB"/>
        </w:rPr>
        <w:fldChar w:fldCharType="begin"/>
      </w:r>
      <w:r w:rsidRPr="003859B6">
        <w:rPr>
          <w:lang w:eastAsia="en-GB"/>
        </w:rPr>
        <w:instrText xml:space="preserve"> SEQ  dpara</w:instrText>
      </w:r>
      <w:r w:rsidRPr="003859B6">
        <w:rPr>
          <w:lang w:eastAsia="en-GB"/>
        </w:rPr>
        <w:fldChar w:fldCharType="separate"/>
      </w:r>
      <w:r w:rsidR="003859B6">
        <w:rPr>
          <w:noProof/>
          <w:lang w:eastAsia="en-GB"/>
        </w:rPr>
        <w:instrText>86</w:instrText>
      </w:r>
      <w:r w:rsidRPr="003859B6">
        <w:rPr>
          <w:lang w:eastAsia="en-GB"/>
        </w:rPr>
        <w:fldChar w:fldCharType="end"/>
      </w:r>
      <w:r w:rsidRPr="003859B6">
        <w:rPr>
          <w:lang w:eastAsia="en-GB"/>
        </w:rPr>
        <w:instrText>.</w:instrText>
      </w:r>
      <w:r w:rsidRPr="003859B6">
        <w:rPr>
          <w:lang w:eastAsia="en-GB"/>
        </w:rPr>
        <w:tab/>
      </w:r>
      <w:r w:rsidRPr="003859B6">
        <w:rPr>
          <w:lang w:eastAsia="en-GB"/>
        </w:rPr>
        <w:fldChar w:fldCharType="end"/>
      </w:r>
      <w:r w:rsidRPr="003859B6">
        <w:rPr>
          <w:lang w:eastAsia="en-GB"/>
        </w:rPr>
        <w:t xml:space="preserve">The </w:t>
      </w:r>
      <w:r w:rsidR="003E3A9A" w:rsidRPr="003859B6">
        <w:rPr>
          <w:lang w:eastAsia="en-GB"/>
        </w:rPr>
        <w:t xml:space="preserve">government </w:t>
      </w:r>
      <w:r w:rsidRPr="003859B6">
        <w:rPr>
          <w:lang w:eastAsia="en-GB"/>
        </w:rPr>
        <w:t xml:space="preserve">is conscious of the need to prioritise infrastructure investments. President </w:t>
      </w:r>
      <w:proofErr w:type="spellStart"/>
      <w:r w:rsidRPr="003859B6">
        <w:rPr>
          <w:lang w:eastAsia="en-GB"/>
        </w:rPr>
        <w:t>Jokowi</w:t>
      </w:r>
      <w:proofErr w:type="spellEnd"/>
      <w:r w:rsidRPr="003859B6">
        <w:rPr>
          <w:lang w:eastAsia="en-GB"/>
        </w:rPr>
        <w:t xml:space="preserve"> announced that infrastructure spending will increase throughout his first term, peaking at around 7.7% of GDP in 2017 with the biggest investment in maritime infrastructure.</w:t>
      </w:r>
      <w:r w:rsidRPr="003859B6" w:rsidDel="00336272">
        <w:rPr>
          <w:lang w:eastAsia="en-GB"/>
        </w:rPr>
        <w:t xml:space="preserve"> </w:t>
      </w:r>
      <w:r w:rsidRPr="003859B6">
        <w:rPr>
          <w:lang w:eastAsia="en-GB"/>
        </w:rPr>
        <w:t xml:space="preserve">The government </w:t>
      </w:r>
      <w:r w:rsidR="00A16E26" w:rsidRPr="003859B6">
        <w:rPr>
          <w:lang w:eastAsia="en-GB"/>
        </w:rPr>
        <w:t xml:space="preserve">intends </w:t>
      </w:r>
      <w:r w:rsidRPr="003859B6">
        <w:rPr>
          <w:lang w:eastAsia="en-GB"/>
        </w:rPr>
        <w:t xml:space="preserve">to build 24 new sea ports and 15 new airports by 2019. </w:t>
      </w:r>
      <w:r w:rsidR="00A16E26" w:rsidRPr="003859B6">
        <w:rPr>
          <w:lang w:eastAsia="en-GB"/>
        </w:rPr>
        <w:t xml:space="preserve">By </w:t>
      </w:r>
      <w:r w:rsidRPr="003859B6">
        <w:rPr>
          <w:lang w:eastAsia="en-GB"/>
        </w:rPr>
        <w:t xml:space="preserve">2014, over USD 19.2 million </w:t>
      </w:r>
      <w:r w:rsidR="00A16E26" w:rsidRPr="003859B6">
        <w:rPr>
          <w:lang w:eastAsia="en-GB"/>
        </w:rPr>
        <w:t xml:space="preserve">had been </w:t>
      </w:r>
      <w:r w:rsidRPr="003859B6">
        <w:rPr>
          <w:lang w:eastAsia="en-GB"/>
        </w:rPr>
        <w:t xml:space="preserve">spent on the development of facilities at fishing ports as part of a </w:t>
      </w:r>
      <w:r w:rsidR="00A16E26" w:rsidRPr="003859B6">
        <w:rPr>
          <w:lang w:eastAsia="en-GB"/>
        </w:rPr>
        <w:t>three-</w:t>
      </w:r>
      <w:r w:rsidRPr="003859B6">
        <w:rPr>
          <w:lang w:eastAsia="en-GB"/>
        </w:rPr>
        <w:t>year development programme (2011-2014) (</w:t>
      </w:r>
      <w:r w:rsidR="00581CBF" w:rsidRPr="003859B6">
        <w:rPr>
          <w:lang w:eastAsia="en-GB"/>
        </w:rPr>
        <w:t xml:space="preserve">OECD, </w:t>
      </w:r>
      <w:r w:rsidR="00DC53AB" w:rsidRPr="003859B6">
        <w:rPr>
          <w:lang w:eastAsia="en-GB"/>
        </w:rPr>
        <w:t>2017</w:t>
      </w:r>
      <w:r w:rsidRPr="003859B6">
        <w:rPr>
          <w:lang w:eastAsia="en-GB"/>
        </w:rPr>
        <w:t xml:space="preserve">). The investment targets </w:t>
      </w:r>
      <w:r w:rsidR="00A16E26" w:rsidRPr="003859B6">
        <w:rPr>
          <w:lang w:eastAsia="en-GB"/>
        </w:rPr>
        <w:t xml:space="preserve">improvements to </w:t>
      </w:r>
      <w:r w:rsidRPr="003859B6">
        <w:rPr>
          <w:lang w:eastAsia="en-GB"/>
        </w:rPr>
        <w:t xml:space="preserve">clean water supply, </w:t>
      </w:r>
      <w:r w:rsidR="00A16E26" w:rsidRPr="003859B6">
        <w:rPr>
          <w:lang w:eastAsia="en-GB"/>
        </w:rPr>
        <w:t xml:space="preserve">the expansion of </w:t>
      </w:r>
      <w:r w:rsidRPr="003859B6">
        <w:rPr>
          <w:lang w:eastAsia="en-GB"/>
        </w:rPr>
        <w:t xml:space="preserve">landing areas and facilities, better transportation to and from the port, renewable energy sources and solar panels. In 2015, </w:t>
      </w:r>
      <w:r w:rsidR="00A16E26" w:rsidRPr="003859B6">
        <w:rPr>
          <w:lang w:eastAsia="en-GB"/>
        </w:rPr>
        <w:t xml:space="preserve">a further </w:t>
      </w:r>
      <w:r w:rsidRPr="003859B6">
        <w:rPr>
          <w:lang w:eastAsia="en-GB"/>
        </w:rPr>
        <w:t xml:space="preserve">USD 23.9 million </w:t>
      </w:r>
      <w:r w:rsidR="00A16E26" w:rsidRPr="003859B6">
        <w:rPr>
          <w:lang w:eastAsia="en-GB"/>
        </w:rPr>
        <w:t>was</w:t>
      </w:r>
      <w:r w:rsidRPr="003859B6">
        <w:rPr>
          <w:lang w:eastAsia="en-GB"/>
        </w:rPr>
        <w:t xml:space="preserve"> spent on developing fishing ports in Indonesia’s outermost regions</w:t>
      </w:r>
      <w:r w:rsidR="00A16E26" w:rsidRPr="003859B6">
        <w:rPr>
          <w:lang w:eastAsia="en-GB"/>
        </w:rPr>
        <w:t>,</w:t>
      </w:r>
      <w:r w:rsidRPr="003859B6">
        <w:rPr>
          <w:lang w:eastAsia="en-GB"/>
        </w:rPr>
        <w:t xml:space="preserve"> </w:t>
      </w:r>
      <w:r w:rsidRPr="003859B6">
        <w:t xml:space="preserve">while USD 666 000 was also spent on </w:t>
      </w:r>
      <w:r w:rsidR="00A16E26" w:rsidRPr="003859B6">
        <w:t xml:space="preserve">the installation of </w:t>
      </w:r>
      <w:r w:rsidRPr="003859B6">
        <w:t xml:space="preserve">solar cells in fishing ports </w:t>
      </w:r>
      <w:r w:rsidRPr="003859B6">
        <w:rPr>
          <w:lang w:eastAsia="en-GB"/>
        </w:rPr>
        <w:t>(</w:t>
      </w:r>
      <w:r w:rsidR="00091DEB" w:rsidRPr="003859B6">
        <w:rPr>
          <w:lang w:eastAsia="en-GB"/>
        </w:rPr>
        <w:t xml:space="preserve">OECD, </w:t>
      </w:r>
      <w:r w:rsidR="00DC53AB" w:rsidRPr="003859B6">
        <w:rPr>
          <w:lang w:eastAsia="en-GB"/>
        </w:rPr>
        <w:t>2017</w:t>
      </w:r>
      <w:r w:rsidR="00091DEB" w:rsidRPr="003859B6">
        <w:rPr>
          <w:lang w:eastAsia="en-GB"/>
        </w:rPr>
        <w:t>)</w:t>
      </w:r>
      <w:r w:rsidRPr="003859B6">
        <w:rPr>
          <w:lang w:eastAsia="en-GB"/>
        </w:rPr>
        <w:t>. Together, infrastructure projects accounted for 9</w:t>
      </w:r>
      <w:r w:rsidR="00A16E26" w:rsidRPr="003859B6">
        <w:rPr>
          <w:lang w:eastAsia="en-GB"/>
        </w:rPr>
        <w:t>-</w:t>
      </w:r>
      <w:r w:rsidRPr="003859B6">
        <w:rPr>
          <w:lang w:eastAsia="en-GB"/>
        </w:rPr>
        <w:t xml:space="preserve">10% of </w:t>
      </w:r>
      <w:r w:rsidR="00A16E26" w:rsidRPr="003859B6">
        <w:rPr>
          <w:lang w:eastAsia="en-GB"/>
        </w:rPr>
        <w:t xml:space="preserve">government </w:t>
      </w:r>
      <w:r w:rsidRPr="003859B6">
        <w:rPr>
          <w:lang w:eastAsia="en-GB"/>
        </w:rPr>
        <w:t xml:space="preserve">support in fisheries and aquaculture in 2014 and 2015 (Figure 8). Infrastructure needs can </w:t>
      </w:r>
      <w:r w:rsidR="00A16E26" w:rsidRPr="003859B6">
        <w:rPr>
          <w:lang w:eastAsia="en-GB"/>
        </w:rPr>
        <w:t xml:space="preserve">understandably </w:t>
      </w:r>
      <w:r w:rsidRPr="003859B6">
        <w:rPr>
          <w:lang w:eastAsia="en-GB"/>
        </w:rPr>
        <w:t xml:space="preserve">place a huge burden on government budgets and, in future, Indonesia may wish to consider </w:t>
      </w:r>
      <w:r w:rsidR="00A16E26" w:rsidRPr="003859B6">
        <w:rPr>
          <w:lang w:eastAsia="en-GB"/>
        </w:rPr>
        <w:t xml:space="preserve">private sector </w:t>
      </w:r>
      <w:r w:rsidRPr="003859B6">
        <w:rPr>
          <w:lang w:eastAsia="en-GB"/>
        </w:rPr>
        <w:t>participation through public-private partnerships (PPP).</w:t>
      </w:r>
    </w:p>
    <w:p w:rsidR="00B02A67" w:rsidRPr="003859B6" w:rsidRDefault="002357C2" w:rsidP="00A32CA2">
      <w:pPr>
        <w:pStyle w:val="Heading4"/>
      </w:pPr>
      <w:r w:rsidRPr="003859B6">
        <w:t>Encouraging</w:t>
      </w:r>
      <w:r w:rsidR="00B02A67" w:rsidRPr="003859B6">
        <w:t xml:space="preserve"> research and development </w:t>
      </w:r>
    </w:p>
    <w:p w:rsidR="0073176A" w:rsidRPr="003859B6" w:rsidRDefault="00273602" w:rsidP="00EB53DC">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87</w:instrText>
      </w:r>
      <w:r w:rsidRPr="003859B6">
        <w:fldChar w:fldCharType="end"/>
      </w:r>
      <w:r w:rsidRPr="003859B6">
        <w:instrText>.</w:instrText>
      </w:r>
      <w:r w:rsidRPr="003859B6">
        <w:tab/>
      </w:r>
      <w:r w:rsidRPr="003859B6">
        <w:fldChar w:fldCharType="end"/>
      </w:r>
      <w:r w:rsidR="00A16E26" w:rsidRPr="003859B6">
        <w:t>A</w:t>
      </w:r>
      <w:r w:rsidR="00B02A67" w:rsidRPr="003859B6">
        <w:rPr>
          <w:rFonts w:cs="Times"/>
          <w:szCs w:val="30"/>
        </w:rPr>
        <w:t xml:space="preserve">n important strategy for the Indonesian government </w:t>
      </w:r>
      <w:r w:rsidR="00A16E26" w:rsidRPr="003859B6">
        <w:rPr>
          <w:rFonts w:cs="Times"/>
          <w:szCs w:val="30"/>
        </w:rPr>
        <w:t xml:space="preserve">would be </w:t>
      </w:r>
      <w:r w:rsidR="004F2AAD" w:rsidRPr="003859B6">
        <w:rPr>
          <w:rFonts w:cs="Times"/>
          <w:szCs w:val="30"/>
        </w:rPr>
        <w:t>to create the conditions for</w:t>
      </w:r>
      <w:r w:rsidR="00B02A67" w:rsidRPr="003859B6">
        <w:rPr>
          <w:rFonts w:cs="Times"/>
          <w:szCs w:val="30"/>
        </w:rPr>
        <w:t xml:space="preserve"> the </w:t>
      </w:r>
      <w:r w:rsidR="00A16E26" w:rsidRPr="003859B6">
        <w:rPr>
          <w:rFonts w:cs="Times"/>
          <w:szCs w:val="30"/>
        </w:rPr>
        <w:t>R&amp;D</w:t>
      </w:r>
      <w:r w:rsidR="00B02A67" w:rsidRPr="003859B6">
        <w:rPr>
          <w:rFonts w:cs="Times"/>
          <w:szCs w:val="30"/>
        </w:rPr>
        <w:t xml:space="preserve"> that </w:t>
      </w:r>
      <w:r w:rsidR="00A16E26" w:rsidRPr="003859B6">
        <w:rPr>
          <w:rFonts w:cs="Times"/>
          <w:szCs w:val="30"/>
        </w:rPr>
        <w:t>enables</w:t>
      </w:r>
      <w:r w:rsidR="00B02A67" w:rsidRPr="003859B6">
        <w:rPr>
          <w:rFonts w:cs="Times"/>
          <w:szCs w:val="30"/>
        </w:rPr>
        <w:t xml:space="preserve"> innovation</w:t>
      </w:r>
      <w:r w:rsidR="004F2AAD" w:rsidRPr="003859B6">
        <w:rPr>
          <w:rFonts w:cs="Times"/>
          <w:szCs w:val="30"/>
        </w:rPr>
        <w:t xml:space="preserve"> to take place</w:t>
      </w:r>
      <w:r w:rsidR="00B02A67" w:rsidRPr="003859B6">
        <w:rPr>
          <w:rFonts w:cs="Times"/>
          <w:szCs w:val="30"/>
        </w:rPr>
        <w:t xml:space="preserve">. </w:t>
      </w:r>
      <w:r w:rsidR="00051FA7" w:rsidRPr="003859B6">
        <w:rPr>
          <w:rFonts w:cs="Times"/>
          <w:szCs w:val="30"/>
        </w:rPr>
        <w:t>In the OECD context, a</w:t>
      </w:r>
      <w:r w:rsidR="00C8186E" w:rsidRPr="003859B6">
        <w:t xml:space="preserve">n industry-wide approach to innovation activities </w:t>
      </w:r>
      <w:r w:rsidR="00A16E26" w:rsidRPr="003859B6">
        <w:t xml:space="preserve">– </w:t>
      </w:r>
      <w:r w:rsidR="00C8186E" w:rsidRPr="003859B6">
        <w:t>through industry organisations, producer organisations and specialised university laboratories</w:t>
      </w:r>
      <w:r w:rsidR="00A16E26" w:rsidRPr="003859B6">
        <w:t xml:space="preserve"> – </w:t>
      </w:r>
      <w:r w:rsidR="00C8186E" w:rsidRPr="003859B6">
        <w:t>has been found to be conducive to better research outco</w:t>
      </w:r>
      <w:r w:rsidR="00CC776E" w:rsidRPr="003859B6">
        <w:t xml:space="preserve">mes </w:t>
      </w:r>
      <w:r w:rsidR="00CC776E" w:rsidRPr="003859B6">
        <w:rPr>
          <w:lang w:eastAsia="en-GB"/>
        </w:rPr>
        <w:t>(OECD, 2013)</w:t>
      </w:r>
      <w:r w:rsidR="00C8186E" w:rsidRPr="003859B6">
        <w:t xml:space="preserve">. </w:t>
      </w:r>
      <w:r w:rsidR="004F2AAD" w:rsidRPr="003859B6">
        <w:t xml:space="preserve">Facilitating </w:t>
      </w:r>
      <w:r w:rsidR="00A16E26" w:rsidRPr="003859B6">
        <w:t>PPPs</w:t>
      </w:r>
      <w:r w:rsidR="004F2AAD" w:rsidRPr="003859B6">
        <w:t xml:space="preserve"> can </w:t>
      </w:r>
      <w:r w:rsidR="00C8186E" w:rsidRPr="003859B6">
        <w:t xml:space="preserve">also </w:t>
      </w:r>
      <w:r w:rsidR="00A16E26" w:rsidRPr="003859B6">
        <w:t>enable the development of</w:t>
      </w:r>
      <w:r w:rsidR="004F2AAD" w:rsidRPr="003859B6">
        <w:t xml:space="preserve"> innovations (Subasinghe et al., 2000). However, private </w:t>
      </w:r>
      <w:r w:rsidR="00A16E26" w:rsidRPr="003859B6">
        <w:t>sector investment tends to be orientated</w:t>
      </w:r>
      <w:r w:rsidR="004F2AAD" w:rsidRPr="003859B6">
        <w:t xml:space="preserve"> towards larger enterprises</w:t>
      </w:r>
      <w:r w:rsidR="00C8186E" w:rsidRPr="003859B6">
        <w:t xml:space="preserve"> </w:t>
      </w:r>
      <w:r w:rsidR="00CC776E" w:rsidRPr="003859B6">
        <w:rPr>
          <w:lang w:eastAsia="en-GB"/>
        </w:rPr>
        <w:t>(OECD, 2013)</w:t>
      </w:r>
      <w:r w:rsidR="004F2AAD" w:rsidRPr="003859B6">
        <w:t xml:space="preserve">. </w:t>
      </w:r>
      <w:r w:rsidR="00AF1634" w:rsidRPr="003859B6">
        <w:t>Finally, i</w:t>
      </w:r>
      <w:r w:rsidR="004F2AAD" w:rsidRPr="003859B6">
        <w:t>n Indonesia,</w:t>
      </w:r>
      <w:r w:rsidR="00B02A67" w:rsidRPr="003859B6">
        <w:rPr>
          <w:rFonts w:cs="Times"/>
          <w:szCs w:val="30"/>
        </w:rPr>
        <w:t xml:space="preserve"> </w:t>
      </w:r>
      <w:r w:rsidR="004F2AAD" w:rsidRPr="003859B6">
        <w:t>s</w:t>
      </w:r>
      <w:r w:rsidR="00B02A67" w:rsidRPr="003859B6">
        <w:t>mall</w:t>
      </w:r>
      <w:r w:rsidR="00AF1634" w:rsidRPr="003859B6">
        <w:t>-</w:t>
      </w:r>
      <w:r w:rsidR="00B02A67" w:rsidRPr="003859B6">
        <w:t xml:space="preserve">scale </w:t>
      </w:r>
      <w:r w:rsidR="00374B7C" w:rsidRPr="003859B6">
        <w:t>aqua-</w:t>
      </w:r>
      <w:r w:rsidR="00B02A67" w:rsidRPr="003859B6">
        <w:t>farmers and fishers form the majority of producers</w:t>
      </w:r>
      <w:r w:rsidR="0073176A" w:rsidRPr="003859B6">
        <w:t>. While</w:t>
      </w:r>
      <w:r w:rsidR="00B02A67" w:rsidRPr="003859B6">
        <w:t xml:space="preserve"> </w:t>
      </w:r>
      <w:r w:rsidR="0073176A" w:rsidRPr="003859B6">
        <w:t>small businesses can pioneer new systems, species, products and technologies, they often</w:t>
      </w:r>
      <w:r w:rsidR="00B02A67" w:rsidRPr="003859B6">
        <w:t xml:space="preserve"> lack resources to innovate on their own. </w:t>
      </w:r>
      <w:r w:rsidR="0073176A" w:rsidRPr="003859B6">
        <w:t>Public policy can thus be used to kick</w:t>
      </w:r>
      <w:r w:rsidR="00AF1634" w:rsidRPr="003859B6">
        <w:t>-</w:t>
      </w:r>
      <w:r w:rsidR="0073176A" w:rsidRPr="003859B6">
        <w:t xml:space="preserve">start the required </w:t>
      </w:r>
      <w:r w:rsidR="00AF1634" w:rsidRPr="003859B6">
        <w:t>R&amp;D</w:t>
      </w:r>
      <w:r w:rsidR="0073176A" w:rsidRPr="003859B6">
        <w:t xml:space="preserve">. </w:t>
      </w:r>
    </w:p>
    <w:p w:rsidR="00051FA7" w:rsidRPr="003859B6" w:rsidRDefault="00051FA7" w:rsidP="00EB53DC">
      <w:pPr>
        <w:pStyle w:val="Num-DocParagraph"/>
        <w:rPr>
          <w:lang w:eastAsia="en-GB"/>
        </w:rPr>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88</w:instrText>
      </w:r>
      <w:r w:rsidRPr="003859B6">
        <w:fldChar w:fldCharType="end"/>
      </w:r>
      <w:r w:rsidRPr="003859B6">
        <w:instrText>.</w:instrText>
      </w:r>
      <w:r w:rsidRPr="003859B6">
        <w:tab/>
      </w:r>
      <w:r w:rsidRPr="003859B6">
        <w:fldChar w:fldCharType="end"/>
      </w:r>
      <w:r w:rsidR="00AF1634" w:rsidRPr="003859B6">
        <w:t xml:space="preserve">Potential areas </w:t>
      </w:r>
      <w:r w:rsidR="00300AD2" w:rsidRPr="003859B6">
        <w:t>for innovation</w:t>
      </w:r>
      <w:r w:rsidR="00AF1634" w:rsidRPr="003859B6">
        <w:t xml:space="preserve"> investment</w:t>
      </w:r>
      <w:r w:rsidR="0073176A" w:rsidRPr="003859B6">
        <w:t xml:space="preserve"> </w:t>
      </w:r>
      <w:r w:rsidR="00296162" w:rsidRPr="003859B6">
        <w:t>include</w:t>
      </w:r>
      <w:r w:rsidR="00300AD2" w:rsidRPr="003859B6">
        <w:t xml:space="preserve"> </w:t>
      </w:r>
      <w:r w:rsidR="00AF1634" w:rsidRPr="003859B6">
        <w:t xml:space="preserve">research areas related to </w:t>
      </w:r>
      <w:r w:rsidR="0073176A" w:rsidRPr="003859B6">
        <w:t xml:space="preserve">on-farm </w:t>
      </w:r>
      <w:r w:rsidR="00AF1634" w:rsidRPr="003859B6">
        <w:t>activity,</w:t>
      </w:r>
      <w:r w:rsidR="0073176A" w:rsidRPr="003859B6">
        <w:t xml:space="preserve"> such as water quality management, better feed efficiency and innovative production systems; longer</w:t>
      </w:r>
      <w:r w:rsidR="00AF1634" w:rsidRPr="003859B6">
        <w:t>-</w:t>
      </w:r>
      <w:r w:rsidR="0073176A" w:rsidRPr="003859B6">
        <w:t>term research program</w:t>
      </w:r>
      <w:r w:rsidR="00AF1634" w:rsidRPr="003859B6">
        <w:t>me</w:t>
      </w:r>
      <w:r w:rsidR="0073176A" w:rsidRPr="003859B6">
        <w:t>s on the use of genetics</w:t>
      </w:r>
      <w:r w:rsidR="00AF1634" w:rsidRPr="003859B6">
        <w:t>,</w:t>
      </w:r>
      <w:r w:rsidR="0073176A" w:rsidRPr="003859B6">
        <w:t xml:space="preserve"> for example</w:t>
      </w:r>
      <w:r w:rsidR="00AF1634" w:rsidRPr="003859B6">
        <w:t xml:space="preserve">; </w:t>
      </w:r>
      <w:r w:rsidR="000D72E3" w:rsidRPr="003859B6">
        <w:t>and</w:t>
      </w:r>
      <w:r w:rsidR="0073176A" w:rsidRPr="003859B6">
        <w:t xml:space="preserve"> reliable data collection and analysis to better inform management decision-making.</w:t>
      </w:r>
      <w:r w:rsidR="00300AD2" w:rsidRPr="003859B6">
        <w:t xml:space="preserve"> </w:t>
      </w:r>
      <w:r w:rsidRPr="003859B6">
        <w:t xml:space="preserve">Developing a strategy for the diffusion of </w:t>
      </w:r>
      <w:r w:rsidR="000D72E3" w:rsidRPr="003859B6">
        <w:t xml:space="preserve">innovation </w:t>
      </w:r>
      <w:r w:rsidRPr="003859B6">
        <w:t xml:space="preserve">results can also bring broad benefits. </w:t>
      </w:r>
      <w:r w:rsidR="000D72E3" w:rsidRPr="003859B6">
        <w:rPr>
          <w:lang w:eastAsia="en-GB"/>
        </w:rPr>
        <w:t>In developing countries in particular, g</w:t>
      </w:r>
      <w:r w:rsidRPr="003859B6">
        <w:rPr>
          <w:lang w:eastAsia="en-GB"/>
        </w:rPr>
        <w:t xml:space="preserve">overnment investment </w:t>
      </w:r>
      <w:r w:rsidR="002B6A91" w:rsidRPr="003859B6">
        <w:rPr>
          <w:lang w:eastAsia="en-GB"/>
        </w:rPr>
        <w:t>is</w:t>
      </w:r>
      <w:r w:rsidR="000D72E3" w:rsidRPr="003859B6">
        <w:rPr>
          <w:lang w:eastAsia="en-GB"/>
        </w:rPr>
        <w:t xml:space="preserve"> </w:t>
      </w:r>
      <w:r w:rsidRPr="003859B6">
        <w:rPr>
          <w:lang w:eastAsia="en-GB"/>
        </w:rPr>
        <w:t>important to scale</w:t>
      </w:r>
      <w:r w:rsidR="002B6A91" w:rsidRPr="003859B6">
        <w:rPr>
          <w:lang w:eastAsia="en-GB"/>
        </w:rPr>
        <w:t xml:space="preserve"> </w:t>
      </w:r>
      <w:r w:rsidRPr="003859B6">
        <w:rPr>
          <w:lang w:eastAsia="en-GB"/>
        </w:rPr>
        <w:t>up good aquaculture and management practices so that they become industry norms (Ross et al</w:t>
      </w:r>
      <w:r w:rsidR="000D72E3" w:rsidRPr="003859B6">
        <w:rPr>
          <w:lang w:eastAsia="en-GB"/>
        </w:rPr>
        <w:t>.</w:t>
      </w:r>
      <w:r w:rsidRPr="003859B6">
        <w:rPr>
          <w:lang w:eastAsia="en-GB"/>
        </w:rPr>
        <w:t xml:space="preserve">, 2013). </w:t>
      </w:r>
      <w:r w:rsidRPr="003859B6">
        <w:t xml:space="preserve">Providing simple skills and technologies to small-scale aquaculture can </w:t>
      </w:r>
      <w:r w:rsidRPr="003859B6">
        <w:rPr>
          <w:lang w:eastAsia="en-GB"/>
        </w:rPr>
        <w:t xml:space="preserve">strengthen their innovative and learning capacities. </w:t>
      </w:r>
    </w:p>
    <w:p w:rsidR="00EB53DC" w:rsidRPr="003859B6" w:rsidRDefault="00051FA7" w:rsidP="00EB53DC">
      <w:pPr>
        <w:pStyle w:val="Num-DocParagraph"/>
        <w:rPr>
          <w:lang w:eastAsia="en-GB"/>
        </w:rPr>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89</w:instrText>
      </w:r>
      <w:r w:rsidRPr="003859B6">
        <w:fldChar w:fldCharType="end"/>
      </w:r>
      <w:r w:rsidRPr="003859B6">
        <w:instrText>.</w:instrText>
      </w:r>
      <w:r w:rsidRPr="003859B6">
        <w:tab/>
      </w:r>
      <w:r w:rsidRPr="003859B6">
        <w:fldChar w:fldCharType="end"/>
      </w:r>
      <w:r w:rsidRPr="003859B6">
        <w:rPr>
          <w:lang w:eastAsia="en-GB"/>
        </w:rPr>
        <w:t xml:space="preserve"> In Indonesia, spending on </w:t>
      </w:r>
      <w:r w:rsidR="002B6A91" w:rsidRPr="003859B6">
        <w:rPr>
          <w:lang w:eastAsia="en-GB"/>
        </w:rPr>
        <w:t>R&amp;D</w:t>
      </w:r>
      <w:r w:rsidRPr="003859B6">
        <w:rPr>
          <w:lang w:eastAsia="en-GB"/>
        </w:rPr>
        <w:t xml:space="preserve"> accounted for less than 2% of support to fisheries and less </w:t>
      </w:r>
      <w:r w:rsidR="002B6A91" w:rsidRPr="003859B6">
        <w:rPr>
          <w:lang w:eastAsia="en-GB"/>
        </w:rPr>
        <w:t xml:space="preserve">than </w:t>
      </w:r>
      <w:r w:rsidRPr="003859B6">
        <w:rPr>
          <w:lang w:eastAsia="en-GB"/>
        </w:rPr>
        <w:t xml:space="preserve">5% of support to aquaculture in 2014 and 2015, </w:t>
      </w:r>
      <w:r w:rsidR="002B6A91" w:rsidRPr="003859B6">
        <w:rPr>
          <w:lang w:eastAsia="en-GB"/>
        </w:rPr>
        <w:t>a</w:t>
      </w:r>
      <w:r w:rsidRPr="003859B6">
        <w:rPr>
          <w:lang w:eastAsia="en-GB"/>
        </w:rPr>
        <w:t xml:space="preserve"> relatively low </w:t>
      </w:r>
      <w:r w:rsidR="002B6A91" w:rsidRPr="003859B6">
        <w:rPr>
          <w:lang w:eastAsia="en-GB"/>
        </w:rPr>
        <w:t xml:space="preserve">figure </w:t>
      </w:r>
      <w:r w:rsidRPr="003859B6">
        <w:rPr>
          <w:lang w:eastAsia="en-GB"/>
        </w:rPr>
        <w:t xml:space="preserve">compared </w:t>
      </w:r>
      <w:r w:rsidR="002B6A91" w:rsidRPr="003859B6">
        <w:rPr>
          <w:lang w:eastAsia="en-GB"/>
        </w:rPr>
        <w:t xml:space="preserve">with </w:t>
      </w:r>
      <w:r w:rsidRPr="003859B6">
        <w:rPr>
          <w:lang w:eastAsia="en-GB"/>
        </w:rPr>
        <w:t>levels observed in many OECD countries (OECD, 2016</w:t>
      </w:r>
      <w:r w:rsidR="00C82E96" w:rsidRPr="003859B6">
        <w:rPr>
          <w:lang w:eastAsia="en-GB"/>
        </w:rPr>
        <w:t>a</w:t>
      </w:r>
      <w:r w:rsidRPr="003859B6">
        <w:rPr>
          <w:lang w:eastAsia="en-GB"/>
        </w:rPr>
        <w:t xml:space="preserve">). </w:t>
      </w:r>
      <w:r w:rsidR="00300AD2" w:rsidRPr="003859B6">
        <w:t>O</w:t>
      </w:r>
      <w:r w:rsidR="00B02A67" w:rsidRPr="003859B6">
        <w:rPr>
          <w:lang w:eastAsia="en-GB"/>
        </w:rPr>
        <w:t>ne key area</w:t>
      </w:r>
      <w:r w:rsidR="009125AB" w:rsidRPr="003859B6">
        <w:rPr>
          <w:lang w:eastAsia="en-GB"/>
        </w:rPr>
        <w:t xml:space="preserve"> </w:t>
      </w:r>
      <w:r w:rsidR="00C8186E" w:rsidRPr="003859B6">
        <w:rPr>
          <w:lang w:eastAsia="en-GB"/>
        </w:rPr>
        <w:t>identified</w:t>
      </w:r>
      <w:r w:rsidR="00300AD2" w:rsidRPr="003859B6">
        <w:rPr>
          <w:lang w:eastAsia="en-GB"/>
        </w:rPr>
        <w:t xml:space="preserve"> by the </w:t>
      </w:r>
      <w:r w:rsidR="002B6A91" w:rsidRPr="003859B6">
        <w:rPr>
          <w:lang w:eastAsia="en-GB"/>
        </w:rPr>
        <w:t xml:space="preserve">government </w:t>
      </w:r>
      <w:r w:rsidR="00B02A67" w:rsidRPr="003859B6">
        <w:rPr>
          <w:lang w:eastAsia="en-GB"/>
        </w:rPr>
        <w:t xml:space="preserve">is feed. As mentioned in </w:t>
      </w:r>
      <w:r w:rsidR="002B6A91" w:rsidRPr="003859B6">
        <w:rPr>
          <w:lang w:eastAsia="en-GB"/>
        </w:rPr>
        <w:t xml:space="preserve">Section </w:t>
      </w:r>
      <w:r w:rsidR="00B02A67" w:rsidRPr="003859B6">
        <w:rPr>
          <w:lang w:eastAsia="en-GB"/>
        </w:rPr>
        <w:t xml:space="preserve">3, fish feed </w:t>
      </w:r>
      <w:r w:rsidR="00300AD2" w:rsidRPr="003859B6">
        <w:rPr>
          <w:lang w:eastAsia="en-GB"/>
        </w:rPr>
        <w:t xml:space="preserve">accounts </w:t>
      </w:r>
      <w:r w:rsidR="004A03B5" w:rsidRPr="003859B6">
        <w:rPr>
          <w:lang w:eastAsia="en-GB"/>
        </w:rPr>
        <w:t xml:space="preserve">for </w:t>
      </w:r>
      <w:r w:rsidR="00B02A67" w:rsidRPr="003859B6">
        <w:rPr>
          <w:lang w:eastAsia="en-GB"/>
        </w:rPr>
        <w:t>the largest percentage of aquaculture operating costs</w:t>
      </w:r>
      <w:r w:rsidR="002B6A91" w:rsidRPr="003859B6">
        <w:rPr>
          <w:lang w:eastAsia="en-GB"/>
        </w:rPr>
        <w:t>,</w:t>
      </w:r>
      <w:r w:rsidR="00B02A67" w:rsidRPr="003859B6">
        <w:rPr>
          <w:lang w:eastAsia="en-GB"/>
        </w:rPr>
        <w:t xml:space="preserve"> and reducing these costs would contribute to improved productivity. </w:t>
      </w:r>
      <w:r w:rsidR="00300AD2" w:rsidRPr="003859B6">
        <w:rPr>
          <w:lang w:eastAsia="en-GB"/>
        </w:rPr>
        <w:t>Research program</w:t>
      </w:r>
      <w:r w:rsidR="002B6A91" w:rsidRPr="003859B6">
        <w:rPr>
          <w:lang w:eastAsia="en-GB"/>
        </w:rPr>
        <w:t>me</w:t>
      </w:r>
      <w:r w:rsidR="00300AD2" w:rsidRPr="003859B6">
        <w:rPr>
          <w:lang w:eastAsia="en-GB"/>
        </w:rPr>
        <w:t xml:space="preserve">s </w:t>
      </w:r>
      <w:r w:rsidR="00B27F63" w:rsidRPr="003859B6">
        <w:rPr>
          <w:lang w:eastAsia="en-GB"/>
        </w:rPr>
        <w:t>therefore</w:t>
      </w:r>
      <w:r w:rsidR="00300AD2" w:rsidRPr="003859B6">
        <w:rPr>
          <w:lang w:eastAsia="en-GB"/>
        </w:rPr>
        <w:t xml:space="preserve"> </w:t>
      </w:r>
      <w:r w:rsidR="00B27F63" w:rsidRPr="003859B6">
        <w:rPr>
          <w:lang w:eastAsia="en-GB"/>
        </w:rPr>
        <w:t xml:space="preserve">receive </w:t>
      </w:r>
      <w:r w:rsidR="00300AD2" w:rsidRPr="003859B6">
        <w:rPr>
          <w:lang w:eastAsia="en-GB"/>
        </w:rPr>
        <w:t xml:space="preserve">public </w:t>
      </w:r>
      <w:r w:rsidR="00B27F63" w:rsidRPr="003859B6">
        <w:rPr>
          <w:lang w:eastAsia="en-GB"/>
        </w:rPr>
        <w:t xml:space="preserve">funding </w:t>
      </w:r>
      <w:r w:rsidR="00300AD2" w:rsidRPr="003859B6">
        <w:rPr>
          <w:lang w:eastAsia="en-GB"/>
        </w:rPr>
        <w:t>to</w:t>
      </w:r>
      <w:r w:rsidR="00B02A67" w:rsidRPr="003859B6">
        <w:rPr>
          <w:lang w:eastAsia="en-GB"/>
        </w:rPr>
        <w:t xml:space="preserve"> </w:t>
      </w:r>
      <w:r w:rsidR="00B27F63" w:rsidRPr="003859B6">
        <w:rPr>
          <w:lang w:eastAsia="en-GB"/>
        </w:rPr>
        <w:t xml:space="preserve">conduct </w:t>
      </w:r>
      <w:r w:rsidR="00B02A67" w:rsidRPr="003859B6">
        <w:rPr>
          <w:lang w:eastAsia="en-GB"/>
        </w:rPr>
        <w:t>experiment</w:t>
      </w:r>
      <w:r w:rsidR="00B27F63" w:rsidRPr="003859B6">
        <w:rPr>
          <w:lang w:eastAsia="en-GB"/>
        </w:rPr>
        <w:t>s</w:t>
      </w:r>
      <w:r w:rsidR="00B02A67" w:rsidRPr="003859B6">
        <w:rPr>
          <w:lang w:eastAsia="en-GB"/>
        </w:rPr>
        <w:t xml:space="preserve"> with local ingredients and </w:t>
      </w:r>
      <w:r w:rsidR="00300AD2" w:rsidRPr="003859B6">
        <w:rPr>
          <w:lang w:eastAsia="en-GB"/>
        </w:rPr>
        <w:t>test</w:t>
      </w:r>
      <w:r w:rsidR="00B02A67" w:rsidRPr="003859B6">
        <w:rPr>
          <w:lang w:eastAsia="en-GB"/>
        </w:rPr>
        <w:t xml:space="preserve"> alternative protein sources such as seaweed and palm oi</w:t>
      </w:r>
      <w:r w:rsidR="00BC7BD7" w:rsidRPr="003859B6">
        <w:rPr>
          <w:lang w:eastAsia="en-GB"/>
        </w:rPr>
        <w:t>l</w:t>
      </w:r>
      <w:r w:rsidR="00B02A67" w:rsidRPr="003859B6">
        <w:rPr>
          <w:lang w:eastAsia="en-GB"/>
        </w:rPr>
        <w:t>.</w:t>
      </w:r>
      <w:r w:rsidR="004A03B5" w:rsidRPr="003859B6">
        <w:rPr>
          <w:lang w:eastAsia="en-GB"/>
        </w:rPr>
        <w:t xml:space="preserve"> </w:t>
      </w:r>
    </w:p>
    <w:p w:rsidR="004F2AAD" w:rsidRPr="003859B6" w:rsidRDefault="00EB53DC" w:rsidP="004F2AAD">
      <w:pPr>
        <w:pStyle w:val="Num-DocParagraph"/>
        <w:rPr>
          <w:lang w:eastAsia="en-GB"/>
        </w:rPr>
      </w:pPr>
      <w:r w:rsidRPr="003859B6">
        <w:rPr>
          <w:lang w:eastAsia="en-GB"/>
        </w:rPr>
        <w:fldChar w:fldCharType="begin"/>
      </w:r>
      <w:r w:rsidRPr="003859B6">
        <w:rPr>
          <w:lang w:eastAsia="en-GB"/>
        </w:rPr>
        <w:instrText xml:space="preserve"> MACROBUTTON NUMBERING </w:instrText>
      </w:r>
      <w:r w:rsidRPr="003859B6">
        <w:rPr>
          <w:lang w:eastAsia="en-GB"/>
        </w:rPr>
        <w:fldChar w:fldCharType="begin"/>
      </w:r>
      <w:r w:rsidRPr="003859B6">
        <w:rPr>
          <w:lang w:eastAsia="en-GB"/>
        </w:rPr>
        <w:instrText xml:space="preserve"> SEQ  dpara</w:instrText>
      </w:r>
      <w:r w:rsidRPr="003859B6">
        <w:rPr>
          <w:lang w:eastAsia="en-GB"/>
        </w:rPr>
        <w:fldChar w:fldCharType="separate"/>
      </w:r>
      <w:r w:rsidR="003859B6">
        <w:rPr>
          <w:noProof/>
          <w:lang w:eastAsia="en-GB"/>
        </w:rPr>
        <w:instrText>90</w:instrText>
      </w:r>
      <w:r w:rsidRPr="003859B6">
        <w:rPr>
          <w:lang w:eastAsia="en-GB"/>
        </w:rPr>
        <w:fldChar w:fldCharType="end"/>
      </w:r>
      <w:r w:rsidRPr="003859B6">
        <w:rPr>
          <w:lang w:eastAsia="en-GB"/>
        </w:rPr>
        <w:instrText>.</w:instrText>
      </w:r>
      <w:r w:rsidRPr="003859B6">
        <w:rPr>
          <w:lang w:eastAsia="en-GB"/>
        </w:rPr>
        <w:tab/>
      </w:r>
      <w:r w:rsidRPr="003859B6">
        <w:rPr>
          <w:lang w:eastAsia="en-GB"/>
        </w:rPr>
        <w:fldChar w:fldCharType="end"/>
      </w:r>
      <w:r w:rsidR="00051FA7" w:rsidRPr="003859B6">
        <w:rPr>
          <w:lang w:eastAsia="en-GB"/>
        </w:rPr>
        <w:t>However, i</w:t>
      </w:r>
      <w:r w:rsidR="004F2AAD" w:rsidRPr="003859B6">
        <w:rPr>
          <w:lang w:eastAsia="en-GB"/>
        </w:rPr>
        <w:t xml:space="preserve">nvestment in research will only boost productivity to the extent that it does not </w:t>
      </w:r>
      <w:r w:rsidR="009F48A4" w:rsidRPr="003859B6">
        <w:rPr>
          <w:lang w:eastAsia="en-GB"/>
        </w:rPr>
        <w:t xml:space="preserve">lead to the </w:t>
      </w:r>
      <w:r w:rsidR="004F2AAD" w:rsidRPr="003859B6">
        <w:rPr>
          <w:lang w:eastAsia="en-GB"/>
        </w:rPr>
        <w:t>substitut</w:t>
      </w:r>
      <w:r w:rsidR="009F48A4" w:rsidRPr="003859B6">
        <w:rPr>
          <w:lang w:eastAsia="en-GB"/>
        </w:rPr>
        <w:t xml:space="preserve">ion of </w:t>
      </w:r>
      <w:r w:rsidR="004F2AAD" w:rsidRPr="003859B6">
        <w:rPr>
          <w:lang w:eastAsia="en-GB"/>
        </w:rPr>
        <w:t xml:space="preserve">imports with domestically-produced goods that are </w:t>
      </w:r>
      <w:r w:rsidR="009F48A4" w:rsidRPr="003859B6">
        <w:rPr>
          <w:lang w:eastAsia="en-GB"/>
        </w:rPr>
        <w:t xml:space="preserve">only </w:t>
      </w:r>
      <w:r w:rsidR="004F2AAD" w:rsidRPr="003859B6">
        <w:rPr>
          <w:lang w:eastAsia="en-GB"/>
        </w:rPr>
        <w:t xml:space="preserve">competitive thanks to trade restrictions (USAID, 2013). Using research to develop products that can be more profitably sourced from other countries would </w:t>
      </w:r>
      <w:r w:rsidR="009F48A4" w:rsidRPr="003859B6">
        <w:rPr>
          <w:lang w:eastAsia="en-GB"/>
        </w:rPr>
        <w:t xml:space="preserve">effectively </w:t>
      </w:r>
      <w:r w:rsidR="004F2AAD" w:rsidRPr="003859B6">
        <w:rPr>
          <w:lang w:eastAsia="en-GB"/>
        </w:rPr>
        <w:t xml:space="preserve">mean </w:t>
      </w:r>
      <w:r w:rsidR="009F48A4" w:rsidRPr="003859B6">
        <w:rPr>
          <w:lang w:eastAsia="en-GB"/>
        </w:rPr>
        <w:t xml:space="preserve">that </w:t>
      </w:r>
      <w:r w:rsidR="004F2AAD" w:rsidRPr="003859B6">
        <w:rPr>
          <w:lang w:eastAsia="en-GB"/>
        </w:rPr>
        <w:t xml:space="preserve">public funds are used to create rents for input producers at the expense of </w:t>
      </w:r>
      <w:r w:rsidR="009F48A4" w:rsidRPr="003859B6">
        <w:rPr>
          <w:lang w:eastAsia="en-GB"/>
        </w:rPr>
        <w:t xml:space="preserve">both </w:t>
      </w:r>
      <w:r w:rsidR="004F2AAD" w:rsidRPr="003859B6">
        <w:rPr>
          <w:lang w:eastAsia="en-GB"/>
        </w:rPr>
        <w:t xml:space="preserve">seafood producers and consumers.  </w:t>
      </w:r>
      <w:r w:rsidR="009F48A4" w:rsidRPr="003859B6">
        <w:rPr>
          <w:lang w:eastAsia="en-GB"/>
        </w:rPr>
        <w:t xml:space="preserve"> </w:t>
      </w:r>
    </w:p>
    <w:p w:rsidR="00FD11BC" w:rsidRPr="003859B6" w:rsidRDefault="003F4521" w:rsidP="00FD11BC">
      <w:pPr>
        <w:pStyle w:val="Heading3"/>
      </w:pPr>
      <w:bookmarkStart w:id="89" w:name="_Toc472354589"/>
      <w:bookmarkStart w:id="90" w:name="_Toc472936634"/>
      <w:bookmarkStart w:id="91" w:name="_Toc472954982"/>
      <w:bookmarkStart w:id="92" w:name="_Toc474487638"/>
      <w:bookmarkStart w:id="93" w:name="_Toc472354590"/>
      <w:r w:rsidRPr="003859B6">
        <w:t>T</w:t>
      </w:r>
      <w:r w:rsidR="00A76637" w:rsidRPr="003859B6">
        <w:t>r</w:t>
      </w:r>
      <w:r w:rsidRPr="003859B6">
        <w:t xml:space="preserve">ade and foreign investment restrictions: </w:t>
      </w:r>
      <w:bookmarkEnd w:id="89"/>
      <w:r w:rsidR="00A32E5D" w:rsidRPr="003859B6">
        <w:t>S</w:t>
      </w:r>
      <w:r w:rsidRPr="003859B6">
        <w:t>upport at the cost of higher prices for consumers</w:t>
      </w:r>
      <w:bookmarkEnd w:id="90"/>
      <w:bookmarkEnd w:id="91"/>
      <w:bookmarkEnd w:id="92"/>
      <w:r w:rsidRPr="003859B6">
        <w:t xml:space="preserve"> </w:t>
      </w:r>
      <w:bookmarkEnd w:id="93"/>
    </w:p>
    <w:p w:rsidR="00FD11BC" w:rsidRPr="003859B6" w:rsidRDefault="00FD11BC" w:rsidP="00593A69">
      <w:pPr>
        <w:pStyle w:val="Num-DocParagraph"/>
        <w:rPr>
          <w:rStyle w:val="normaltextrun"/>
        </w:rPr>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91</w:instrText>
      </w:r>
      <w:r w:rsidRPr="003859B6">
        <w:fldChar w:fldCharType="end"/>
      </w:r>
      <w:r w:rsidRPr="003859B6">
        <w:instrText>.</w:instrText>
      </w:r>
      <w:r w:rsidRPr="003859B6">
        <w:tab/>
      </w:r>
      <w:r w:rsidRPr="003859B6">
        <w:fldChar w:fldCharType="end"/>
      </w:r>
      <w:r w:rsidRPr="003859B6">
        <w:t xml:space="preserve"> Countries of Southeast Asia often use trade restrictions to increase the demand for domestically</w:t>
      </w:r>
      <w:r w:rsidR="00A10DD4" w:rsidRPr="003859B6">
        <w:t>-</w:t>
      </w:r>
      <w:r w:rsidRPr="003859B6">
        <w:t xml:space="preserve">produced food products with the dual objective of increasing producer incomes and becoming more self-sufficient in food production (OECD, </w:t>
      </w:r>
      <w:r w:rsidR="00C82E96" w:rsidRPr="003859B6">
        <w:t>2016</w:t>
      </w:r>
      <w:r w:rsidR="00DC53AB" w:rsidRPr="003859B6">
        <w:t>b</w:t>
      </w:r>
      <w:r w:rsidRPr="003859B6">
        <w:t xml:space="preserve">). </w:t>
      </w:r>
      <w:r w:rsidR="00A10DD4" w:rsidRPr="003859B6">
        <w:t>To this end</w:t>
      </w:r>
      <w:r w:rsidR="00593A69" w:rsidRPr="003859B6">
        <w:rPr>
          <w:rStyle w:val="normaltextrun"/>
        </w:rPr>
        <w:t>, the Indonesian Food Law of October 2012 expanded the ways and means by which the government might influence domestic food markets</w:t>
      </w:r>
      <w:r w:rsidR="00A10DD4" w:rsidRPr="003859B6">
        <w:rPr>
          <w:rStyle w:val="normaltextrun"/>
        </w:rPr>
        <w:t>,</w:t>
      </w:r>
      <w:r w:rsidR="00593A69" w:rsidRPr="003859B6">
        <w:rPr>
          <w:rStyle w:val="normaltextrun"/>
        </w:rPr>
        <w:t xml:space="preserve"> and extended coverage beyond rice. </w:t>
      </w:r>
      <w:r w:rsidR="00711929" w:rsidRPr="003859B6">
        <w:t>Applied</w:t>
      </w:r>
      <w:r w:rsidRPr="003859B6">
        <w:t xml:space="preserve"> tariff rates </w:t>
      </w:r>
      <w:r w:rsidR="00593A69" w:rsidRPr="003859B6">
        <w:t xml:space="preserve">for seafood products </w:t>
      </w:r>
      <w:r w:rsidR="0083310F" w:rsidRPr="003859B6">
        <w:t>range between 0 and 10</w:t>
      </w:r>
      <w:r w:rsidRPr="003859B6">
        <w:t>%</w:t>
      </w:r>
      <w:r w:rsidR="00A10DD4" w:rsidRPr="003859B6">
        <w:t>,</w:t>
      </w:r>
      <w:r w:rsidR="00C86DCF" w:rsidRPr="003859B6">
        <w:t xml:space="preserve"> </w:t>
      </w:r>
      <w:r w:rsidR="00A76637" w:rsidRPr="003859B6">
        <w:t xml:space="preserve">but </w:t>
      </w:r>
      <w:r w:rsidR="00C86DCF" w:rsidRPr="003859B6">
        <w:t>bound tariffs average 40%</w:t>
      </w:r>
      <w:r w:rsidRPr="003859B6">
        <w:t>.</w:t>
      </w:r>
      <w:r w:rsidR="00AF0B2C" w:rsidRPr="003859B6">
        <w:t xml:space="preserve"> </w:t>
      </w:r>
      <w:r w:rsidR="00AF0B2C" w:rsidRPr="003859B6">
        <w:rPr>
          <w:rStyle w:val="normaltextrun"/>
        </w:rPr>
        <w:t>Indonesia also restricts</w:t>
      </w:r>
      <w:r w:rsidR="00AF0B2C" w:rsidRPr="003859B6">
        <w:rPr>
          <w:rStyle w:val="normaltextrun"/>
          <w:lang w:val="id-ID"/>
        </w:rPr>
        <w:t xml:space="preserve"> </w:t>
      </w:r>
      <w:r w:rsidR="00AF0B2C" w:rsidRPr="003859B6">
        <w:rPr>
          <w:rStyle w:val="normaltextrun"/>
        </w:rPr>
        <w:t>imports of most seafood species on the basis of quality control and</w:t>
      </w:r>
      <w:r w:rsidR="00AF0B2C" w:rsidRPr="003859B6">
        <w:rPr>
          <w:rStyle w:val="normaltextrun"/>
          <w:lang w:val="id-ID"/>
        </w:rPr>
        <w:t xml:space="preserve"> food safety </w:t>
      </w:r>
      <w:r w:rsidR="00AF0B2C" w:rsidRPr="003859B6">
        <w:rPr>
          <w:rStyle w:val="normaltextrun"/>
          <w:lang w:val="en-US"/>
        </w:rPr>
        <w:t xml:space="preserve">reasons </w:t>
      </w:r>
      <w:r w:rsidR="00AF0B2C" w:rsidRPr="003859B6">
        <w:rPr>
          <w:rStyle w:val="normaltextrun"/>
          <w:lang w:val="id-ID"/>
        </w:rPr>
        <w:t xml:space="preserve">according to </w:t>
      </w:r>
      <w:r w:rsidR="00AF0B2C" w:rsidRPr="003859B6">
        <w:rPr>
          <w:rStyle w:val="normaltextrun"/>
        </w:rPr>
        <w:t>R</w:t>
      </w:r>
      <w:r w:rsidR="00AF0B2C" w:rsidRPr="003859B6">
        <w:rPr>
          <w:rStyle w:val="normaltextrun"/>
          <w:lang w:val="id-ID"/>
        </w:rPr>
        <w:t>egulation 46</w:t>
      </w:r>
      <w:r w:rsidR="00AF0B2C" w:rsidRPr="003859B6">
        <w:rPr>
          <w:rStyle w:val="normaltextrun"/>
        </w:rPr>
        <w:t>/</w:t>
      </w:r>
      <w:r w:rsidR="00AF0B2C" w:rsidRPr="003859B6">
        <w:rPr>
          <w:rStyle w:val="normaltextrun"/>
          <w:lang w:val="id-ID"/>
        </w:rPr>
        <w:t xml:space="preserve">2014. </w:t>
      </w:r>
      <w:r w:rsidRPr="003859B6">
        <w:t xml:space="preserve"> </w:t>
      </w:r>
      <w:r w:rsidR="00593A69" w:rsidRPr="003859B6">
        <w:rPr>
          <w:rStyle w:val="normaltextrun"/>
        </w:rPr>
        <w:t xml:space="preserve">As a result, imports remain very limited, and have </w:t>
      </w:r>
      <w:r w:rsidR="00A10DD4" w:rsidRPr="003859B6">
        <w:rPr>
          <w:rStyle w:val="normaltextrun"/>
        </w:rPr>
        <w:t xml:space="preserve">followed </w:t>
      </w:r>
      <w:r w:rsidR="00593A69" w:rsidRPr="003859B6">
        <w:rPr>
          <w:rStyle w:val="normaltextrun"/>
        </w:rPr>
        <w:t>a much slower growth path than exports (Figure 8).</w:t>
      </w:r>
    </w:p>
    <w:p w:rsidR="00593A69" w:rsidRPr="003859B6" w:rsidRDefault="00B00EE4" w:rsidP="00593A69">
      <w:pPr>
        <w:pStyle w:val="FigureTitle"/>
      </w:pPr>
      <w:r w:rsidRPr="003859B6">
        <w:fldChar w:fldCharType="begin"/>
      </w:r>
      <w:r w:rsidRPr="003859B6">
        <w:instrText xml:space="preserve"> MACROBUTTON NUMBERING Figure </w:instrText>
      </w:r>
      <w:r w:rsidRPr="003859B6">
        <w:fldChar w:fldCharType="begin"/>
      </w:r>
      <w:r w:rsidRPr="003859B6">
        <w:instrText xml:space="preserve"> SEQ  figure</w:instrText>
      </w:r>
      <w:r w:rsidRPr="003859B6">
        <w:fldChar w:fldCharType="separate"/>
      </w:r>
      <w:r w:rsidR="003859B6">
        <w:rPr>
          <w:noProof/>
        </w:rPr>
        <w:instrText>9</w:instrText>
      </w:r>
      <w:r w:rsidRPr="003859B6">
        <w:fldChar w:fldCharType="end"/>
      </w:r>
      <w:r w:rsidRPr="003859B6">
        <w:instrText>.</w:instrText>
      </w:r>
      <w:r w:rsidRPr="003859B6">
        <w:tab/>
      </w:r>
      <w:r w:rsidRPr="003859B6">
        <w:fldChar w:fldCharType="end"/>
      </w:r>
      <w:r w:rsidR="00593A69" w:rsidRPr="003859B6">
        <w:t>Indonesian imports and exports by value, 2014</w:t>
      </w:r>
    </w:p>
    <w:p w:rsidR="00593A69" w:rsidRPr="003859B6" w:rsidRDefault="00B00EE4" w:rsidP="00593A69">
      <w:pPr>
        <w:pStyle w:val="Num-DocParagraph"/>
        <w:jc w:val="center"/>
      </w:pPr>
      <w:r w:rsidRPr="003859B6">
        <w:rPr>
          <w:noProof/>
          <w:lang w:eastAsia="en-GB"/>
        </w:rPr>
        <w:drawing>
          <wp:inline distT="0" distB="0" distL="0" distR="0" wp14:anchorId="2F3D8C60" wp14:editId="128E8819">
            <wp:extent cx="5262113" cy="330169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63261" cy="3302415"/>
                    </a:xfrm>
                    <a:prstGeom prst="rect">
                      <a:avLst/>
                    </a:prstGeom>
                    <a:noFill/>
                  </pic:spPr>
                </pic:pic>
              </a:graphicData>
            </a:graphic>
          </wp:inline>
        </w:drawing>
      </w:r>
    </w:p>
    <w:p w:rsidR="00B00EE4" w:rsidRPr="003859B6" w:rsidRDefault="00B00EE4" w:rsidP="00B00EE4">
      <w:pPr>
        <w:pStyle w:val="FigureNote"/>
      </w:pPr>
      <w:r w:rsidRPr="003859B6">
        <w:t>Source</w:t>
      </w:r>
      <w:r w:rsidR="003F3442" w:rsidRPr="003859B6">
        <w:t>:</w:t>
      </w:r>
      <w:r w:rsidR="00A76637" w:rsidRPr="003859B6">
        <w:t xml:space="preserve"> </w:t>
      </w:r>
      <w:r w:rsidR="00B92ECD" w:rsidRPr="003859B6">
        <w:t>UN DESA (</w:t>
      </w:r>
      <w:r w:rsidR="00245E86" w:rsidRPr="003859B6">
        <w:t>2016</w:t>
      </w:r>
      <w:r w:rsidR="00B92ECD" w:rsidRPr="003859B6">
        <w:t xml:space="preserve">), </w:t>
      </w:r>
      <w:r w:rsidR="00B92ECD" w:rsidRPr="003859B6">
        <w:rPr>
          <w:i/>
        </w:rPr>
        <w:t xml:space="preserve">UN </w:t>
      </w:r>
      <w:proofErr w:type="spellStart"/>
      <w:r w:rsidR="00B92ECD" w:rsidRPr="003859B6">
        <w:rPr>
          <w:i/>
        </w:rPr>
        <w:t>Comtrade</w:t>
      </w:r>
      <w:proofErr w:type="spellEnd"/>
      <w:r w:rsidR="00B92ECD" w:rsidRPr="003859B6">
        <w:t xml:space="preserve">, </w:t>
      </w:r>
      <w:hyperlink r:id="rId33" w:history="1">
        <w:r w:rsidR="00B92ECD" w:rsidRPr="003859B6">
          <w:rPr>
            <w:rStyle w:val="Hyperlink"/>
          </w:rPr>
          <w:t>https://comtrade.un.org/</w:t>
        </w:r>
      </w:hyperlink>
      <w:r w:rsidR="00B92ECD" w:rsidRPr="003859B6">
        <w:t xml:space="preserve">. </w:t>
      </w:r>
    </w:p>
    <w:p w:rsidR="00FD11BC" w:rsidRPr="003859B6" w:rsidRDefault="00593A69" w:rsidP="00593A69">
      <w:pPr>
        <w:pStyle w:val="Num-DocParagraph"/>
        <w:rPr>
          <w:rStyle w:val="normaltextrun"/>
        </w:rPr>
      </w:pPr>
      <w:r w:rsidRPr="003859B6">
        <w:t xml:space="preserve"> </w:t>
      </w:r>
      <w:r w:rsidR="00FD11BC" w:rsidRPr="003859B6">
        <w:fldChar w:fldCharType="begin"/>
      </w:r>
      <w:r w:rsidR="00FD11BC" w:rsidRPr="003859B6">
        <w:instrText xml:space="preserve"> MACROBUTTON NUMBERING </w:instrText>
      </w:r>
      <w:r w:rsidR="00FD11BC" w:rsidRPr="003859B6">
        <w:fldChar w:fldCharType="begin"/>
      </w:r>
      <w:r w:rsidR="00FD11BC" w:rsidRPr="003859B6">
        <w:instrText xml:space="preserve"> SEQ  dpara</w:instrText>
      </w:r>
      <w:r w:rsidR="00FD11BC" w:rsidRPr="003859B6">
        <w:fldChar w:fldCharType="separate"/>
      </w:r>
      <w:r w:rsidR="003859B6">
        <w:rPr>
          <w:noProof/>
        </w:rPr>
        <w:instrText>92</w:instrText>
      </w:r>
      <w:r w:rsidR="00FD11BC" w:rsidRPr="003859B6">
        <w:fldChar w:fldCharType="end"/>
      </w:r>
      <w:r w:rsidR="00FD11BC" w:rsidRPr="003859B6">
        <w:instrText>.</w:instrText>
      </w:r>
      <w:r w:rsidR="00FD11BC" w:rsidRPr="003859B6">
        <w:tab/>
      </w:r>
      <w:r w:rsidR="00FD11BC" w:rsidRPr="003859B6">
        <w:fldChar w:fldCharType="end"/>
      </w:r>
      <w:r w:rsidR="00FD11BC" w:rsidRPr="003859B6">
        <w:t xml:space="preserve"> </w:t>
      </w:r>
      <w:r w:rsidR="00FD11BC" w:rsidRPr="003859B6">
        <w:rPr>
          <w:rStyle w:val="normaltextrun"/>
        </w:rPr>
        <w:t>Restricting imports raises the producer price and encourages more domestic production, which boosts the welfare of net sellers of the protected product</w:t>
      </w:r>
      <w:r w:rsidR="00A10DD4" w:rsidRPr="003859B6">
        <w:rPr>
          <w:rStyle w:val="normaltextrun"/>
        </w:rPr>
        <w:t xml:space="preserve"> –</w:t>
      </w:r>
      <w:r w:rsidR="00A76637" w:rsidRPr="003859B6">
        <w:rPr>
          <w:rStyle w:val="normaltextrun"/>
        </w:rPr>
        <w:t xml:space="preserve"> fishers</w:t>
      </w:r>
      <w:r w:rsidR="0031479D" w:rsidRPr="003859B6">
        <w:rPr>
          <w:rStyle w:val="normaltextrun"/>
        </w:rPr>
        <w:t xml:space="preserve"> and</w:t>
      </w:r>
      <w:r w:rsidR="00A76637" w:rsidRPr="003859B6">
        <w:rPr>
          <w:rStyle w:val="normaltextrun"/>
        </w:rPr>
        <w:t xml:space="preserve"> aqua</w:t>
      </w:r>
      <w:r w:rsidR="0031479D" w:rsidRPr="003859B6">
        <w:rPr>
          <w:rStyle w:val="normaltextrun"/>
        </w:rPr>
        <w:t xml:space="preserve">culture </w:t>
      </w:r>
      <w:r w:rsidR="00A76637" w:rsidRPr="003859B6">
        <w:rPr>
          <w:rStyle w:val="normaltextrun"/>
        </w:rPr>
        <w:t>producers</w:t>
      </w:r>
      <w:r w:rsidR="00FD11BC" w:rsidRPr="003859B6">
        <w:rPr>
          <w:rStyle w:val="normaltextrun"/>
        </w:rPr>
        <w:t>. However, the benefits accrue mainly to the largest producers, who are the least likely to be food</w:t>
      </w:r>
      <w:r w:rsidR="003F3442" w:rsidRPr="003859B6">
        <w:rPr>
          <w:rStyle w:val="normaltextrun"/>
        </w:rPr>
        <w:t>-</w:t>
      </w:r>
      <w:r w:rsidR="00FD11BC" w:rsidRPr="003859B6">
        <w:rPr>
          <w:rStyle w:val="normaltextrun"/>
        </w:rPr>
        <w:t xml:space="preserve">insecure. </w:t>
      </w:r>
      <w:r w:rsidR="003F3442" w:rsidRPr="003859B6">
        <w:rPr>
          <w:rStyle w:val="normaltextrun"/>
        </w:rPr>
        <w:t>At the same time</w:t>
      </w:r>
      <w:r w:rsidR="00FD11BC" w:rsidRPr="003859B6">
        <w:rPr>
          <w:rStyle w:val="normaltextrun"/>
        </w:rPr>
        <w:t>, higher prices lower the welfare of net buyers</w:t>
      </w:r>
      <w:r w:rsidR="003F3442" w:rsidRPr="003859B6">
        <w:rPr>
          <w:rStyle w:val="normaltextrun"/>
        </w:rPr>
        <w:t xml:space="preserve"> –</w:t>
      </w:r>
      <w:r w:rsidR="00A76637" w:rsidRPr="003859B6">
        <w:rPr>
          <w:rStyle w:val="normaltextrun"/>
        </w:rPr>
        <w:t xml:space="preserve"> food consumers</w:t>
      </w:r>
      <w:r w:rsidR="003F3442" w:rsidRPr="003859B6">
        <w:rPr>
          <w:rStyle w:val="normaltextrun"/>
        </w:rPr>
        <w:t xml:space="preserve"> –</w:t>
      </w:r>
      <w:r w:rsidR="00FD11BC" w:rsidRPr="003859B6">
        <w:rPr>
          <w:rStyle w:val="normaltextrun"/>
        </w:rPr>
        <w:t xml:space="preserve"> as well as their access to food and ultimately their food security and nutrition. </w:t>
      </w:r>
      <w:r w:rsidR="00023158" w:rsidRPr="003859B6">
        <w:rPr>
          <w:rStyle w:val="normaltextrun"/>
        </w:rPr>
        <w:t xml:space="preserve">As the </w:t>
      </w:r>
      <w:r w:rsidR="00FD11BC" w:rsidRPr="003859B6">
        <w:rPr>
          <w:rStyle w:val="normaltextrun"/>
        </w:rPr>
        <w:t xml:space="preserve">poorest and most food-insecure </w:t>
      </w:r>
      <w:r w:rsidR="00023158" w:rsidRPr="003859B6">
        <w:rPr>
          <w:rStyle w:val="normaltextrun"/>
        </w:rPr>
        <w:t xml:space="preserve">spend the highest proportion of their income on food, they </w:t>
      </w:r>
      <w:r w:rsidR="00FD11BC" w:rsidRPr="003859B6">
        <w:rPr>
          <w:rStyle w:val="normaltextrun"/>
        </w:rPr>
        <w:t>are hurt</w:t>
      </w:r>
      <w:r w:rsidR="00023158" w:rsidRPr="003859B6">
        <w:rPr>
          <w:rStyle w:val="normaltextrun"/>
        </w:rPr>
        <w:t xml:space="preserve"> the</w:t>
      </w:r>
      <w:r w:rsidR="00FD11BC" w:rsidRPr="003859B6">
        <w:rPr>
          <w:rStyle w:val="normaltextrun"/>
        </w:rPr>
        <w:t xml:space="preserve"> most. </w:t>
      </w:r>
      <w:r w:rsidR="00A76637" w:rsidRPr="003859B6">
        <w:rPr>
          <w:rStyle w:val="normaltextrun"/>
        </w:rPr>
        <w:t xml:space="preserve">Such restrictions thus contradict the </w:t>
      </w:r>
      <w:r w:rsidR="00763A48" w:rsidRPr="003859B6">
        <w:rPr>
          <w:rStyle w:val="normaltextrun"/>
        </w:rPr>
        <w:t>government</w:t>
      </w:r>
      <w:r w:rsidR="00A76637" w:rsidRPr="003859B6">
        <w:rPr>
          <w:rStyle w:val="normaltextrun"/>
        </w:rPr>
        <w:t>’s</w:t>
      </w:r>
      <w:r w:rsidR="00763A48" w:rsidRPr="003859B6">
        <w:rPr>
          <w:rStyle w:val="normaltextrun"/>
        </w:rPr>
        <w:t xml:space="preserve"> stated objective </w:t>
      </w:r>
      <w:r w:rsidR="00A76637" w:rsidRPr="003859B6">
        <w:rPr>
          <w:rStyle w:val="normaltextrun"/>
        </w:rPr>
        <w:t xml:space="preserve">to encourage </w:t>
      </w:r>
      <w:r w:rsidR="00763A48" w:rsidRPr="003859B6">
        <w:rPr>
          <w:rStyle w:val="normaltextrun"/>
        </w:rPr>
        <w:t>fish consumption in the coming years.</w:t>
      </w:r>
    </w:p>
    <w:p w:rsidR="00FD11BC" w:rsidRPr="003859B6" w:rsidRDefault="00FD11BC" w:rsidP="00FD11BC">
      <w:pPr>
        <w:pStyle w:val="Num-DocParagraph"/>
        <w:rPr>
          <w:rStyle w:val="normaltextrun"/>
        </w:rPr>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93</w:instrText>
      </w:r>
      <w:r w:rsidRPr="003859B6">
        <w:fldChar w:fldCharType="end"/>
      </w:r>
      <w:r w:rsidRPr="003859B6">
        <w:instrText>.</w:instrText>
      </w:r>
      <w:r w:rsidRPr="003859B6">
        <w:tab/>
      </w:r>
      <w:r w:rsidRPr="003859B6">
        <w:fldChar w:fldCharType="end"/>
      </w:r>
      <w:r w:rsidRPr="003859B6">
        <w:t>Protection also reduces incentive</w:t>
      </w:r>
      <w:r w:rsidR="00763A48" w:rsidRPr="003859B6">
        <w:t>s</w:t>
      </w:r>
      <w:r w:rsidRPr="003859B6">
        <w:t xml:space="preserve"> to improve domestic productivity </w:t>
      </w:r>
      <w:r w:rsidR="00556969" w:rsidRPr="003859B6">
        <w:t xml:space="preserve">with a view </w:t>
      </w:r>
      <w:r w:rsidRPr="003859B6">
        <w:t>to compet</w:t>
      </w:r>
      <w:r w:rsidR="00556969" w:rsidRPr="003859B6">
        <w:t>ing</w:t>
      </w:r>
      <w:r w:rsidRPr="003859B6">
        <w:t xml:space="preserve"> with foreign producers</w:t>
      </w:r>
      <w:r w:rsidR="00556969" w:rsidRPr="003859B6">
        <w:t>,</w:t>
      </w:r>
      <w:r w:rsidRPr="003859B6">
        <w:t xml:space="preserve"> and hence tend to lock domestic production systems in</w:t>
      </w:r>
      <w:r w:rsidR="00556969" w:rsidRPr="003859B6">
        <w:t>to</w:t>
      </w:r>
      <w:r w:rsidRPr="003859B6">
        <w:t xml:space="preserve"> expensive forms of production. </w:t>
      </w:r>
      <w:r w:rsidR="00556969" w:rsidRPr="003859B6">
        <w:t xml:space="preserve">Moreover, </w:t>
      </w:r>
      <w:r w:rsidR="005E36EE" w:rsidRPr="003859B6">
        <w:t>a</w:t>
      </w:r>
      <w:r w:rsidRPr="003859B6">
        <w:t>s far as overfished capture species are concerned, restrictions on imports increase the demand for domestically</w:t>
      </w:r>
      <w:r w:rsidR="00556969" w:rsidRPr="003859B6">
        <w:t>-</w:t>
      </w:r>
      <w:r w:rsidRPr="003859B6">
        <w:t>caught fish, hence worsening pressure</w:t>
      </w:r>
      <w:r w:rsidR="00556969" w:rsidRPr="003859B6">
        <w:t>s</w:t>
      </w:r>
      <w:r w:rsidRPr="003859B6">
        <w:t xml:space="preserve"> on endangered stocks.</w:t>
      </w:r>
    </w:p>
    <w:p w:rsidR="00FD11BC" w:rsidRPr="003859B6" w:rsidRDefault="00FD11BC" w:rsidP="00FD11BC">
      <w:pPr>
        <w:pStyle w:val="Num-DocParagraph"/>
      </w:pPr>
      <w:r w:rsidRPr="003859B6">
        <w:rPr>
          <w:rStyle w:val="normaltextrun"/>
        </w:rPr>
        <w:fldChar w:fldCharType="begin"/>
      </w:r>
      <w:r w:rsidRPr="003859B6">
        <w:rPr>
          <w:rStyle w:val="normaltextrun"/>
        </w:rPr>
        <w:instrText xml:space="preserve"> MACROBUTTON NUMBERING </w:instrText>
      </w:r>
      <w:r w:rsidRPr="003859B6">
        <w:rPr>
          <w:rStyle w:val="normaltextrun"/>
        </w:rPr>
        <w:fldChar w:fldCharType="begin"/>
      </w:r>
      <w:r w:rsidRPr="003859B6">
        <w:rPr>
          <w:rStyle w:val="normaltextrun"/>
        </w:rPr>
        <w:instrText xml:space="preserve"> SEQ  dpara</w:instrText>
      </w:r>
      <w:r w:rsidRPr="003859B6">
        <w:rPr>
          <w:rStyle w:val="normaltextrun"/>
        </w:rPr>
        <w:fldChar w:fldCharType="separate"/>
      </w:r>
      <w:r w:rsidR="003859B6">
        <w:rPr>
          <w:rStyle w:val="normaltextrun"/>
          <w:noProof/>
        </w:rPr>
        <w:instrText>94</w:instrText>
      </w:r>
      <w:r w:rsidRPr="003859B6">
        <w:rPr>
          <w:rStyle w:val="normaltextrun"/>
        </w:rPr>
        <w:fldChar w:fldCharType="end"/>
      </w:r>
      <w:r w:rsidRPr="003859B6">
        <w:rPr>
          <w:rStyle w:val="normaltextrun"/>
        </w:rPr>
        <w:instrText>.</w:instrText>
      </w:r>
      <w:r w:rsidRPr="003859B6">
        <w:rPr>
          <w:rStyle w:val="normaltextrun"/>
        </w:rPr>
        <w:tab/>
      </w:r>
      <w:r w:rsidRPr="003859B6">
        <w:rPr>
          <w:rStyle w:val="normaltextrun"/>
        </w:rPr>
        <w:fldChar w:fldCharType="end"/>
      </w:r>
      <w:r w:rsidRPr="003859B6">
        <w:rPr>
          <w:rStyle w:val="normaltextrun"/>
        </w:rPr>
        <w:t xml:space="preserve">Restrictions on investment by foreign investors can have similar effects. The most recent Negative Investment List adopted by the government </w:t>
      </w:r>
      <w:r w:rsidR="00451C6E" w:rsidRPr="003859B6">
        <w:rPr>
          <w:rStyle w:val="normaltextrun"/>
        </w:rPr>
        <w:t>(</w:t>
      </w:r>
      <w:r w:rsidRPr="003859B6">
        <w:t xml:space="preserve">Regulation </w:t>
      </w:r>
      <w:r w:rsidR="00451C6E" w:rsidRPr="003859B6">
        <w:t>44/2015)</w:t>
      </w:r>
      <w:r w:rsidRPr="003859B6">
        <w:rPr>
          <w:rStyle w:val="normaltextrun"/>
        </w:rPr>
        <w:t xml:space="preserve"> limits the share of foreign investment in certain sectors of the economy. In capture fisheries, foreign capital is entirely prohibited. Because large vessels are not currently produced in Indonesia, t</w:t>
      </w:r>
      <w:r w:rsidRPr="003859B6">
        <w:t xml:space="preserve">his means that not many large fishing vessels </w:t>
      </w:r>
      <w:r w:rsidR="00A57B6C" w:rsidRPr="003859B6">
        <w:t xml:space="preserve">will operate in Indonesian waters </w:t>
      </w:r>
      <w:r w:rsidRPr="003859B6">
        <w:t xml:space="preserve">in the near to medium term. The Indonesian </w:t>
      </w:r>
      <w:r w:rsidR="00A57B6C" w:rsidRPr="003859B6">
        <w:t xml:space="preserve">government </w:t>
      </w:r>
      <w:r w:rsidRPr="003859B6">
        <w:t xml:space="preserve">aims to </w:t>
      </w:r>
      <w:r w:rsidR="00A57B6C" w:rsidRPr="003859B6">
        <w:t xml:space="preserve">ensure that </w:t>
      </w:r>
      <w:r w:rsidRPr="003859B6">
        <w:t>the artisanal sector catch</w:t>
      </w:r>
      <w:r w:rsidR="00A57B6C" w:rsidRPr="003859B6">
        <w:t>es</w:t>
      </w:r>
      <w:r w:rsidRPr="003859B6">
        <w:t xml:space="preserve"> the fish that would have </w:t>
      </w:r>
      <w:r w:rsidR="00A57B6C" w:rsidRPr="003859B6">
        <w:t xml:space="preserve">otherwise </w:t>
      </w:r>
      <w:r w:rsidRPr="003859B6">
        <w:t xml:space="preserve">been caught by the industrial fleet, hence increasing </w:t>
      </w:r>
      <w:r w:rsidR="00A57B6C" w:rsidRPr="003859B6">
        <w:t xml:space="preserve">artisanal </w:t>
      </w:r>
      <w:r w:rsidRPr="003859B6">
        <w:t xml:space="preserve">incomes. However, as </w:t>
      </w:r>
      <w:r w:rsidR="00A57B6C" w:rsidRPr="003859B6">
        <w:t xml:space="preserve">mentioned </w:t>
      </w:r>
      <w:r w:rsidRPr="003859B6">
        <w:t xml:space="preserve">in </w:t>
      </w:r>
      <w:r w:rsidR="00A57B6C" w:rsidRPr="003859B6">
        <w:t xml:space="preserve">Section </w:t>
      </w:r>
      <w:r w:rsidRPr="003859B6">
        <w:t>2, the artisanal and industrial fleet partially target different species.</w:t>
      </w:r>
    </w:p>
    <w:p w:rsidR="00FD11BC" w:rsidRPr="003859B6" w:rsidRDefault="005E36EE" w:rsidP="00FD11BC">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95</w:instrText>
      </w:r>
      <w:r w:rsidRPr="003859B6">
        <w:fldChar w:fldCharType="end"/>
      </w:r>
      <w:r w:rsidRPr="003859B6">
        <w:instrText>.</w:instrText>
      </w:r>
      <w:r w:rsidRPr="003859B6">
        <w:tab/>
      </w:r>
      <w:r w:rsidRPr="003859B6">
        <w:fldChar w:fldCharType="end"/>
      </w:r>
      <w:r w:rsidR="00FD11BC" w:rsidRPr="003859B6">
        <w:t xml:space="preserve">In addition, implications of these restrictions for </w:t>
      </w:r>
      <w:r w:rsidR="00A57B6C" w:rsidRPr="003859B6">
        <w:t xml:space="preserve">national </w:t>
      </w:r>
      <w:r w:rsidR="00FD11BC" w:rsidRPr="003859B6">
        <w:t xml:space="preserve">food security are ambiguous. Indeed, the processing sector may be </w:t>
      </w:r>
      <w:r w:rsidR="00A57B6C" w:rsidRPr="003859B6">
        <w:t>un</w:t>
      </w:r>
      <w:r w:rsidR="00FD11BC" w:rsidRPr="003859B6">
        <w:t xml:space="preserve">able to source from artisanal fishers the fish </w:t>
      </w:r>
      <w:r w:rsidR="00A57B6C" w:rsidRPr="003859B6">
        <w:t xml:space="preserve">that </w:t>
      </w:r>
      <w:r w:rsidR="00FD11BC" w:rsidRPr="003859B6">
        <w:t xml:space="preserve">they </w:t>
      </w:r>
      <w:r w:rsidR="00A57B6C" w:rsidRPr="003859B6">
        <w:t>previously</w:t>
      </w:r>
      <w:r w:rsidR="00FD11BC" w:rsidRPr="003859B6">
        <w:t xml:space="preserve"> source</w:t>
      </w:r>
      <w:r w:rsidR="00A57B6C" w:rsidRPr="003859B6">
        <w:t>d</w:t>
      </w:r>
      <w:r w:rsidR="00FD11BC" w:rsidRPr="003859B6">
        <w:t xml:space="preserve"> from the industrial fleet, at least in the short run, resulting in potential job and income losses</w:t>
      </w:r>
      <w:r w:rsidRPr="003859B6">
        <w:t xml:space="preserve"> in the processing sector</w:t>
      </w:r>
      <w:r w:rsidR="00FD11BC" w:rsidRPr="003859B6">
        <w:t xml:space="preserve">. In addition, to the extent that the industrial fleet was more cost-efficient than the artisanal fleet, the consumer price for fish caught by artisanal fishers could be </w:t>
      </w:r>
      <w:r w:rsidR="00961957" w:rsidRPr="003859B6">
        <w:t xml:space="preserve">higher </w:t>
      </w:r>
      <w:r w:rsidR="00FD11BC" w:rsidRPr="003859B6">
        <w:t xml:space="preserve">than if it had been caught by industrial vessels. Restrictions on investment would </w:t>
      </w:r>
      <w:r w:rsidR="00961957" w:rsidRPr="003859B6">
        <w:t xml:space="preserve">consequently </w:t>
      </w:r>
      <w:r w:rsidR="00FD11BC" w:rsidRPr="003859B6">
        <w:t>have distributional effects similar to those of import restrictions.</w:t>
      </w:r>
    </w:p>
    <w:p w:rsidR="005E36EE" w:rsidRPr="003859B6" w:rsidRDefault="005E36EE" w:rsidP="00FD11BC">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96</w:instrText>
      </w:r>
      <w:r w:rsidRPr="003859B6">
        <w:fldChar w:fldCharType="end"/>
      </w:r>
      <w:r w:rsidRPr="003859B6">
        <w:instrText>.</w:instrText>
      </w:r>
      <w:r w:rsidRPr="003859B6">
        <w:tab/>
      </w:r>
      <w:r w:rsidRPr="003859B6">
        <w:fldChar w:fldCharType="end"/>
      </w:r>
      <w:r w:rsidRPr="003859B6">
        <w:t xml:space="preserve">Investigating </w:t>
      </w:r>
      <w:r w:rsidR="001D4D18" w:rsidRPr="003859B6">
        <w:t>these issues in more detail, and trying to estimate the impacts of trade and investment restrictions for particular groups of producers or consumers</w:t>
      </w:r>
      <w:r w:rsidR="00961957" w:rsidRPr="003859B6">
        <w:t>,</w:t>
      </w:r>
      <w:r w:rsidR="001D4D18" w:rsidRPr="003859B6">
        <w:t xml:space="preserve"> require</w:t>
      </w:r>
      <w:r w:rsidR="00E344CE" w:rsidRPr="003859B6">
        <w:t>s</w:t>
      </w:r>
      <w:r w:rsidR="001D4D18" w:rsidRPr="003859B6">
        <w:t xml:space="preserve"> both detailed price data and household level data on production and consumption. The Government of Indonesia is currently improving its fisheries and aquaculture data collection system</w:t>
      </w:r>
      <w:r w:rsidR="00CB3E9B" w:rsidRPr="003859B6">
        <w:t>. Once the necessary data becomes available</w:t>
      </w:r>
      <w:r w:rsidR="00E344CE" w:rsidRPr="003859B6">
        <w:t>, i</w:t>
      </w:r>
      <w:r w:rsidR="00BE1EA3" w:rsidRPr="003859B6">
        <w:t xml:space="preserve">nvestment in </w:t>
      </w:r>
      <w:r w:rsidR="00961957" w:rsidRPr="003859B6">
        <w:t xml:space="preserve">the abovementioned </w:t>
      </w:r>
      <w:r w:rsidR="00BE1EA3" w:rsidRPr="003859B6">
        <w:t xml:space="preserve">impact analysis </w:t>
      </w:r>
      <w:r w:rsidR="00E344CE" w:rsidRPr="003859B6">
        <w:t>would be a welcome prio</w:t>
      </w:r>
      <w:r w:rsidR="00BE1EA3" w:rsidRPr="003859B6">
        <w:t>rity.</w:t>
      </w:r>
    </w:p>
    <w:p w:rsidR="00B02A67" w:rsidRPr="003859B6" w:rsidRDefault="00DC3396" w:rsidP="00A32CA2">
      <w:pPr>
        <w:pStyle w:val="Heading2"/>
      </w:pPr>
      <w:bookmarkStart w:id="94" w:name="_Toc472354591"/>
      <w:bookmarkStart w:id="95" w:name="_Toc472936635"/>
      <w:bookmarkStart w:id="96" w:name="_Toc472954983"/>
      <w:bookmarkStart w:id="97" w:name="_Toc474487639"/>
      <w:r w:rsidRPr="003859B6">
        <w:t>4</w:t>
      </w:r>
      <w:r w:rsidR="00B02A67" w:rsidRPr="003859B6">
        <w:t xml:space="preserve">. The way forward: </w:t>
      </w:r>
      <w:r w:rsidR="003E6C0B" w:rsidRPr="003859B6">
        <w:t>F</w:t>
      </w:r>
      <w:r w:rsidR="00BA19FE" w:rsidRPr="003859B6">
        <w:t xml:space="preserve">rom food </w:t>
      </w:r>
      <w:r w:rsidR="00BA19FE" w:rsidRPr="003859B6">
        <w:rPr>
          <w:i/>
        </w:rPr>
        <w:t>sovereignty</w:t>
      </w:r>
      <w:r w:rsidR="00BA19FE" w:rsidRPr="003859B6">
        <w:t xml:space="preserve"> to food </w:t>
      </w:r>
      <w:r w:rsidR="00BA19FE" w:rsidRPr="003859B6">
        <w:rPr>
          <w:i/>
        </w:rPr>
        <w:t>security</w:t>
      </w:r>
      <w:bookmarkEnd w:id="94"/>
      <w:bookmarkEnd w:id="95"/>
      <w:bookmarkEnd w:id="96"/>
      <w:bookmarkEnd w:id="97"/>
    </w:p>
    <w:p w:rsidR="008E692A" w:rsidRPr="003859B6" w:rsidRDefault="00957909" w:rsidP="00957909">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97</w:instrText>
      </w:r>
      <w:r w:rsidRPr="003859B6">
        <w:fldChar w:fldCharType="end"/>
      </w:r>
      <w:r w:rsidRPr="003859B6">
        <w:instrText>.</w:instrText>
      </w:r>
      <w:r w:rsidRPr="003859B6">
        <w:tab/>
      </w:r>
      <w:r w:rsidRPr="003859B6">
        <w:fldChar w:fldCharType="end"/>
      </w:r>
      <w:r w:rsidR="008E692A" w:rsidRPr="003859B6">
        <w:t xml:space="preserve">Fisheries and aquaculture policies in Indonesia have the potential to improve food security and nutrition if they are focused on </w:t>
      </w:r>
      <w:r w:rsidR="00F129F4" w:rsidRPr="003859B6">
        <w:t xml:space="preserve">three </w:t>
      </w:r>
      <w:r w:rsidR="008E692A" w:rsidRPr="003859B6">
        <w:t>key</w:t>
      </w:r>
      <w:r w:rsidR="004B74CE" w:rsidRPr="003859B6">
        <w:t>, closely-intertwined</w:t>
      </w:r>
      <w:r w:rsidR="008E692A" w:rsidRPr="003859B6">
        <w:t xml:space="preserve"> objectives: </w:t>
      </w:r>
      <w:r w:rsidR="00B24F70" w:rsidRPr="003859B6">
        <w:t xml:space="preserve">the sustainable management of </w:t>
      </w:r>
      <w:r w:rsidR="008E692A" w:rsidRPr="003859B6">
        <w:t>natural resources for the future</w:t>
      </w:r>
      <w:r w:rsidR="000F4E7A" w:rsidRPr="003859B6">
        <w:t xml:space="preserve">, </w:t>
      </w:r>
      <w:r w:rsidR="00370ADB" w:rsidRPr="003859B6">
        <w:t xml:space="preserve">sustainable increases to </w:t>
      </w:r>
      <w:r w:rsidR="008E692A" w:rsidRPr="003859B6">
        <w:t>economic opportunities for fishers and aqua-farmers</w:t>
      </w:r>
      <w:r w:rsidR="000F4E7A" w:rsidRPr="003859B6">
        <w:t xml:space="preserve">, </w:t>
      </w:r>
      <w:r w:rsidR="009E64DC" w:rsidRPr="003859B6">
        <w:t>and</w:t>
      </w:r>
      <w:r w:rsidR="008E692A" w:rsidRPr="003859B6">
        <w:t xml:space="preserve"> </w:t>
      </w:r>
      <w:r w:rsidR="00370ADB" w:rsidRPr="003859B6">
        <w:t xml:space="preserve">improved </w:t>
      </w:r>
      <w:r w:rsidR="008E692A" w:rsidRPr="003859B6">
        <w:t xml:space="preserve">consumer access to seafood. </w:t>
      </w:r>
    </w:p>
    <w:p w:rsidR="00155097" w:rsidRPr="003859B6" w:rsidRDefault="00960D55" w:rsidP="008E692A">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98</w:instrText>
      </w:r>
      <w:r w:rsidRPr="003859B6">
        <w:fldChar w:fldCharType="end"/>
      </w:r>
      <w:r w:rsidRPr="003859B6">
        <w:instrText>.</w:instrText>
      </w:r>
      <w:r w:rsidRPr="003859B6">
        <w:tab/>
      </w:r>
      <w:r w:rsidRPr="003859B6">
        <w:fldChar w:fldCharType="end"/>
      </w:r>
      <w:r w:rsidR="006E78D9" w:rsidRPr="003859B6" w:rsidDel="000F4E7A">
        <w:t xml:space="preserve"> </w:t>
      </w:r>
      <w:r w:rsidR="000F4E7A" w:rsidRPr="003859B6">
        <w:t xml:space="preserve">The sustainable </w:t>
      </w:r>
      <w:r w:rsidR="006E78D9" w:rsidRPr="003859B6">
        <w:t>exploitation of resources and ecosystems can both reduce the risk</w:t>
      </w:r>
      <w:r w:rsidR="00096923" w:rsidRPr="003859B6">
        <w:t>s</w:t>
      </w:r>
      <w:r w:rsidR="006E78D9" w:rsidRPr="003859B6">
        <w:t xml:space="preserve"> associated with the sector’s contribution to food security and increase incomes for fishers and aqua-farmers</w:t>
      </w:r>
      <w:r w:rsidR="00F129F4" w:rsidRPr="003859B6">
        <w:t xml:space="preserve"> in the long run</w:t>
      </w:r>
      <w:r w:rsidR="006E78D9" w:rsidRPr="003859B6">
        <w:t xml:space="preserve">. </w:t>
      </w:r>
      <w:r w:rsidR="008E692A" w:rsidRPr="003859B6">
        <w:t>T</w:t>
      </w:r>
      <w:r w:rsidR="00F129F4" w:rsidRPr="003859B6">
        <w:t>o transition to more sustainable seafood production, t</w:t>
      </w:r>
      <w:r w:rsidR="008E692A" w:rsidRPr="003859B6">
        <w:t xml:space="preserve">his report recommends complementing the </w:t>
      </w:r>
      <w:r w:rsidR="00D04DA2" w:rsidRPr="003859B6">
        <w:t>g</w:t>
      </w:r>
      <w:r w:rsidR="008E692A" w:rsidRPr="003859B6">
        <w:t xml:space="preserve">overnment’s efforts to combat illegal fishing with better management of domestic fisheries, notably by adopting long-term measurable management targets for the main </w:t>
      </w:r>
      <w:r w:rsidR="008E692A" w:rsidRPr="003859B6" w:rsidDel="000F4E7A">
        <w:t>fisheries</w:t>
      </w:r>
      <w:r w:rsidR="008E692A" w:rsidRPr="003859B6">
        <w:t xml:space="preserve">. </w:t>
      </w:r>
      <w:r w:rsidR="000B52FA" w:rsidRPr="003859B6">
        <w:t>Government efforts to improve catch data monitoring and centrali</w:t>
      </w:r>
      <w:r w:rsidR="00D04DA2" w:rsidRPr="003859B6">
        <w:t>s</w:t>
      </w:r>
      <w:r w:rsidR="000B52FA" w:rsidRPr="003859B6">
        <w:t xml:space="preserve">e the data collection system of MMAF are an important prerequisite to better fisheries management. The challenge will be to </w:t>
      </w:r>
      <w:r w:rsidR="000F4E7A" w:rsidRPr="003859B6">
        <w:t xml:space="preserve">also </w:t>
      </w:r>
      <w:r w:rsidR="000B52FA" w:rsidRPr="003859B6">
        <w:t xml:space="preserve">include small-scale fisheries in the data collection process. </w:t>
      </w:r>
      <w:r w:rsidR="00096923" w:rsidRPr="003859B6">
        <w:t>Establishing</w:t>
      </w:r>
      <w:r w:rsidR="000B52FA" w:rsidRPr="003859B6">
        <w:t xml:space="preserve"> a legitimate and acceptable governance system </w:t>
      </w:r>
      <w:r w:rsidR="00F129F4" w:rsidRPr="003859B6">
        <w:t xml:space="preserve">that </w:t>
      </w:r>
      <w:r w:rsidR="00D04DA2" w:rsidRPr="003859B6">
        <w:t>involves</w:t>
      </w:r>
      <w:r w:rsidR="00F129F4" w:rsidRPr="003859B6">
        <w:t xml:space="preserve"> both stakeholders and scientists </w:t>
      </w:r>
      <w:r w:rsidR="000F4E7A" w:rsidRPr="003859B6">
        <w:t>in</w:t>
      </w:r>
      <w:r w:rsidR="00F129F4" w:rsidRPr="003859B6">
        <w:t xml:space="preserve"> target-setting and access allocation is</w:t>
      </w:r>
      <w:r w:rsidR="000B52FA" w:rsidRPr="003859B6">
        <w:t xml:space="preserve"> the second key stepping</w:t>
      </w:r>
      <w:r w:rsidR="00096923" w:rsidRPr="003859B6">
        <w:t>-</w:t>
      </w:r>
      <w:r w:rsidR="000B52FA" w:rsidRPr="003859B6">
        <w:t>stone to</w:t>
      </w:r>
      <w:r w:rsidR="00F129F4" w:rsidRPr="003859B6">
        <w:t>wards</w:t>
      </w:r>
      <w:r w:rsidR="000B52FA" w:rsidRPr="003859B6">
        <w:t xml:space="preserve"> sustainable fisheries management.</w:t>
      </w:r>
      <w:r w:rsidR="006E78D9" w:rsidRPr="003859B6">
        <w:t xml:space="preserve"> The report also identifies scope for better regulation of the aquaculture sub-sector, </w:t>
      </w:r>
      <w:r w:rsidR="00D355C3" w:rsidRPr="003859B6">
        <w:t xml:space="preserve">accompanied by </w:t>
      </w:r>
      <w:r w:rsidR="006E78D9" w:rsidRPr="003859B6">
        <w:t>more comprehensive impact assessment of large farm operations</w:t>
      </w:r>
      <w:r w:rsidR="000F4E7A" w:rsidRPr="003859B6">
        <w:t>,</w:t>
      </w:r>
      <w:r w:rsidR="006E78D9" w:rsidRPr="003859B6">
        <w:t xml:space="preserve"> more regular controls</w:t>
      </w:r>
      <w:r w:rsidR="00D355C3" w:rsidRPr="003859B6">
        <w:t>,</w:t>
      </w:r>
      <w:r w:rsidR="006E78D9" w:rsidRPr="003859B6">
        <w:t xml:space="preserve"> and </w:t>
      </w:r>
      <w:r w:rsidR="00B920D4" w:rsidRPr="003859B6">
        <w:t xml:space="preserve">the </w:t>
      </w:r>
      <w:r w:rsidR="006E78D9" w:rsidRPr="003859B6">
        <w:t xml:space="preserve">clearer allocation of </w:t>
      </w:r>
      <w:r w:rsidR="00D355C3" w:rsidRPr="003859B6">
        <w:t xml:space="preserve">monitoring and information-gathering </w:t>
      </w:r>
      <w:r w:rsidR="006E78D9" w:rsidRPr="003859B6">
        <w:t xml:space="preserve">responsibilities between different </w:t>
      </w:r>
      <w:r w:rsidR="00D355C3" w:rsidRPr="003859B6">
        <w:t xml:space="preserve">government </w:t>
      </w:r>
      <w:r w:rsidR="006E78D9" w:rsidRPr="003859B6">
        <w:t>levels.</w:t>
      </w:r>
    </w:p>
    <w:p w:rsidR="00BC67E4" w:rsidRPr="003859B6" w:rsidRDefault="00FB31B9" w:rsidP="00BC67E4">
      <w:pPr>
        <w:pStyle w:val="Num-DocParagraph"/>
      </w:pPr>
      <w:r w:rsidRPr="003859B6">
        <w:fldChar w:fldCharType="begin"/>
      </w:r>
      <w:r w:rsidRPr="003859B6">
        <w:instrText xml:space="preserve"> MACROBUTTON NUMBERING </w:instrText>
      </w:r>
      <w:r w:rsidRPr="003859B6">
        <w:fldChar w:fldCharType="begin"/>
      </w:r>
      <w:r w:rsidRPr="003859B6">
        <w:instrText xml:space="preserve"> SEQ  dpara</w:instrText>
      </w:r>
      <w:r w:rsidRPr="003859B6">
        <w:fldChar w:fldCharType="separate"/>
      </w:r>
      <w:r w:rsidR="003859B6">
        <w:rPr>
          <w:noProof/>
        </w:rPr>
        <w:instrText>99</w:instrText>
      </w:r>
      <w:r w:rsidRPr="003859B6">
        <w:fldChar w:fldCharType="end"/>
      </w:r>
      <w:r w:rsidRPr="003859B6">
        <w:instrText>.</w:instrText>
      </w:r>
      <w:r w:rsidRPr="003859B6">
        <w:tab/>
      </w:r>
      <w:r w:rsidRPr="003859B6">
        <w:fldChar w:fldCharType="end"/>
      </w:r>
      <w:r w:rsidR="006E78D9" w:rsidRPr="003859B6">
        <w:t xml:space="preserve">Further improvements to the incomes of fishers and aqua-farmers will predominantly have to come from increases </w:t>
      </w:r>
      <w:r w:rsidRPr="003859B6">
        <w:t xml:space="preserve">in </w:t>
      </w:r>
      <w:r w:rsidR="006E78D9" w:rsidRPr="003859B6">
        <w:t>the value of seafood produced as well as reductions</w:t>
      </w:r>
      <w:r w:rsidR="00861352" w:rsidRPr="003859B6">
        <w:t xml:space="preserve"> in production cost</w:t>
      </w:r>
      <w:r w:rsidR="006E78D9" w:rsidRPr="003859B6">
        <w:t xml:space="preserve">. </w:t>
      </w:r>
      <w:r w:rsidR="00EB4771" w:rsidRPr="003859B6">
        <w:t xml:space="preserve">The direct support </w:t>
      </w:r>
      <w:r w:rsidR="000F4E7A" w:rsidRPr="003859B6">
        <w:t xml:space="preserve">currently </w:t>
      </w:r>
      <w:r w:rsidR="00EB4771" w:rsidRPr="003859B6">
        <w:t xml:space="preserve">provided by the </w:t>
      </w:r>
      <w:r w:rsidR="000F4E7A" w:rsidRPr="003859B6">
        <w:t>g</w:t>
      </w:r>
      <w:r w:rsidR="00EB4771" w:rsidRPr="003859B6">
        <w:t xml:space="preserve">overnment </w:t>
      </w:r>
      <w:r w:rsidRPr="003859B6">
        <w:t xml:space="preserve">to individual fishers and aqua-farmers </w:t>
      </w:r>
      <w:r w:rsidR="000F4E7A" w:rsidRPr="003859B6">
        <w:t>– mainly in the form of subsidies for fuel and vessel or productive equipment –</w:t>
      </w:r>
      <w:r w:rsidRPr="003859B6">
        <w:t xml:space="preserve"> </w:t>
      </w:r>
      <w:r w:rsidR="00EB4771" w:rsidRPr="003859B6">
        <w:t>with a view to increas</w:t>
      </w:r>
      <w:r w:rsidR="000F4E7A" w:rsidRPr="003859B6">
        <w:t>ing</w:t>
      </w:r>
      <w:r w:rsidR="00EB4771" w:rsidRPr="003859B6">
        <w:t xml:space="preserve"> their incomes or reduc</w:t>
      </w:r>
      <w:r w:rsidR="000F4E7A" w:rsidRPr="003859B6">
        <w:t>ing</w:t>
      </w:r>
      <w:r w:rsidR="00EB4771" w:rsidRPr="003859B6">
        <w:t xml:space="preserve"> their costs </w:t>
      </w:r>
      <w:r w:rsidR="00F129F4" w:rsidRPr="003859B6">
        <w:t>biases production incentives and increases pressure on resources</w:t>
      </w:r>
      <w:r w:rsidR="00EB4771" w:rsidRPr="003859B6">
        <w:t xml:space="preserve">. </w:t>
      </w:r>
      <w:r w:rsidR="002C5FEB" w:rsidRPr="003859B6">
        <w:t>To prevent this, it is recommended – particularly during periods of transition to more sustainable production practices – that the g</w:t>
      </w:r>
      <w:r w:rsidR="00781218" w:rsidRPr="003859B6">
        <w:t xml:space="preserve">overnment </w:t>
      </w:r>
      <w:r w:rsidR="00254333" w:rsidRPr="003859B6">
        <w:t xml:space="preserve">instead </w:t>
      </w:r>
      <w:r w:rsidR="00781218" w:rsidRPr="003859B6">
        <w:t>directly support</w:t>
      </w:r>
      <w:r w:rsidR="002C5FEB" w:rsidRPr="003859B6">
        <w:t xml:space="preserve"> livelihoods </w:t>
      </w:r>
      <w:r w:rsidR="00BC67E4" w:rsidRPr="003859B6">
        <w:t xml:space="preserve">via the provision of social safety nets that are </w:t>
      </w:r>
      <w:r w:rsidR="002C5FEB" w:rsidRPr="003859B6">
        <w:t>targeted at vulnerable households</w:t>
      </w:r>
      <w:r w:rsidRPr="003859B6">
        <w:t>,</w:t>
      </w:r>
      <w:r w:rsidR="00BC67E4" w:rsidRPr="003859B6">
        <w:t xml:space="preserve"> and help the conversion to more remunerative activities by means of education and training</w:t>
      </w:r>
      <w:r w:rsidR="002C5FEB" w:rsidRPr="003859B6">
        <w:t xml:space="preserve">. </w:t>
      </w:r>
      <w:r w:rsidR="00130A6D" w:rsidRPr="003859B6">
        <w:t>Directing public support</w:t>
      </w:r>
      <w:r w:rsidR="00B16FD7" w:rsidRPr="003859B6">
        <w:t xml:space="preserve"> </w:t>
      </w:r>
      <w:r w:rsidR="00130A6D" w:rsidRPr="003859B6">
        <w:t xml:space="preserve">to R&amp;D and infrastructure would </w:t>
      </w:r>
      <w:r w:rsidR="00BC67E4" w:rsidRPr="003859B6">
        <w:t xml:space="preserve">also </w:t>
      </w:r>
      <w:r w:rsidR="00130A6D" w:rsidRPr="003859B6">
        <w:t xml:space="preserve">favour </w:t>
      </w:r>
      <w:r w:rsidR="00EB4771" w:rsidRPr="003859B6">
        <w:t>greater value creation</w:t>
      </w:r>
      <w:r w:rsidR="00130A6D" w:rsidRPr="003859B6">
        <w:t xml:space="preserve">, while </w:t>
      </w:r>
      <w:r w:rsidR="00BC67E4" w:rsidRPr="003859B6">
        <w:t>at the same time</w:t>
      </w:r>
      <w:r w:rsidR="00130A6D" w:rsidRPr="003859B6">
        <w:t xml:space="preserve"> reducing prices for consumers </w:t>
      </w:r>
      <w:r w:rsidR="004B74CE" w:rsidRPr="003859B6">
        <w:t xml:space="preserve">– thus improving access to food, the third key objective – </w:t>
      </w:r>
      <w:r w:rsidR="00130A6D" w:rsidRPr="003859B6">
        <w:t xml:space="preserve">and increasing food availability. </w:t>
      </w:r>
      <w:r w:rsidR="00BC67E4" w:rsidRPr="003859B6">
        <w:t>Reliance on restrictive trade and investment barriers, on the other hand, supports incomes at the expense of reduced consumer access to seafood products</w:t>
      </w:r>
      <w:r w:rsidRPr="003859B6">
        <w:t>, and therefore has the potential to be counterproductive to food security in the long run.</w:t>
      </w:r>
    </w:p>
    <w:p w:rsidR="000F4E7A" w:rsidRPr="003859B6" w:rsidRDefault="000F4E7A" w:rsidP="0071480F">
      <w:pPr>
        <w:pStyle w:val="Num-DocParagraph"/>
      </w:pPr>
    </w:p>
    <w:p w:rsidR="0071480F" w:rsidRPr="003859B6" w:rsidRDefault="0071480F">
      <w:pPr>
        <w:tabs>
          <w:tab w:val="clear" w:pos="850"/>
          <w:tab w:val="clear" w:pos="1191"/>
          <w:tab w:val="clear" w:pos="1531"/>
        </w:tabs>
        <w:jc w:val="left"/>
      </w:pPr>
      <w:bookmarkStart w:id="98" w:name="_Toc472354601"/>
      <w:bookmarkStart w:id="99" w:name="_Toc472936644"/>
      <w:r w:rsidRPr="003859B6">
        <w:br w:type="page"/>
      </w:r>
    </w:p>
    <w:bookmarkEnd w:id="98"/>
    <w:bookmarkEnd w:id="99"/>
    <w:p w:rsidR="00EC626C" w:rsidRPr="003859B6" w:rsidRDefault="00EC626C" w:rsidP="009078ED">
      <w:pPr>
        <w:pStyle w:val="PartHeading"/>
      </w:pPr>
      <w:r w:rsidRPr="003859B6">
        <w:t>References</w:t>
      </w:r>
    </w:p>
    <w:p w:rsidR="00EC626C" w:rsidRPr="003859B6" w:rsidRDefault="00EC626C" w:rsidP="009078ED">
      <w:pPr>
        <w:pStyle w:val="Biblio-Entry"/>
      </w:pPr>
      <w:proofErr w:type="spellStart"/>
      <w:r w:rsidRPr="003859B6">
        <w:t>Adhuri</w:t>
      </w:r>
      <w:proofErr w:type="spellEnd"/>
      <w:r w:rsidRPr="003859B6">
        <w:t xml:space="preserve">, D. (2016), “Combining resource management and livelihood development: Some reflections from East Flores and Lombok”, </w:t>
      </w:r>
      <w:r w:rsidRPr="003859B6">
        <w:rPr>
          <w:color w:val="000000"/>
          <w:lang w:eastAsia="en-US"/>
        </w:rPr>
        <w:t xml:space="preserve">in </w:t>
      </w:r>
      <w:r w:rsidRPr="003859B6">
        <w:rPr>
          <w:i/>
          <w:color w:val="000000"/>
          <w:lang w:eastAsia="en-US"/>
        </w:rPr>
        <w:t xml:space="preserve">Proceedings of the Eighteenth Conference of the International Institute of Fisheries Economics and Trade, July 11-15 2016, Aberdeen, Scotland: Challenging </w:t>
      </w:r>
      <w:r w:rsidR="00C00BA8" w:rsidRPr="003859B6">
        <w:rPr>
          <w:i/>
          <w:color w:val="000000"/>
          <w:lang w:eastAsia="en-US"/>
        </w:rPr>
        <w:t xml:space="preserve">New Frontiers </w:t>
      </w:r>
      <w:r w:rsidRPr="003859B6">
        <w:rPr>
          <w:i/>
          <w:color w:val="000000"/>
          <w:lang w:eastAsia="en-US"/>
        </w:rPr>
        <w:t xml:space="preserve">in the </w:t>
      </w:r>
      <w:r w:rsidR="00C00BA8" w:rsidRPr="003859B6">
        <w:rPr>
          <w:i/>
          <w:color w:val="000000"/>
          <w:lang w:eastAsia="en-US"/>
        </w:rPr>
        <w:t>Global Seafood Sector</w:t>
      </w:r>
      <w:r w:rsidRPr="003859B6">
        <w:rPr>
          <w:i/>
          <w:color w:val="000000"/>
          <w:lang w:eastAsia="en-US"/>
        </w:rPr>
        <w:t xml:space="preserve">: </w:t>
      </w:r>
      <w:r w:rsidR="00C00BA8" w:rsidRPr="003859B6">
        <w:rPr>
          <w:i/>
          <w:color w:val="000000"/>
          <w:lang w:eastAsia="en-US"/>
        </w:rPr>
        <w:t xml:space="preserve">A </w:t>
      </w:r>
      <w:r w:rsidRPr="003859B6">
        <w:rPr>
          <w:i/>
          <w:color w:val="000000"/>
          <w:lang w:eastAsia="en-US"/>
        </w:rPr>
        <w:t>Northern Enlightenment</w:t>
      </w:r>
      <w:r w:rsidR="00C00BA8" w:rsidRPr="003859B6">
        <w:rPr>
          <w:color w:val="000000"/>
          <w:lang w:eastAsia="en-US"/>
        </w:rPr>
        <w:t>,</w:t>
      </w:r>
      <w:r w:rsidRPr="003859B6">
        <w:rPr>
          <w:color w:val="000000"/>
          <w:lang w:eastAsia="en-US"/>
        </w:rPr>
        <w:t xml:space="preserve"> A. L. Shriver (eds.), International Institute of Fisheries Economics and Trade (IIFET), Corvallis, Oregon, United States of America.</w:t>
      </w:r>
    </w:p>
    <w:p w:rsidR="00EC626C" w:rsidRPr="003859B6" w:rsidRDefault="00EC626C" w:rsidP="009078ED">
      <w:pPr>
        <w:pStyle w:val="Biblio-Entry"/>
      </w:pPr>
      <w:proofErr w:type="spellStart"/>
      <w:r w:rsidRPr="003859B6">
        <w:t>Arnason</w:t>
      </w:r>
      <w:proofErr w:type="spellEnd"/>
      <w:r w:rsidRPr="003859B6">
        <w:t xml:space="preserve">, R., K. Kelleher, and R. </w:t>
      </w:r>
      <w:proofErr w:type="spellStart"/>
      <w:r w:rsidRPr="003859B6">
        <w:t>Willmann</w:t>
      </w:r>
      <w:proofErr w:type="spellEnd"/>
      <w:r w:rsidRPr="003859B6">
        <w:t xml:space="preserve"> (2009), </w:t>
      </w:r>
      <w:proofErr w:type="gramStart"/>
      <w:r w:rsidRPr="003859B6">
        <w:rPr>
          <w:i/>
          <w:iCs/>
        </w:rPr>
        <w:t>The</w:t>
      </w:r>
      <w:proofErr w:type="gramEnd"/>
      <w:r w:rsidRPr="003859B6">
        <w:rPr>
          <w:i/>
          <w:iCs/>
        </w:rPr>
        <w:t xml:space="preserve"> Sunken Billions: The Economic Justification for Fisheries Reform, </w:t>
      </w:r>
      <w:r w:rsidRPr="003859B6">
        <w:t xml:space="preserve">The International Bank for Reconstruction and Development / The World Bank, Washington, D.C. </w:t>
      </w:r>
    </w:p>
    <w:p w:rsidR="00EC626C" w:rsidRPr="003859B6" w:rsidRDefault="00EC626C" w:rsidP="009078ED">
      <w:pPr>
        <w:pStyle w:val="Biblio-Entry"/>
      </w:pPr>
      <w:proofErr w:type="spellStart"/>
      <w:proofErr w:type="gramStart"/>
      <w:r w:rsidRPr="003859B6">
        <w:t>Asche</w:t>
      </w:r>
      <w:proofErr w:type="spellEnd"/>
      <w:r w:rsidRPr="003859B6">
        <w:t xml:space="preserve">, F. (2011), </w:t>
      </w:r>
      <w:r w:rsidRPr="003859B6">
        <w:rPr>
          <w:i/>
        </w:rPr>
        <w:t>Green Growth in Fisheries and Aquaculture Production and Trade</w:t>
      </w:r>
      <w:r w:rsidRPr="003859B6">
        <w:t xml:space="preserve">, OECD internal document, Paris, </w:t>
      </w:r>
      <w:hyperlink r:id="rId34" w:history="1">
        <w:r w:rsidRPr="003859B6">
          <w:rPr>
            <w:rStyle w:val="Hyperlink"/>
          </w:rPr>
          <w:t>www.oecd.org/tad/fisheries/green-growth-fisheries-aquaculture-production-trade-report.pdf</w:t>
        </w:r>
      </w:hyperlink>
      <w:r w:rsidRPr="003859B6">
        <w:t xml:space="preserve"> (accessed on 17 November 2016).</w:t>
      </w:r>
      <w:proofErr w:type="gramEnd"/>
    </w:p>
    <w:p w:rsidR="00EC626C" w:rsidRPr="003859B6" w:rsidRDefault="00EC626C" w:rsidP="009078ED">
      <w:pPr>
        <w:pStyle w:val="Biblio-Entry"/>
      </w:pPr>
      <w:r w:rsidRPr="003859B6">
        <w:t xml:space="preserve">ASEAN (2016), </w:t>
      </w:r>
      <w:r w:rsidRPr="003859B6">
        <w:rPr>
          <w:i/>
        </w:rPr>
        <w:t>Regional Report on Nutrition Security in ASEAN: Volume 1</w:t>
      </w:r>
      <w:r w:rsidRPr="003859B6">
        <w:t>, ASEAN Secretariat, Jakarta, and United Nations Children’s Fund, Bangkok.</w:t>
      </w:r>
    </w:p>
    <w:p w:rsidR="00EC626C" w:rsidRPr="003859B6" w:rsidRDefault="00EC626C" w:rsidP="009078ED">
      <w:pPr>
        <w:pStyle w:val="Biblio-Entry"/>
      </w:pPr>
      <w:proofErr w:type="gramStart"/>
      <w:r w:rsidRPr="003859B6">
        <w:t xml:space="preserve">BPS-Indonesia </w:t>
      </w:r>
      <w:proofErr w:type="spellStart"/>
      <w:r w:rsidRPr="003859B6">
        <w:t>Statistik</w:t>
      </w:r>
      <w:proofErr w:type="spellEnd"/>
      <w:r w:rsidRPr="003859B6">
        <w:t xml:space="preserve"> (2008), </w:t>
      </w:r>
      <w:proofErr w:type="spellStart"/>
      <w:r w:rsidRPr="003859B6">
        <w:rPr>
          <w:i/>
        </w:rPr>
        <w:t>Badan</w:t>
      </w:r>
      <w:proofErr w:type="spellEnd"/>
      <w:r w:rsidRPr="003859B6">
        <w:rPr>
          <w:i/>
        </w:rPr>
        <w:t xml:space="preserve"> </w:t>
      </w:r>
      <w:proofErr w:type="spellStart"/>
      <w:r w:rsidRPr="003859B6">
        <w:rPr>
          <w:i/>
        </w:rPr>
        <w:t>Pusat</w:t>
      </w:r>
      <w:proofErr w:type="spellEnd"/>
      <w:r w:rsidRPr="003859B6">
        <w:rPr>
          <w:i/>
        </w:rPr>
        <w:t xml:space="preserve"> </w:t>
      </w:r>
      <w:proofErr w:type="spellStart"/>
      <w:r w:rsidRPr="003859B6">
        <w:rPr>
          <w:i/>
        </w:rPr>
        <w:t>Statistik</w:t>
      </w:r>
      <w:proofErr w:type="spellEnd"/>
      <w:r w:rsidRPr="003859B6">
        <w:t xml:space="preserve"> (database), Statistics Indonesia, Jakarta, </w:t>
      </w:r>
      <w:hyperlink r:id="rId35" w:history="1">
        <w:r w:rsidRPr="003859B6">
          <w:rPr>
            <w:rStyle w:val="Hyperlink"/>
          </w:rPr>
          <w:t>https://www.bps.go.id/</w:t>
        </w:r>
      </w:hyperlink>
      <w:r w:rsidRPr="003859B6">
        <w:t xml:space="preserve"> (accessed on </w:t>
      </w:r>
      <w:r w:rsidR="007F5264" w:rsidRPr="003859B6">
        <w:t>12 September 2016</w:t>
      </w:r>
      <w:r w:rsidRPr="003859B6">
        <w:t>).</w:t>
      </w:r>
      <w:proofErr w:type="gramEnd"/>
    </w:p>
    <w:p w:rsidR="00EC626C" w:rsidRPr="003859B6" w:rsidRDefault="00EC626C" w:rsidP="009078ED">
      <w:pPr>
        <w:pStyle w:val="Biblio-Entry"/>
      </w:pPr>
      <w:proofErr w:type="gramStart"/>
      <w:r w:rsidRPr="003859B6">
        <w:t xml:space="preserve">Brooks, J. and A. Matthews (2015), "Trade dimensions of food security", </w:t>
      </w:r>
      <w:r w:rsidRPr="003859B6">
        <w:rPr>
          <w:rStyle w:val="Emphasis"/>
        </w:rPr>
        <w:t>OECD Food, Agriculture and Fisheries Papers</w:t>
      </w:r>
      <w:r w:rsidRPr="003859B6">
        <w:t xml:space="preserve">, No. 77, OECD Publishing, Paris, </w:t>
      </w:r>
      <w:hyperlink r:id="rId36" w:tgtFrame="_blank" w:tooltip="http://dx.doi.org/10.1787/5js65xn790nv-en" w:history="1">
        <w:r w:rsidRPr="003859B6">
          <w:rPr>
            <w:rStyle w:val="Hyperlink"/>
          </w:rPr>
          <w:t>http://dx.doi.org/10.1787/5js65xn790nv-en</w:t>
        </w:r>
      </w:hyperlink>
      <w:r w:rsidRPr="003859B6">
        <w:rPr>
          <w:rStyle w:val="Hyperlink"/>
        </w:rPr>
        <w:t>.</w:t>
      </w:r>
      <w:proofErr w:type="gramEnd"/>
      <w:r w:rsidRPr="003859B6">
        <w:rPr>
          <w:rStyle w:val="Hyperlink"/>
        </w:rPr>
        <w:t xml:space="preserve"> </w:t>
      </w:r>
    </w:p>
    <w:p w:rsidR="00EC626C" w:rsidRPr="003859B6" w:rsidRDefault="00EC626C" w:rsidP="009078ED">
      <w:pPr>
        <w:pStyle w:val="Biblio-Entry"/>
      </w:pPr>
      <w:r w:rsidRPr="003859B6">
        <w:t>Burke</w:t>
      </w:r>
      <w:r w:rsidR="00110633" w:rsidRPr="003859B6">
        <w:t>,</w:t>
      </w:r>
      <w:r w:rsidRPr="003859B6">
        <w:t xml:space="preserve"> L., K. </w:t>
      </w:r>
      <w:proofErr w:type="spellStart"/>
      <w:r w:rsidRPr="003859B6">
        <w:t>Reytar</w:t>
      </w:r>
      <w:proofErr w:type="spellEnd"/>
      <w:r w:rsidRPr="003859B6">
        <w:t xml:space="preserve">, M. Spalding and A. Perry (2011), </w:t>
      </w:r>
      <w:r w:rsidRPr="003859B6">
        <w:rPr>
          <w:i/>
        </w:rPr>
        <w:t>Reefs at Risk Revisited</w:t>
      </w:r>
      <w:r w:rsidRPr="003859B6">
        <w:t>, World Resources Institute, Washington D.C.</w:t>
      </w:r>
    </w:p>
    <w:p w:rsidR="00EC626C" w:rsidRPr="003859B6" w:rsidRDefault="00EC626C" w:rsidP="009078ED">
      <w:pPr>
        <w:pStyle w:val="Biblio-Entry"/>
      </w:pPr>
      <w:r w:rsidRPr="003859B6">
        <w:t xml:space="preserve">Cao, L., J.S. Diana, G.A. </w:t>
      </w:r>
      <w:proofErr w:type="spellStart"/>
      <w:r w:rsidRPr="003859B6">
        <w:t>Keoleian</w:t>
      </w:r>
      <w:proofErr w:type="spellEnd"/>
      <w:r w:rsidRPr="003859B6">
        <w:t xml:space="preserve"> and Q. Lai (2011), “Life cycle assessment of Chinese shrimp farming systems targeted for export and domestic sales”, </w:t>
      </w:r>
      <w:r w:rsidRPr="003859B6">
        <w:rPr>
          <w:rFonts w:eastAsiaTheme="minorHAnsi"/>
          <w:i/>
          <w:iCs/>
          <w:lang w:val="en-US" w:eastAsia="en-US"/>
        </w:rPr>
        <w:t>Environmental Science and Technology</w:t>
      </w:r>
      <w:r w:rsidRPr="003859B6">
        <w:rPr>
          <w:rFonts w:eastAsiaTheme="minorHAnsi"/>
          <w:lang w:val="en-US" w:eastAsia="en-US"/>
        </w:rPr>
        <w:t xml:space="preserve">, Vol. </w:t>
      </w:r>
      <w:r w:rsidRPr="003859B6">
        <w:rPr>
          <w:rFonts w:eastAsiaTheme="minorHAnsi"/>
          <w:iCs/>
          <w:lang w:val="en-US" w:eastAsia="en-US"/>
        </w:rPr>
        <w:t>45</w:t>
      </w:r>
      <w:r w:rsidRPr="003859B6">
        <w:rPr>
          <w:rFonts w:eastAsiaTheme="minorHAnsi"/>
          <w:lang w:val="en-US" w:eastAsia="en-US"/>
        </w:rPr>
        <w:t>/15, ASC Publications, Washington D.C., pp. 6531–6538.</w:t>
      </w:r>
    </w:p>
    <w:p w:rsidR="00EC626C" w:rsidRPr="003859B6" w:rsidRDefault="00EC626C" w:rsidP="009078ED">
      <w:pPr>
        <w:pStyle w:val="Biblio-Entry"/>
      </w:pPr>
      <w:r w:rsidRPr="003859B6">
        <w:t>CEA (2014), “Indonesia” in</w:t>
      </w:r>
      <w:r w:rsidRPr="003859B6">
        <w:rPr>
          <w:i/>
        </w:rPr>
        <w:t xml:space="preserve"> Country Scoping Project</w:t>
      </w:r>
      <w:r w:rsidRPr="003859B6">
        <w:t>, California Environmental Associates, San Francisco, United States of America.</w:t>
      </w:r>
    </w:p>
    <w:p w:rsidR="00EC626C" w:rsidRPr="003859B6" w:rsidRDefault="00EC626C" w:rsidP="009078ED">
      <w:pPr>
        <w:pStyle w:val="Biblio-Entry"/>
      </w:pPr>
      <w:r w:rsidRPr="003859B6">
        <w:t xml:space="preserve">Costello, C., D. </w:t>
      </w:r>
      <w:proofErr w:type="spellStart"/>
      <w:r w:rsidRPr="003859B6">
        <w:t>Ovando</w:t>
      </w:r>
      <w:proofErr w:type="spellEnd"/>
      <w:r w:rsidRPr="003859B6">
        <w:t xml:space="preserve">, T. </w:t>
      </w:r>
      <w:proofErr w:type="spellStart"/>
      <w:r w:rsidRPr="003859B6">
        <w:t>Clavelle</w:t>
      </w:r>
      <w:proofErr w:type="spellEnd"/>
      <w:r w:rsidRPr="003859B6">
        <w:t xml:space="preserve">, C.K. Strauss, R. </w:t>
      </w:r>
      <w:proofErr w:type="spellStart"/>
      <w:r w:rsidRPr="003859B6">
        <w:t>Hilborn</w:t>
      </w:r>
      <w:proofErr w:type="spellEnd"/>
      <w:r w:rsidRPr="003859B6">
        <w:t xml:space="preserve">, M.C. </w:t>
      </w:r>
      <w:proofErr w:type="spellStart"/>
      <w:r w:rsidRPr="003859B6">
        <w:t>Melnychuk</w:t>
      </w:r>
      <w:proofErr w:type="spellEnd"/>
      <w:r w:rsidRPr="003859B6">
        <w:t xml:space="preserve">, T.A. Branch, S.D. Gaines, C.S. </w:t>
      </w:r>
      <w:proofErr w:type="spellStart"/>
      <w:r w:rsidRPr="003859B6">
        <w:t>Szuwalski</w:t>
      </w:r>
      <w:proofErr w:type="spellEnd"/>
      <w:r w:rsidRPr="003859B6">
        <w:t xml:space="preserve">, R.B. Cabral, D.N. Rader and A. Leland (2016), “Global fishery prospects under contrasting management regimes”, </w:t>
      </w:r>
      <w:r w:rsidRPr="003859B6">
        <w:rPr>
          <w:i/>
        </w:rPr>
        <w:t>PNAS</w:t>
      </w:r>
      <w:r w:rsidRPr="003859B6">
        <w:t xml:space="preserve">, Vol. 113/18, Proceedings of the National Academy of Sciences of the United States of America, Washington D.C, pp. 5125-5129. </w:t>
      </w:r>
    </w:p>
    <w:p w:rsidR="00EC626C" w:rsidRPr="003859B6" w:rsidRDefault="00EC626C" w:rsidP="009078ED">
      <w:pPr>
        <w:pStyle w:val="Biblio-Entry"/>
        <w:rPr>
          <w:color w:val="000000"/>
          <w:lang w:eastAsia="en-US"/>
        </w:rPr>
      </w:pPr>
      <w:r w:rsidRPr="003859B6">
        <w:rPr>
          <w:lang w:eastAsia="en-US"/>
        </w:rPr>
        <w:t xml:space="preserve">DAFF (2011), </w:t>
      </w:r>
      <w:r w:rsidRPr="003859B6">
        <w:rPr>
          <w:i/>
          <w:lang w:eastAsia="en-US"/>
        </w:rPr>
        <w:t>Net Returns: A Human Capacity Development Framework for Marine Capture Fisheries Management in South East Asia</w:t>
      </w:r>
      <w:r w:rsidRPr="003859B6">
        <w:rPr>
          <w:lang w:eastAsia="en-US"/>
        </w:rPr>
        <w:t>, Department of Agriculture, Fisheries and Forestry, Canberra.</w:t>
      </w:r>
      <w:r w:rsidRPr="003859B6">
        <w:rPr>
          <w:color w:val="000000"/>
          <w:lang w:eastAsia="en-US"/>
        </w:rPr>
        <w:t xml:space="preserve"> </w:t>
      </w:r>
    </w:p>
    <w:p w:rsidR="00EC626C" w:rsidRPr="003859B6" w:rsidRDefault="00EC626C" w:rsidP="009078ED">
      <w:pPr>
        <w:pStyle w:val="Biblio-Entry"/>
        <w:rPr>
          <w:lang w:eastAsia="en-US"/>
        </w:rPr>
      </w:pPr>
      <w:r w:rsidRPr="003859B6">
        <w:rPr>
          <w:lang w:eastAsia="en-US"/>
        </w:rPr>
        <w:t xml:space="preserve">De Silva, S.S. and D. Soto (2009), “Climate change and aquaculture: Potential impacts, adaptation and mitigation”, in K. Cochrane, C. De Young, D. Soto and T. </w:t>
      </w:r>
      <w:proofErr w:type="spellStart"/>
      <w:r w:rsidRPr="003859B6">
        <w:rPr>
          <w:lang w:eastAsia="en-US"/>
        </w:rPr>
        <w:t>Bahri</w:t>
      </w:r>
      <w:proofErr w:type="spellEnd"/>
      <w:r w:rsidRPr="003859B6">
        <w:rPr>
          <w:lang w:eastAsia="en-US"/>
        </w:rPr>
        <w:t xml:space="preserve"> (</w:t>
      </w:r>
      <w:proofErr w:type="spellStart"/>
      <w:proofErr w:type="gramStart"/>
      <w:r w:rsidRPr="003859B6">
        <w:rPr>
          <w:lang w:eastAsia="en-US"/>
        </w:rPr>
        <w:t>eds</w:t>
      </w:r>
      <w:proofErr w:type="spellEnd"/>
      <w:proofErr w:type="gramEnd"/>
      <w:r w:rsidRPr="003859B6">
        <w:rPr>
          <w:lang w:eastAsia="en-US"/>
        </w:rPr>
        <w:t xml:space="preserve">). </w:t>
      </w:r>
      <w:r w:rsidRPr="003859B6">
        <w:rPr>
          <w:i/>
          <w:lang w:eastAsia="en-US"/>
        </w:rPr>
        <w:t>Climate Change Implications for Fisheries and Aquaculture: Overview of Current Scientific Knowledge</w:t>
      </w:r>
      <w:r w:rsidRPr="003859B6">
        <w:rPr>
          <w:lang w:eastAsia="en-US"/>
        </w:rPr>
        <w:t>, FAO Fisheries and Aquaculture Technical Paper No. 530, Food and Agriculture Organization, Rome.</w:t>
      </w:r>
    </w:p>
    <w:p w:rsidR="00EC626C" w:rsidRPr="003859B6" w:rsidRDefault="00EC626C" w:rsidP="009078ED">
      <w:pPr>
        <w:pStyle w:val="Num-DocParagraph"/>
        <w:spacing w:after="0"/>
      </w:pPr>
      <w:proofErr w:type="gramStart"/>
      <w:r w:rsidRPr="003859B6">
        <w:t xml:space="preserve">FAO (2016a), </w:t>
      </w:r>
      <w:r w:rsidRPr="003859B6">
        <w:rPr>
          <w:i/>
        </w:rPr>
        <w:t>Food Balance Sheet Indonesia</w:t>
      </w:r>
      <w:r w:rsidR="007F5264" w:rsidRPr="003859B6">
        <w:rPr>
          <w:i/>
        </w:rPr>
        <w:t xml:space="preserve"> </w:t>
      </w:r>
      <w:r w:rsidR="007F5264" w:rsidRPr="003859B6">
        <w:t>(database)</w:t>
      </w:r>
      <w:r w:rsidRPr="003859B6">
        <w:t>, Food and Agriculture Organization, Rome</w:t>
      </w:r>
      <w:r w:rsidR="007F5264" w:rsidRPr="003859B6">
        <w:t xml:space="preserve">, </w:t>
      </w:r>
      <w:hyperlink r:id="rId37" w:history="1">
        <w:r w:rsidR="00824953" w:rsidRPr="003859B6">
          <w:rPr>
            <w:rStyle w:val="Hyperlink"/>
          </w:rPr>
          <w:t>http://faostat.fao.org/default.aspx</w:t>
        </w:r>
      </w:hyperlink>
      <w:r w:rsidR="00824953" w:rsidRPr="003859B6">
        <w:t xml:space="preserve"> </w:t>
      </w:r>
      <w:r w:rsidR="007F5264" w:rsidRPr="003859B6">
        <w:t>(accessed on 19 September 2016)</w:t>
      </w:r>
      <w:r w:rsidRPr="003859B6">
        <w:t>.</w:t>
      </w:r>
      <w:proofErr w:type="gramEnd"/>
    </w:p>
    <w:p w:rsidR="00EC626C" w:rsidRPr="003859B6" w:rsidRDefault="00EC626C" w:rsidP="009078ED">
      <w:pPr>
        <w:pStyle w:val="Num-DocParagraph"/>
        <w:spacing w:after="0"/>
      </w:pPr>
    </w:p>
    <w:p w:rsidR="00EC626C" w:rsidRPr="003859B6" w:rsidRDefault="00EC626C" w:rsidP="009078ED">
      <w:pPr>
        <w:pStyle w:val="Num-DocParagraph"/>
        <w:spacing w:after="0"/>
      </w:pPr>
      <w:r w:rsidRPr="003859B6">
        <w:t xml:space="preserve">FAO (2016b), </w:t>
      </w:r>
      <w:r w:rsidRPr="003859B6">
        <w:rPr>
          <w:i/>
        </w:rPr>
        <w:t>The State of World Fisheries and Aquaculture 2016: Contributing to Food Security and Nutrition for All</w:t>
      </w:r>
      <w:r w:rsidRPr="003859B6">
        <w:t>, Food and Agriculture Organization, Rome.</w:t>
      </w:r>
    </w:p>
    <w:p w:rsidR="00EC626C" w:rsidRPr="003859B6" w:rsidRDefault="00EC626C" w:rsidP="009078ED">
      <w:pPr>
        <w:pStyle w:val="Num-DocParagraph"/>
        <w:spacing w:after="0"/>
      </w:pPr>
    </w:p>
    <w:p w:rsidR="00EC626C" w:rsidRPr="003859B6" w:rsidRDefault="00EC626C" w:rsidP="009078ED">
      <w:pPr>
        <w:pStyle w:val="Biblio-Entry"/>
        <w:rPr>
          <w:color w:val="000000"/>
          <w:lang w:eastAsia="en-US"/>
        </w:rPr>
      </w:pPr>
      <w:r w:rsidRPr="003859B6">
        <w:rPr>
          <w:color w:val="000000"/>
          <w:lang w:eastAsia="en-US"/>
        </w:rPr>
        <w:t xml:space="preserve">FAO (2016c), </w:t>
      </w:r>
      <w:r w:rsidRPr="003859B6">
        <w:rPr>
          <w:i/>
          <w:color w:val="000000"/>
          <w:lang w:eastAsia="en-US"/>
        </w:rPr>
        <w:t>FAOSTAT</w:t>
      </w:r>
      <w:r w:rsidRPr="003859B6">
        <w:rPr>
          <w:color w:val="000000"/>
          <w:lang w:eastAsia="en-US"/>
        </w:rPr>
        <w:t xml:space="preserve"> (database), </w:t>
      </w:r>
      <w:hyperlink r:id="rId38" w:history="1">
        <w:r w:rsidRPr="003859B6">
          <w:rPr>
            <w:rStyle w:val="Hyperlink"/>
            <w:lang w:eastAsia="en-US"/>
          </w:rPr>
          <w:t>http://faostat3.fao.org/home/E</w:t>
        </w:r>
      </w:hyperlink>
      <w:r w:rsidRPr="003859B6">
        <w:rPr>
          <w:color w:val="000000"/>
          <w:lang w:eastAsia="en-US"/>
        </w:rPr>
        <w:t xml:space="preserve"> (accessed on </w:t>
      </w:r>
      <w:r w:rsidR="007F5264" w:rsidRPr="003859B6">
        <w:rPr>
          <w:color w:val="000000"/>
          <w:lang w:eastAsia="en-US"/>
        </w:rPr>
        <w:t>19</w:t>
      </w:r>
      <w:r w:rsidRPr="003859B6">
        <w:rPr>
          <w:color w:val="000000"/>
          <w:lang w:eastAsia="en-US"/>
        </w:rPr>
        <w:t xml:space="preserve"> September 2016).</w:t>
      </w:r>
    </w:p>
    <w:p w:rsidR="00EC626C" w:rsidRPr="003859B6" w:rsidRDefault="00EC626C" w:rsidP="009078ED">
      <w:pPr>
        <w:pStyle w:val="Num-DocParagraph"/>
        <w:spacing w:after="0"/>
      </w:pPr>
      <w:r w:rsidRPr="003859B6">
        <w:t xml:space="preserve">FAO (2015), </w:t>
      </w:r>
      <w:r w:rsidRPr="003859B6">
        <w:rPr>
          <w:i/>
        </w:rPr>
        <w:t>Regional Overview of Food Insecurity Asia and the Pacific: Towards a Food Secure Asia and the Pacific</w:t>
      </w:r>
      <w:r w:rsidRPr="003859B6">
        <w:t>, Food and Agriculture Organization, Bangkok.</w:t>
      </w:r>
    </w:p>
    <w:p w:rsidR="00EC626C" w:rsidRPr="003859B6" w:rsidRDefault="00EC626C" w:rsidP="009078ED">
      <w:pPr>
        <w:pStyle w:val="Num-DocParagraph"/>
        <w:spacing w:after="0"/>
      </w:pPr>
    </w:p>
    <w:p w:rsidR="00EC626C" w:rsidRPr="003859B6" w:rsidRDefault="00EC626C" w:rsidP="009078ED">
      <w:pPr>
        <w:pStyle w:val="Biblio-Entry"/>
      </w:pPr>
      <w:proofErr w:type="gramStart"/>
      <w:r w:rsidRPr="003859B6">
        <w:rPr>
          <w:color w:val="000000"/>
          <w:lang w:eastAsia="en-US"/>
        </w:rPr>
        <w:t xml:space="preserve">FAO (2011), </w:t>
      </w:r>
      <w:r w:rsidRPr="003859B6">
        <w:rPr>
          <w:i/>
          <w:color w:val="000000"/>
          <w:lang w:eastAsia="en-US"/>
        </w:rPr>
        <w:t>Technical Guidelines on Aquaculture Certification</w:t>
      </w:r>
      <w:r w:rsidRPr="003859B6">
        <w:rPr>
          <w:color w:val="000000"/>
          <w:lang w:eastAsia="en-US"/>
        </w:rPr>
        <w:t>, Food and Agriculture Organization, Rome</w:t>
      </w:r>
      <w:r w:rsidRPr="003859B6">
        <w:t>.</w:t>
      </w:r>
      <w:proofErr w:type="gramEnd"/>
    </w:p>
    <w:p w:rsidR="007048A0" w:rsidRPr="003859B6" w:rsidRDefault="007048A0" w:rsidP="007048A0">
      <w:pPr>
        <w:pStyle w:val="Biblio-Entry"/>
        <w:rPr>
          <w:color w:val="000000"/>
          <w:lang w:eastAsia="en-US"/>
        </w:rPr>
      </w:pPr>
      <w:proofErr w:type="gramStart"/>
      <w:r w:rsidRPr="003859B6">
        <w:rPr>
          <w:color w:val="000000"/>
          <w:lang w:eastAsia="en-US"/>
        </w:rPr>
        <w:t xml:space="preserve">FAO (2003), </w:t>
      </w:r>
      <w:r w:rsidRPr="003859B6">
        <w:rPr>
          <w:i/>
          <w:color w:val="000000"/>
          <w:lang w:eastAsia="en-US"/>
        </w:rPr>
        <w:t>Fisheries Management.</w:t>
      </w:r>
      <w:proofErr w:type="gramEnd"/>
      <w:r w:rsidRPr="003859B6">
        <w:rPr>
          <w:i/>
          <w:color w:val="000000"/>
          <w:lang w:eastAsia="en-US"/>
        </w:rPr>
        <w:t xml:space="preserve"> 2. The ecosystem approach to fisheries</w:t>
      </w:r>
      <w:r w:rsidRPr="003859B6">
        <w:rPr>
          <w:color w:val="000000"/>
          <w:lang w:eastAsia="en-US"/>
        </w:rPr>
        <w:t>, FAO Technical Guidelines for Responsible Fisheries, Vol. 4, Suppl. 2 Food and Agriculture Organization, Rome.</w:t>
      </w:r>
    </w:p>
    <w:p w:rsidR="00EC626C" w:rsidRPr="003859B6" w:rsidRDefault="00EC626C" w:rsidP="009078ED">
      <w:pPr>
        <w:pStyle w:val="Biblio-Entry"/>
      </w:pPr>
      <w:r w:rsidRPr="003859B6">
        <w:t xml:space="preserve">Gutierrez, N.L., O. </w:t>
      </w:r>
      <w:proofErr w:type="spellStart"/>
      <w:r w:rsidRPr="003859B6">
        <w:t>Defeo</w:t>
      </w:r>
      <w:proofErr w:type="spellEnd"/>
      <w:r w:rsidRPr="003859B6">
        <w:t>, S.R. Bush, D.S. Butterworth,</w:t>
      </w:r>
      <w:r w:rsidR="001E019E" w:rsidRPr="003859B6">
        <w:t xml:space="preserve"> </w:t>
      </w:r>
      <w:r w:rsidRPr="003859B6">
        <w:t xml:space="preserve">C.A. </w:t>
      </w:r>
      <w:proofErr w:type="spellStart"/>
      <w:r w:rsidRPr="003859B6">
        <w:t>Roheim</w:t>
      </w:r>
      <w:proofErr w:type="spellEnd"/>
      <w:r w:rsidR="001E019E" w:rsidRPr="003859B6">
        <w:t xml:space="preserve"> and A.E Punt (2016), “</w:t>
      </w:r>
      <w:r w:rsidR="001E019E" w:rsidRPr="003859B6">
        <w:rPr>
          <w:lang w:val="en"/>
        </w:rPr>
        <w:t xml:space="preserve">The current situation and prospects of fisheries certification and </w:t>
      </w:r>
      <w:proofErr w:type="spellStart"/>
      <w:r w:rsidR="001E019E" w:rsidRPr="003859B6">
        <w:rPr>
          <w:lang w:val="en"/>
        </w:rPr>
        <w:t>ecolabelling</w:t>
      </w:r>
      <w:proofErr w:type="spellEnd"/>
      <w:r w:rsidR="001E019E" w:rsidRPr="003859B6">
        <w:rPr>
          <w:lang w:val="en"/>
        </w:rPr>
        <w:t>”</w:t>
      </w:r>
      <w:r w:rsidRPr="003859B6">
        <w:rPr>
          <w:lang w:val="en"/>
        </w:rPr>
        <w:t xml:space="preserve">, </w:t>
      </w:r>
      <w:r w:rsidRPr="003859B6">
        <w:rPr>
          <w:i/>
        </w:rPr>
        <w:t>Fisheries Research</w:t>
      </w:r>
      <w:r w:rsidRPr="003859B6">
        <w:t>, Vol. 182, pp. 1-6.</w:t>
      </w:r>
    </w:p>
    <w:p w:rsidR="00EC626C" w:rsidRPr="003859B6" w:rsidRDefault="00EC626C" w:rsidP="009078ED">
      <w:pPr>
        <w:pStyle w:val="Biblio-Entry"/>
        <w:rPr>
          <w:lang w:eastAsia="en-US"/>
        </w:rPr>
      </w:pPr>
      <w:r w:rsidRPr="003859B6">
        <w:rPr>
          <w:lang w:eastAsia="en-US"/>
        </w:rPr>
        <w:t xml:space="preserve">HLPE (2014), </w:t>
      </w:r>
      <w:r w:rsidRPr="003859B6">
        <w:rPr>
          <w:i/>
          <w:lang w:eastAsia="en-US"/>
        </w:rPr>
        <w:t>Food Losses and Waste in the Context of Sustainable Food Systems: A Report by the High Level Panel of Experts on Food Security and Nutrition</w:t>
      </w:r>
      <w:r w:rsidRPr="003859B6">
        <w:rPr>
          <w:lang w:eastAsia="en-US"/>
        </w:rPr>
        <w:t>, High Level Panel of Experts on Food Security and Nutrition,</w:t>
      </w:r>
      <w:r w:rsidRPr="003859B6">
        <w:rPr>
          <w:i/>
          <w:lang w:eastAsia="en-US"/>
        </w:rPr>
        <w:t xml:space="preserve"> </w:t>
      </w:r>
      <w:r w:rsidRPr="003859B6">
        <w:rPr>
          <w:lang w:eastAsia="en-US"/>
        </w:rPr>
        <w:t>Committee on World Food Security, Rome.</w:t>
      </w:r>
    </w:p>
    <w:p w:rsidR="00EC626C" w:rsidRPr="003859B6" w:rsidRDefault="00EC626C" w:rsidP="009078ED">
      <w:pPr>
        <w:pStyle w:val="Biblio-Entry"/>
      </w:pPr>
      <w:r w:rsidRPr="003859B6">
        <w:t xml:space="preserve"> </w:t>
      </w:r>
      <w:proofErr w:type="gramStart"/>
      <w:r w:rsidR="00D565CB" w:rsidRPr="003859B6">
        <w:t>Inside Indonesia</w:t>
      </w:r>
      <w:r w:rsidRPr="003859B6">
        <w:t xml:space="preserve"> (no date), </w:t>
      </w:r>
      <w:r w:rsidRPr="003859B6">
        <w:rPr>
          <w:i/>
        </w:rPr>
        <w:t xml:space="preserve">Aquaculture in Adversity </w:t>
      </w:r>
      <w:r w:rsidRPr="003859B6">
        <w:t xml:space="preserve">(webpage) Jakarta, </w:t>
      </w:r>
      <w:hyperlink r:id="rId39" w:history="1">
        <w:r w:rsidR="00446C1B" w:rsidRPr="003859B6">
          <w:rPr>
            <w:rStyle w:val="Hyperlink"/>
          </w:rPr>
          <w:t>http://www.insideindonesia.org/aquaculture-in-adversity</w:t>
        </w:r>
      </w:hyperlink>
      <w:r w:rsidRPr="003859B6">
        <w:t xml:space="preserve"> (accessed 12 September 2016).</w:t>
      </w:r>
      <w:proofErr w:type="gramEnd"/>
    </w:p>
    <w:p w:rsidR="00EC626C" w:rsidRPr="003859B6" w:rsidRDefault="00EC626C" w:rsidP="009078ED">
      <w:pPr>
        <w:pStyle w:val="Biblio-Entry"/>
        <w:rPr>
          <w:color w:val="000000"/>
          <w:lang w:eastAsia="en-US"/>
        </w:rPr>
      </w:pPr>
      <w:r w:rsidRPr="003859B6">
        <w:rPr>
          <w:color w:val="000000"/>
          <w:lang w:eastAsia="en-US"/>
        </w:rPr>
        <w:t xml:space="preserve">IFPRI (2014), </w:t>
      </w:r>
      <w:r w:rsidRPr="003859B6">
        <w:rPr>
          <w:i/>
          <w:color w:val="000000"/>
          <w:lang w:eastAsia="en-US"/>
        </w:rPr>
        <w:t>Global Hunger Index: The challenge of Hidden Hunger</w:t>
      </w:r>
      <w:r w:rsidRPr="003859B6">
        <w:rPr>
          <w:color w:val="000000"/>
          <w:lang w:eastAsia="en-US"/>
        </w:rPr>
        <w:t xml:space="preserve">, International Food Policy Research Institute, </w:t>
      </w:r>
      <w:proofErr w:type="spellStart"/>
      <w:r w:rsidRPr="003859B6">
        <w:rPr>
          <w:color w:val="000000"/>
          <w:lang w:eastAsia="en-US"/>
        </w:rPr>
        <w:t>Welthungerhilfe</w:t>
      </w:r>
      <w:proofErr w:type="spellEnd"/>
      <w:r w:rsidRPr="003859B6">
        <w:rPr>
          <w:color w:val="000000"/>
          <w:lang w:eastAsia="en-US"/>
        </w:rPr>
        <w:t>, and Concern Worldwide, Bonn, Washington DC and Dublin.</w:t>
      </w:r>
    </w:p>
    <w:p w:rsidR="00EC626C" w:rsidRPr="003859B6" w:rsidRDefault="00EC626C" w:rsidP="009078ED">
      <w:pPr>
        <w:pStyle w:val="Biblio-Entry"/>
        <w:rPr>
          <w:rStyle w:val="Hyperlink"/>
          <w:lang w:eastAsia="en-US"/>
        </w:rPr>
      </w:pPr>
      <w:proofErr w:type="gramStart"/>
      <w:r w:rsidRPr="003859B6">
        <w:rPr>
          <w:color w:val="000000"/>
          <w:lang w:eastAsia="en-US"/>
        </w:rPr>
        <w:t xml:space="preserve">Indonesia Investments (2016a), </w:t>
      </w:r>
      <w:r w:rsidRPr="003859B6">
        <w:rPr>
          <w:i/>
          <w:color w:val="000000"/>
          <w:lang w:eastAsia="en-US"/>
        </w:rPr>
        <w:t xml:space="preserve">Infrastructure Development in Indonesia </w:t>
      </w:r>
      <w:r w:rsidRPr="003859B6">
        <w:rPr>
          <w:color w:val="000000"/>
          <w:lang w:eastAsia="en-US"/>
        </w:rPr>
        <w:t xml:space="preserve">(webpage), </w:t>
      </w:r>
      <w:hyperlink r:id="rId40" w:history="1">
        <w:r w:rsidRPr="003859B6">
          <w:rPr>
            <w:rStyle w:val="Hyperlink"/>
            <w:lang w:eastAsia="en-US"/>
          </w:rPr>
          <w:t>www.indonesia-investments.com/business/risks/infrastructure/item381</w:t>
        </w:r>
      </w:hyperlink>
      <w:r w:rsidRPr="003859B6">
        <w:rPr>
          <w:rStyle w:val="Hyperlink"/>
          <w:lang w:eastAsia="en-US"/>
        </w:rPr>
        <w:t xml:space="preserve"> (accessed on 10 October 2016).</w:t>
      </w:r>
      <w:proofErr w:type="gramEnd"/>
    </w:p>
    <w:p w:rsidR="00EC626C" w:rsidRPr="003859B6" w:rsidRDefault="00EC626C" w:rsidP="009078ED">
      <w:pPr>
        <w:pStyle w:val="Num-DocParagraph"/>
      </w:pPr>
      <w:proofErr w:type="gramStart"/>
      <w:r w:rsidRPr="003859B6">
        <w:rPr>
          <w:color w:val="000000"/>
          <w:lang w:eastAsia="en-US"/>
        </w:rPr>
        <w:t>Indonesia Investments (2016b)</w:t>
      </w:r>
      <w:r w:rsidRPr="003859B6">
        <w:t xml:space="preserve">, </w:t>
      </w:r>
      <w:r w:rsidRPr="003859B6">
        <w:rPr>
          <w:i/>
        </w:rPr>
        <w:t xml:space="preserve">Poverty in Indonesia </w:t>
      </w:r>
      <w:r w:rsidRPr="003859B6">
        <w:t xml:space="preserve">(webpage), </w:t>
      </w:r>
      <w:hyperlink r:id="rId41" w:history="1">
        <w:r w:rsidRPr="003859B6">
          <w:rPr>
            <w:rStyle w:val="Hyperlink"/>
          </w:rPr>
          <w:t>www.indonesia-investments.com/finance/macroeconomic-indicators/poverty/item301</w:t>
        </w:r>
      </w:hyperlink>
      <w:r w:rsidRPr="003859B6">
        <w:t xml:space="preserve"> (accessed on 8 November 2016).</w:t>
      </w:r>
      <w:proofErr w:type="gramEnd"/>
      <w:r w:rsidRPr="003859B6">
        <w:t xml:space="preserve"> </w:t>
      </w:r>
    </w:p>
    <w:p w:rsidR="00EC626C" w:rsidRPr="003859B6" w:rsidRDefault="00EC626C" w:rsidP="009078ED">
      <w:pPr>
        <w:pStyle w:val="Biblio-Entry"/>
        <w:rPr>
          <w:lang w:eastAsia="en-US"/>
        </w:rPr>
      </w:pPr>
      <w:r w:rsidRPr="003859B6">
        <w:rPr>
          <w:color w:val="000000"/>
          <w:lang w:eastAsia="en-US"/>
        </w:rPr>
        <w:t xml:space="preserve">Indonesia Investments (2014), </w:t>
      </w:r>
      <w:r w:rsidRPr="003859B6">
        <w:rPr>
          <w:i/>
          <w:color w:val="000000"/>
          <w:lang w:eastAsia="en-US"/>
        </w:rPr>
        <w:t>Export Target of Indonesia’s Fishery Sector Revised on Weak Demand</w:t>
      </w:r>
      <w:r w:rsidRPr="003859B6">
        <w:rPr>
          <w:color w:val="000000"/>
          <w:lang w:eastAsia="en-US"/>
        </w:rPr>
        <w:t xml:space="preserve"> (webpage), 28 March 2014, </w:t>
      </w:r>
      <w:hyperlink r:id="rId42" w:history="1">
        <w:r w:rsidRPr="003859B6">
          <w:rPr>
            <w:rStyle w:val="Hyperlink"/>
            <w:lang w:eastAsia="en-US"/>
          </w:rPr>
          <w:t>www.indonesia-investments.com/news/todays-headlines/export-target-of-indonesias-fishery-sector-revised-on-weak-global-demand/item1816K</w:t>
        </w:r>
      </w:hyperlink>
      <w:r w:rsidRPr="003859B6">
        <w:rPr>
          <w:lang w:eastAsia="en-US"/>
        </w:rPr>
        <w:t xml:space="preserve"> (accessed on 10 October 2016).</w:t>
      </w:r>
    </w:p>
    <w:p w:rsidR="00EC626C" w:rsidRPr="003859B6" w:rsidRDefault="00EC626C" w:rsidP="009078ED">
      <w:pPr>
        <w:pStyle w:val="Biblio-Entry"/>
      </w:pPr>
      <w:proofErr w:type="spellStart"/>
      <w:r w:rsidRPr="003859B6">
        <w:t>Koeshendrajana</w:t>
      </w:r>
      <w:proofErr w:type="spellEnd"/>
      <w:r w:rsidRPr="003859B6">
        <w:t xml:space="preserve">, S. (2016), </w:t>
      </w:r>
      <w:r w:rsidRPr="003859B6">
        <w:rPr>
          <w:i/>
        </w:rPr>
        <w:t>Profiles of Indonesian Fisheries: Future Supply and Demand Scenarios of Fish in ASEAN Region</w:t>
      </w:r>
      <w:r w:rsidRPr="003859B6">
        <w:t xml:space="preserve">, Stakeholder Workshop, Penang, 7-8 June 2016, WorldFish, </w:t>
      </w:r>
      <w:proofErr w:type="gramStart"/>
      <w:r w:rsidRPr="003859B6">
        <w:t>Penang</w:t>
      </w:r>
      <w:proofErr w:type="gramEnd"/>
      <w:r w:rsidRPr="003859B6">
        <w:t>, Malaysia.</w:t>
      </w:r>
    </w:p>
    <w:p w:rsidR="00EC626C" w:rsidRPr="003859B6" w:rsidRDefault="00EC626C" w:rsidP="009078ED">
      <w:pPr>
        <w:pStyle w:val="Biblio-Entry"/>
      </w:pPr>
      <w:proofErr w:type="spellStart"/>
      <w:proofErr w:type="gramStart"/>
      <w:r w:rsidRPr="003859B6">
        <w:t>Kusumawati</w:t>
      </w:r>
      <w:proofErr w:type="spellEnd"/>
      <w:r w:rsidRPr="003859B6">
        <w:t xml:space="preserve">, R. and S.R. Bush (2015), “Co-producing better management practice standards for shrimp aquaculture in Indonesia”, </w:t>
      </w:r>
      <w:r w:rsidRPr="003859B6">
        <w:rPr>
          <w:i/>
        </w:rPr>
        <w:t>Maritime Studies</w:t>
      </w:r>
      <w:r w:rsidRPr="003859B6">
        <w:t>, Vol. 14/21, Springer, London.</w:t>
      </w:r>
      <w:proofErr w:type="gramEnd"/>
    </w:p>
    <w:p w:rsidR="00EC626C" w:rsidRPr="003859B6" w:rsidRDefault="00EC626C" w:rsidP="009078ED">
      <w:pPr>
        <w:pStyle w:val="Biblio-Entry"/>
      </w:pPr>
      <w:r w:rsidRPr="003859B6">
        <w:t xml:space="preserve">MMAF (2016), Information received from Ministry of Marine Affairs and Fisheries, Jakarta. </w:t>
      </w:r>
    </w:p>
    <w:p w:rsidR="00EC626C" w:rsidRPr="003859B6" w:rsidRDefault="00EC626C" w:rsidP="009078ED">
      <w:pPr>
        <w:pStyle w:val="Biblio-Entry"/>
        <w:rPr>
          <w:lang w:eastAsia="en-US"/>
        </w:rPr>
      </w:pPr>
      <w:r w:rsidRPr="003859B6">
        <w:rPr>
          <w:lang w:eastAsia="en-US"/>
        </w:rPr>
        <w:t xml:space="preserve">MMAF (2015), </w:t>
      </w:r>
      <w:proofErr w:type="spellStart"/>
      <w:r w:rsidRPr="003859B6">
        <w:rPr>
          <w:i/>
          <w:lang w:eastAsia="en-US"/>
        </w:rPr>
        <w:t>Statistik</w:t>
      </w:r>
      <w:proofErr w:type="spellEnd"/>
      <w:r w:rsidRPr="003859B6">
        <w:rPr>
          <w:i/>
          <w:lang w:eastAsia="en-US"/>
        </w:rPr>
        <w:t xml:space="preserve"> </w:t>
      </w:r>
      <w:proofErr w:type="spellStart"/>
      <w:r w:rsidRPr="003859B6">
        <w:rPr>
          <w:i/>
          <w:lang w:eastAsia="en-US"/>
        </w:rPr>
        <w:t>Perikanan</w:t>
      </w:r>
      <w:proofErr w:type="spellEnd"/>
      <w:r w:rsidRPr="003859B6">
        <w:rPr>
          <w:i/>
          <w:lang w:eastAsia="en-US"/>
        </w:rPr>
        <w:t xml:space="preserve"> </w:t>
      </w:r>
      <w:proofErr w:type="spellStart"/>
      <w:r w:rsidRPr="003859B6">
        <w:rPr>
          <w:i/>
          <w:lang w:eastAsia="en-US"/>
        </w:rPr>
        <w:t>Tangkap</w:t>
      </w:r>
      <w:proofErr w:type="spellEnd"/>
      <w:r w:rsidRPr="003859B6">
        <w:rPr>
          <w:i/>
          <w:lang w:eastAsia="en-US"/>
        </w:rPr>
        <w:t xml:space="preserve"> Indonesia </w:t>
      </w:r>
      <w:proofErr w:type="spellStart"/>
      <w:r w:rsidRPr="003859B6">
        <w:rPr>
          <w:i/>
          <w:lang w:eastAsia="en-US"/>
        </w:rPr>
        <w:t>Menurut</w:t>
      </w:r>
      <w:proofErr w:type="spellEnd"/>
      <w:r w:rsidRPr="003859B6">
        <w:rPr>
          <w:i/>
          <w:lang w:eastAsia="en-US"/>
        </w:rPr>
        <w:t xml:space="preserve"> </w:t>
      </w:r>
      <w:proofErr w:type="spellStart"/>
      <w:r w:rsidRPr="003859B6">
        <w:rPr>
          <w:i/>
          <w:lang w:eastAsia="en-US"/>
        </w:rPr>
        <w:t>Provinsi</w:t>
      </w:r>
      <w:proofErr w:type="spellEnd"/>
      <w:r w:rsidRPr="003859B6">
        <w:rPr>
          <w:i/>
          <w:lang w:eastAsia="en-US"/>
        </w:rPr>
        <w:t xml:space="preserve"> 2015: Capture Fisheries Statistics of Indonesia by Province, </w:t>
      </w:r>
      <w:r w:rsidRPr="003859B6">
        <w:rPr>
          <w:lang w:eastAsia="en-US"/>
        </w:rPr>
        <w:t>Directorate General of Capture Fisheries, Ministry of Marine Affairs and Fisheries, Jakarta.</w:t>
      </w:r>
    </w:p>
    <w:p w:rsidR="00EC626C" w:rsidRPr="003859B6" w:rsidRDefault="00EC626C" w:rsidP="009078ED">
      <w:pPr>
        <w:pStyle w:val="Biblio-Entry"/>
      </w:pPr>
      <w:proofErr w:type="spellStart"/>
      <w:r w:rsidRPr="003859B6">
        <w:t>Noegroho</w:t>
      </w:r>
      <w:proofErr w:type="spellEnd"/>
      <w:r w:rsidRPr="003859B6">
        <w:t xml:space="preserve"> A. (2016), </w:t>
      </w:r>
      <w:r w:rsidRPr="003859B6">
        <w:rPr>
          <w:i/>
        </w:rPr>
        <w:t>Improving Traceability and Chain of Custody to Meet Market and Export Requirement</w:t>
      </w:r>
      <w:r w:rsidRPr="003859B6">
        <w:t>, Second Bali Tuna Conference, Denpasar, Indonesia, 19 May 2016.</w:t>
      </w:r>
      <w:r w:rsidRPr="003859B6" w:rsidDel="0067579B">
        <w:t xml:space="preserve"> </w:t>
      </w:r>
    </w:p>
    <w:p w:rsidR="00DC53AB" w:rsidRPr="003859B6" w:rsidRDefault="00DC53AB" w:rsidP="00DC53AB">
      <w:pPr>
        <w:pStyle w:val="Biblio-Entry"/>
      </w:pPr>
      <w:r w:rsidRPr="003859B6">
        <w:t>OECD (</w:t>
      </w:r>
      <w:r w:rsidR="00D24B88" w:rsidRPr="003859B6">
        <w:t>2017</w:t>
      </w:r>
      <w:r w:rsidRPr="003859B6">
        <w:t xml:space="preserve">), “Fisheries Support Estimate”, </w:t>
      </w:r>
      <w:r w:rsidRPr="003859B6">
        <w:rPr>
          <w:i/>
        </w:rPr>
        <w:t>Economic Indicators for Agriculture and Fisheries</w:t>
      </w:r>
      <w:r w:rsidRPr="003859B6">
        <w:t xml:space="preserve"> (database), </w:t>
      </w:r>
      <w:hyperlink r:id="rId43" w:history="1">
        <w:r w:rsidRPr="003859B6">
          <w:rPr>
            <w:rStyle w:val="Hyperlink"/>
          </w:rPr>
          <w:t>https://stats.oecd.org/Index.aspx?DataSetCode=FISH_FSE</w:t>
        </w:r>
      </w:hyperlink>
      <w:r w:rsidRPr="003859B6">
        <w:t xml:space="preserve"> </w:t>
      </w:r>
      <w:r w:rsidR="006602F2" w:rsidRPr="003859B6">
        <w:t>(data will be accessible in Q2 2017)</w:t>
      </w:r>
      <w:r w:rsidRPr="003859B6">
        <w:t xml:space="preserve">. </w:t>
      </w:r>
    </w:p>
    <w:p w:rsidR="00EC626C" w:rsidRPr="003859B6" w:rsidRDefault="00EC626C" w:rsidP="009078ED">
      <w:pPr>
        <w:shd w:val="clear" w:color="auto" w:fill="FFFFFF"/>
        <w:ind w:right="45"/>
      </w:pPr>
      <w:proofErr w:type="gramStart"/>
      <w:r w:rsidRPr="003859B6">
        <w:t xml:space="preserve">OECD (2016a), </w:t>
      </w:r>
      <w:r w:rsidRPr="003859B6">
        <w:rPr>
          <w:i/>
        </w:rPr>
        <w:t>Indonesia Country Study, Review of Fisheries 2015</w:t>
      </w:r>
      <w:r w:rsidRPr="003859B6">
        <w:t xml:space="preserve">, OECD Publishing, Paris, </w:t>
      </w:r>
      <w:hyperlink r:id="rId44" w:history="1">
        <w:r w:rsidRPr="003859B6">
          <w:rPr>
            <w:rStyle w:val="Hyperlink"/>
          </w:rPr>
          <w:t>http://dx.doi.org/10.1787/rev_fish_stat_en-2015-en</w:t>
        </w:r>
      </w:hyperlink>
      <w:r w:rsidRPr="003859B6">
        <w:rPr>
          <w:rStyle w:val="Hyperlink"/>
        </w:rPr>
        <w:t>.</w:t>
      </w:r>
      <w:proofErr w:type="gramEnd"/>
      <w:r w:rsidRPr="003859B6">
        <w:t xml:space="preserve"> </w:t>
      </w:r>
    </w:p>
    <w:p w:rsidR="00446C1B" w:rsidRPr="003859B6" w:rsidRDefault="00446C1B" w:rsidP="009078ED">
      <w:pPr>
        <w:shd w:val="clear" w:color="auto" w:fill="FFFFFF"/>
        <w:ind w:right="45"/>
      </w:pPr>
    </w:p>
    <w:p w:rsidR="00EC626C" w:rsidRPr="003859B6" w:rsidRDefault="00EC626C" w:rsidP="009078ED">
      <w:pPr>
        <w:shd w:val="clear" w:color="auto" w:fill="FFFFFF"/>
        <w:ind w:right="45"/>
      </w:pPr>
      <w:r w:rsidRPr="003859B6">
        <w:t>OECD (2016</w:t>
      </w:r>
      <w:r w:rsidR="00DC53AB" w:rsidRPr="003859B6">
        <w:t>b</w:t>
      </w:r>
      <w:r w:rsidRPr="003859B6">
        <w:t xml:space="preserve">), </w:t>
      </w:r>
      <w:r w:rsidRPr="003859B6">
        <w:rPr>
          <w:i/>
        </w:rPr>
        <w:t>Managing Food Security Through Agriculture-Related Policies: A Stocktake of Measures Applied in ASEAN</w:t>
      </w:r>
      <w:r w:rsidRPr="003859B6">
        <w:t>, OECD internal document</w:t>
      </w:r>
      <w:r w:rsidR="00B65766" w:rsidRPr="003859B6">
        <w:t xml:space="preserve">, </w:t>
      </w:r>
      <w:r w:rsidR="00B65766" w:rsidRPr="003859B6">
        <w:rPr>
          <w:u w:val="single"/>
        </w:rPr>
        <w:t>TAD/CA/APM/</w:t>
      </w:r>
      <w:proofErr w:type="gramStart"/>
      <w:r w:rsidR="00B65766" w:rsidRPr="003859B6">
        <w:rPr>
          <w:u w:val="single"/>
        </w:rPr>
        <w:t>WP(</w:t>
      </w:r>
      <w:proofErr w:type="gramEnd"/>
      <w:r w:rsidR="00B65766" w:rsidRPr="003859B6">
        <w:rPr>
          <w:u w:val="single"/>
        </w:rPr>
        <w:t>2015)31/FINAL</w:t>
      </w:r>
      <w:r w:rsidRPr="003859B6">
        <w:t>.</w:t>
      </w:r>
    </w:p>
    <w:p w:rsidR="00EC626C" w:rsidRPr="003859B6" w:rsidRDefault="00EC626C" w:rsidP="009078ED">
      <w:pPr>
        <w:shd w:val="clear" w:color="auto" w:fill="FFFFFF"/>
        <w:ind w:right="45"/>
      </w:pPr>
    </w:p>
    <w:p w:rsidR="00EC626C" w:rsidRPr="003859B6" w:rsidRDefault="00EC626C" w:rsidP="009078ED">
      <w:pPr>
        <w:pStyle w:val="Biblio-Entry"/>
      </w:pPr>
      <w:proofErr w:type="gramStart"/>
      <w:r w:rsidRPr="003859B6">
        <w:t xml:space="preserve">OECD (2015), </w:t>
      </w:r>
      <w:r w:rsidRPr="003859B6">
        <w:rPr>
          <w:i/>
        </w:rPr>
        <w:t>Green Growth in Fisheries and Aquaculture</w:t>
      </w:r>
      <w:r w:rsidRPr="003859B6">
        <w:t xml:space="preserve">, OECD Green Growth Studies, OECD Publishing, Paris, </w:t>
      </w:r>
      <w:hyperlink r:id="rId45" w:tgtFrame="_blank" w:tooltip="http://dx.doi.org/10.1787/9789264232143-en" w:history="1">
        <w:r w:rsidRPr="003859B6">
          <w:rPr>
            <w:color w:val="0000FF"/>
            <w:u w:val="single"/>
            <w:lang w:val="en"/>
          </w:rPr>
          <w:t>http://dx.doi.org/10.1787/9789264232143-en</w:t>
        </w:r>
      </w:hyperlink>
      <w:r w:rsidRPr="003859B6">
        <w:t>.</w:t>
      </w:r>
      <w:proofErr w:type="gramEnd"/>
    </w:p>
    <w:p w:rsidR="00EC626C" w:rsidRPr="003859B6" w:rsidRDefault="00EC626C" w:rsidP="009078ED">
      <w:pPr>
        <w:pStyle w:val="Biblio-Entry"/>
      </w:pPr>
      <w:r w:rsidRPr="003859B6">
        <w:t xml:space="preserve">OECD (2014), </w:t>
      </w:r>
      <w:r w:rsidRPr="003859B6">
        <w:rPr>
          <w:i/>
        </w:rPr>
        <w:t>Fishing for Development – Background Paper for Session 2: Rebuilding</w:t>
      </w:r>
      <w:r w:rsidRPr="003859B6">
        <w:t xml:space="preserve">. </w:t>
      </w:r>
      <w:proofErr w:type="gramStart"/>
      <w:r w:rsidRPr="003859B6">
        <w:t>Joint meeting of the OECD Fisheries and Development Assistance Committees, the Food and Agriculture Organization of the United Nations and the World Bank, OECD, Paris, 10-11 April, 2014.</w:t>
      </w:r>
      <w:proofErr w:type="gramEnd"/>
    </w:p>
    <w:p w:rsidR="00EC626C" w:rsidRPr="003859B6" w:rsidRDefault="00EC626C" w:rsidP="009078ED">
      <w:pPr>
        <w:pStyle w:val="Biblio-Entry"/>
      </w:pPr>
      <w:r w:rsidRPr="003859B6">
        <w:t>OECD (2013), </w:t>
      </w:r>
      <w:r w:rsidRPr="003859B6">
        <w:rPr>
          <w:rStyle w:val="Emphasis"/>
        </w:rPr>
        <w:t>Global Food Security: Challenges for the Food and Agricultural System</w:t>
      </w:r>
      <w:r w:rsidRPr="003859B6">
        <w:rPr>
          <w:i/>
        </w:rPr>
        <w:t>,</w:t>
      </w:r>
      <w:r w:rsidRPr="003859B6">
        <w:t xml:space="preserve"> OECD Publishing, Paris, </w:t>
      </w:r>
      <w:hyperlink r:id="rId46" w:history="1">
        <w:r w:rsidRPr="003859B6">
          <w:rPr>
            <w:rStyle w:val="Hyperlink"/>
          </w:rPr>
          <w:t>http://dx.doi.org/10.1787/9789264195363</w:t>
        </w:r>
      </w:hyperlink>
      <w:r w:rsidRPr="003859B6">
        <w:t>.</w:t>
      </w:r>
    </w:p>
    <w:p w:rsidR="00FD36E0" w:rsidRPr="003859B6" w:rsidRDefault="00FD36E0" w:rsidP="00FD36E0">
      <w:pPr>
        <w:pStyle w:val="Biblio-Entry"/>
      </w:pPr>
      <w:r w:rsidRPr="003859B6">
        <w:t>OECD (2011), </w:t>
      </w:r>
      <w:r w:rsidRPr="003859B6">
        <w:rPr>
          <w:rStyle w:val="Emphasis"/>
        </w:rPr>
        <w:t>Fisheries and Aquaculture Certification</w:t>
      </w:r>
      <w:r w:rsidRPr="003859B6">
        <w:t xml:space="preserve">, OECD Publishing, Paris, </w:t>
      </w:r>
      <w:hyperlink r:id="rId47" w:tgtFrame="_blank" w:tooltip="http://dx.doi.org/10.1787/9789264119680-en" w:history="1">
        <w:r w:rsidRPr="003859B6">
          <w:rPr>
            <w:rStyle w:val="Hyperlink"/>
          </w:rPr>
          <w:t>http://dx.doi.org/10.1787/9789264119680-en</w:t>
        </w:r>
      </w:hyperlink>
      <w:r w:rsidRPr="003859B6">
        <w:t xml:space="preserve"> </w:t>
      </w:r>
    </w:p>
    <w:p w:rsidR="00EC626C" w:rsidRPr="003859B6" w:rsidRDefault="00EC626C" w:rsidP="009078ED">
      <w:pPr>
        <w:pStyle w:val="Biblio-Entry"/>
      </w:pPr>
      <w:proofErr w:type="gramStart"/>
      <w:r w:rsidRPr="003859B6">
        <w:t xml:space="preserve">OECD/FAO (2016), </w:t>
      </w:r>
      <w:r w:rsidRPr="003859B6">
        <w:rPr>
          <w:i/>
        </w:rPr>
        <w:t>OECD-FAO Agricultural Outlook 2016-2025</w:t>
      </w:r>
      <w:r w:rsidRPr="003859B6">
        <w:t xml:space="preserve">, OECD Publishing, Paris, </w:t>
      </w:r>
      <w:hyperlink r:id="rId48" w:history="1">
        <w:r w:rsidRPr="003859B6">
          <w:rPr>
            <w:rStyle w:val="Hyperlink"/>
          </w:rPr>
          <w:t>http://dx.doi.org/10.1787/agr_outlook-2016-en</w:t>
        </w:r>
      </w:hyperlink>
      <w:r w:rsidRPr="003859B6">
        <w:t>.</w:t>
      </w:r>
      <w:proofErr w:type="gramEnd"/>
      <w:r w:rsidRPr="003859B6">
        <w:t xml:space="preserve"> </w:t>
      </w:r>
    </w:p>
    <w:p w:rsidR="00EC626C" w:rsidRPr="003859B6" w:rsidRDefault="00EC626C" w:rsidP="009078ED">
      <w:pPr>
        <w:pStyle w:val="Biblio-Entry"/>
      </w:pPr>
      <w:proofErr w:type="spellStart"/>
      <w:r w:rsidRPr="003859B6">
        <w:t>Pauly</w:t>
      </w:r>
      <w:proofErr w:type="spellEnd"/>
      <w:r w:rsidRPr="003859B6">
        <w:t xml:space="preserve">, D. and V. </w:t>
      </w:r>
      <w:proofErr w:type="spellStart"/>
      <w:r w:rsidRPr="003859B6">
        <w:t>Budimartono</w:t>
      </w:r>
      <w:proofErr w:type="spellEnd"/>
      <w:r w:rsidRPr="003859B6">
        <w:t xml:space="preserve"> (eds.) (2015), </w:t>
      </w:r>
      <w:r w:rsidRPr="003859B6">
        <w:rPr>
          <w:i/>
        </w:rPr>
        <w:t>Marine Fisheries Catches of Western, Central and Eastern Indonesia, 1950-2010</w:t>
      </w:r>
      <w:r w:rsidRPr="003859B6">
        <w:t>, Working Paper No. 2015-61, University of British Columbia, Vancouver, Canada.</w:t>
      </w:r>
    </w:p>
    <w:p w:rsidR="00EC626C" w:rsidRPr="003859B6" w:rsidRDefault="00EC626C" w:rsidP="009078ED">
      <w:pPr>
        <w:pStyle w:val="Biblio-Entry"/>
      </w:pPr>
      <w:proofErr w:type="gramStart"/>
      <w:r w:rsidRPr="003859B6">
        <w:t xml:space="preserve">Phillips, M., P.J.G. </w:t>
      </w:r>
      <w:proofErr w:type="spellStart"/>
      <w:r w:rsidRPr="003859B6">
        <w:t>Henriksson</w:t>
      </w:r>
      <w:proofErr w:type="spellEnd"/>
      <w:r w:rsidRPr="003859B6">
        <w:t>, N. Tran, C.Y. Chan, C.V. Mohan, U-P.</w:t>
      </w:r>
      <w:proofErr w:type="gramEnd"/>
      <w:r w:rsidRPr="003859B6">
        <w:t xml:space="preserve"> Rodriquez, S. </w:t>
      </w:r>
      <w:proofErr w:type="spellStart"/>
      <w:r w:rsidRPr="003859B6">
        <w:t>Suri</w:t>
      </w:r>
      <w:proofErr w:type="spellEnd"/>
      <w:r w:rsidRPr="003859B6">
        <w:t xml:space="preserve">, </w:t>
      </w:r>
      <w:proofErr w:type="gramStart"/>
      <w:r w:rsidRPr="003859B6">
        <w:t>S</w:t>
      </w:r>
      <w:proofErr w:type="gramEnd"/>
      <w:r w:rsidRPr="003859B6">
        <w:t xml:space="preserve">. Hall, and S. </w:t>
      </w:r>
      <w:proofErr w:type="spellStart"/>
      <w:r w:rsidRPr="003859B6">
        <w:t>Koeshendrajana</w:t>
      </w:r>
      <w:proofErr w:type="spellEnd"/>
      <w:r w:rsidRPr="003859B6">
        <w:t xml:space="preserve"> (2015), </w:t>
      </w:r>
      <w:r w:rsidRPr="003859B6">
        <w:rPr>
          <w:i/>
        </w:rPr>
        <w:t>Program Report: 2015-39</w:t>
      </w:r>
      <w:r w:rsidRPr="003859B6">
        <w:t>, WorldFish, Penang, Malaysia.</w:t>
      </w:r>
    </w:p>
    <w:p w:rsidR="00EC626C" w:rsidRPr="003859B6" w:rsidRDefault="00EC626C" w:rsidP="009078ED">
      <w:pPr>
        <w:pStyle w:val="Num-DocParagraph"/>
      </w:pPr>
      <w:r w:rsidRPr="003859B6">
        <w:t xml:space="preserve">Potts, J., A. </w:t>
      </w:r>
      <w:proofErr w:type="spellStart"/>
      <w:r w:rsidRPr="003859B6">
        <w:t>Wilkings</w:t>
      </w:r>
      <w:proofErr w:type="spellEnd"/>
      <w:r w:rsidRPr="003859B6">
        <w:t xml:space="preserve">, M. Lynch, S. </w:t>
      </w:r>
      <w:proofErr w:type="spellStart"/>
      <w:r w:rsidRPr="003859B6">
        <w:t>McFatridge</w:t>
      </w:r>
      <w:proofErr w:type="spellEnd"/>
      <w:r w:rsidRPr="003859B6">
        <w:t xml:space="preserve"> (2016), </w:t>
      </w:r>
      <w:r w:rsidRPr="003859B6">
        <w:rPr>
          <w:i/>
        </w:rPr>
        <w:t>State of Sustainability Initiatives Review: Standards and the Blue Economy</w:t>
      </w:r>
      <w:r w:rsidRPr="003859B6">
        <w:t>, International Institute for Sustainable Development (IISD), Manitoba, Canada.</w:t>
      </w:r>
    </w:p>
    <w:p w:rsidR="00EC626C" w:rsidRPr="003859B6" w:rsidRDefault="00EC626C" w:rsidP="009078ED">
      <w:pPr>
        <w:pStyle w:val="Biblio-Entry"/>
      </w:pPr>
      <w:proofErr w:type="spellStart"/>
      <w:r w:rsidRPr="003859B6">
        <w:t>Rana</w:t>
      </w:r>
      <w:proofErr w:type="spellEnd"/>
      <w:r w:rsidRPr="003859B6">
        <w:t xml:space="preserve">, K.J. S. </w:t>
      </w:r>
      <w:proofErr w:type="spellStart"/>
      <w:r w:rsidRPr="003859B6">
        <w:t>Siriwardena</w:t>
      </w:r>
      <w:proofErr w:type="spellEnd"/>
      <w:r w:rsidRPr="003859B6">
        <w:t xml:space="preserve"> and M.R. Hasan, (2009), </w:t>
      </w:r>
      <w:r w:rsidRPr="003859B6">
        <w:rPr>
          <w:i/>
        </w:rPr>
        <w:t xml:space="preserve">Impact of Rising Feed Ingredient Prices on </w:t>
      </w:r>
      <w:proofErr w:type="spellStart"/>
      <w:r w:rsidRPr="003859B6">
        <w:rPr>
          <w:i/>
        </w:rPr>
        <w:t>Aquafeeds</w:t>
      </w:r>
      <w:proofErr w:type="spellEnd"/>
      <w:r w:rsidRPr="003859B6">
        <w:rPr>
          <w:i/>
        </w:rPr>
        <w:t xml:space="preserve"> and Aquaculture Production</w:t>
      </w:r>
      <w:r w:rsidRPr="003859B6">
        <w:t>, Fisheries and Aquaculture Technical Paper No. 541, Food and Agriculture Organization, Rome.</w:t>
      </w:r>
    </w:p>
    <w:p w:rsidR="00EC626C" w:rsidRPr="003859B6" w:rsidRDefault="00EC626C" w:rsidP="009078ED">
      <w:pPr>
        <w:pStyle w:val="Biblio-Entry"/>
      </w:pPr>
      <w:proofErr w:type="spellStart"/>
      <w:proofErr w:type="gramStart"/>
      <w:r w:rsidRPr="003859B6">
        <w:t>Rimmer</w:t>
      </w:r>
      <w:proofErr w:type="spellEnd"/>
      <w:r w:rsidRPr="003859B6">
        <w:t xml:space="preserve">, M.A., K. </w:t>
      </w:r>
      <w:proofErr w:type="spellStart"/>
      <w:r w:rsidRPr="003859B6">
        <w:t>Sugama</w:t>
      </w:r>
      <w:proofErr w:type="spellEnd"/>
      <w:r w:rsidRPr="003859B6">
        <w:t xml:space="preserve">, D. </w:t>
      </w:r>
      <w:proofErr w:type="spellStart"/>
      <w:r w:rsidRPr="003859B6">
        <w:t>Rakhmawati</w:t>
      </w:r>
      <w:proofErr w:type="spellEnd"/>
      <w:r w:rsidRPr="003859B6">
        <w:t xml:space="preserve">, R. </w:t>
      </w:r>
      <w:proofErr w:type="spellStart"/>
      <w:r w:rsidRPr="003859B6">
        <w:t>Rofiq</w:t>
      </w:r>
      <w:proofErr w:type="spellEnd"/>
      <w:r w:rsidRPr="003859B6">
        <w:t xml:space="preserve"> and R.H. </w:t>
      </w:r>
      <w:proofErr w:type="spellStart"/>
      <w:r w:rsidRPr="003859B6">
        <w:t>Habgood</w:t>
      </w:r>
      <w:proofErr w:type="spellEnd"/>
      <w:r w:rsidRPr="003859B6">
        <w:t xml:space="preserve"> (2013), “A review and SWOT analysis of aquaculture development in Indonesia”, </w:t>
      </w:r>
      <w:r w:rsidRPr="003859B6">
        <w:rPr>
          <w:i/>
        </w:rPr>
        <w:t>Aquaculture</w:t>
      </w:r>
      <w:r w:rsidRPr="003859B6">
        <w:t>, Vol. 5/4, pp. 255-279.</w:t>
      </w:r>
      <w:proofErr w:type="gramEnd"/>
    </w:p>
    <w:p w:rsidR="00EC626C" w:rsidRPr="003859B6" w:rsidRDefault="00EC626C" w:rsidP="009078ED">
      <w:pPr>
        <w:pStyle w:val="Biblio-Entry"/>
      </w:pPr>
      <w:r w:rsidRPr="003859B6">
        <w:t xml:space="preserve">Ross, L.G., T.C. </w:t>
      </w:r>
      <w:proofErr w:type="spellStart"/>
      <w:r w:rsidRPr="003859B6">
        <w:t>Telfer</w:t>
      </w:r>
      <w:proofErr w:type="spellEnd"/>
      <w:r w:rsidRPr="003859B6">
        <w:t>, L. Falconer, D. Soto and J. Aguilar-</w:t>
      </w:r>
      <w:proofErr w:type="spellStart"/>
      <w:r w:rsidRPr="003859B6">
        <w:t>Manjarrez</w:t>
      </w:r>
      <w:proofErr w:type="spellEnd"/>
      <w:r w:rsidRPr="003859B6">
        <w:t xml:space="preserve"> (eds.) (2013), "Site selection and carrying capacities for inland and coastal aquaculture: FAO/Institute of Aquaculture, University of Stirling, Expert Workshop, 6-8 December 2010”, </w:t>
      </w:r>
      <w:r w:rsidRPr="003859B6">
        <w:rPr>
          <w:i/>
        </w:rPr>
        <w:t>FAO Fisheries and Aquaculture Proceedings No. 21</w:t>
      </w:r>
      <w:r w:rsidRPr="003859B6">
        <w:t>, Food and Agriculture Organization, Rome.</w:t>
      </w:r>
    </w:p>
    <w:p w:rsidR="00EC626C" w:rsidRPr="003859B6" w:rsidRDefault="00EC626C" w:rsidP="009078ED">
      <w:pPr>
        <w:pStyle w:val="Biblio-Entry"/>
      </w:pPr>
      <w:proofErr w:type="spellStart"/>
      <w:r w:rsidRPr="003859B6">
        <w:t>Santosa</w:t>
      </w:r>
      <w:proofErr w:type="spellEnd"/>
      <w:r w:rsidRPr="003859B6">
        <w:t xml:space="preserve">, M.A., (2016), </w:t>
      </w:r>
      <w:r w:rsidRPr="003859B6">
        <w:rPr>
          <w:i/>
        </w:rPr>
        <w:t>Indonesia’s Approach to Tackling IUU Fishing: Strategy on the Prevention and Eradication of IUU Fishing &amp; Post-Moratorium Policies</w:t>
      </w:r>
      <w:r w:rsidRPr="003859B6">
        <w:t>, presentation to WorldFish, Penang, Malaysia.</w:t>
      </w:r>
    </w:p>
    <w:p w:rsidR="00EC626C" w:rsidRPr="003859B6" w:rsidRDefault="00EC626C" w:rsidP="009078ED">
      <w:pPr>
        <w:pStyle w:val="Biblio-Entry"/>
      </w:pPr>
      <w:r w:rsidRPr="003859B6">
        <w:t xml:space="preserve">Shelton, C., (2014), “Climate change adaptation in fisheries and aquaculture: Compilation of initial examples”, </w:t>
      </w:r>
      <w:r w:rsidRPr="003859B6">
        <w:rPr>
          <w:i/>
        </w:rPr>
        <w:t>FAO Fisheries and Aquaculture Circular No. 1088</w:t>
      </w:r>
      <w:r w:rsidRPr="003859B6">
        <w:t>, Food and Agriculture Organization, Rome.</w:t>
      </w:r>
    </w:p>
    <w:p w:rsidR="00EC626C" w:rsidRPr="003859B6" w:rsidRDefault="00EC626C" w:rsidP="009078ED">
      <w:pPr>
        <w:pStyle w:val="Biblio-Entry"/>
        <w:rPr>
          <w:lang w:eastAsia="en-US"/>
        </w:rPr>
      </w:pPr>
      <w:proofErr w:type="spellStart"/>
      <w:proofErr w:type="gramStart"/>
      <w:r w:rsidRPr="003859B6">
        <w:rPr>
          <w:lang w:eastAsia="en-US"/>
        </w:rPr>
        <w:t>Stobutzki</w:t>
      </w:r>
      <w:proofErr w:type="spellEnd"/>
      <w:r w:rsidRPr="003859B6">
        <w:rPr>
          <w:lang w:eastAsia="en-US"/>
        </w:rPr>
        <w:t xml:space="preserve">, I., M. Stephan and K. Mazur (2014), </w:t>
      </w:r>
      <w:r w:rsidRPr="003859B6">
        <w:rPr>
          <w:i/>
          <w:lang w:eastAsia="en-US"/>
        </w:rPr>
        <w:t>Overview of Indonesia’s Capture Fisheries, 2013</w:t>
      </w:r>
      <w:r w:rsidRPr="003859B6">
        <w:rPr>
          <w:lang w:eastAsia="en-US"/>
        </w:rPr>
        <w:t>, Australian Bureau of Agricultural and Resource Economics and Sciences, Canberra.</w:t>
      </w:r>
      <w:proofErr w:type="gramEnd"/>
    </w:p>
    <w:p w:rsidR="00EC626C" w:rsidRPr="003859B6" w:rsidRDefault="00EC626C" w:rsidP="009078ED">
      <w:pPr>
        <w:pStyle w:val="Biblio-Entry"/>
      </w:pPr>
      <w:r w:rsidRPr="003859B6">
        <w:t xml:space="preserve">Subasinghe, R.P., P. Bueno, M.J. Phillips, C. Hough, S.E. </w:t>
      </w:r>
      <w:proofErr w:type="spellStart"/>
      <w:r w:rsidRPr="003859B6">
        <w:t>McGladdery</w:t>
      </w:r>
      <w:proofErr w:type="spellEnd"/>
      <w:r w:rsidRPr="003859B6">
        <w:t xml:space="preserve">, and J.R. Arthur (eds.) (2000), </w:t>
      </w:r>
      <w:r w:rsidRPr="003859B6">
        <w:rPr>
          <w:i/>
        </w:rPr>
        <w:t>Aquaculture Development: Financing and Institutional Support</w:t>
      </w:r>
      <w:r w:rsidRPr="003859B6">
        <w:t>, Technical Proceedings of the Conference on Aquaculture in the Third Millennium, Bangkok, Thailand, 20-25 February 2000, pp. 259-263, Network of Aquaculture Centres in Asia-Pacific, Bangkok, and Food and Agriculture Organization, Rome.</w:t>
      </w:r>
    </w:p>
    <w:p w:rsidR="00EC626C" w:rsidRPr="003859B6" w:rsidRDefault="00EC626C" w:rsidP="009078ED">
      <w:pPr>
        <w:pStyle w:val="Biblio-Entry"/>
      </w:pPr>
      <w:proofErr w:type="spellStart"/>
      <w:r w:rsidRPr="003859B6">
        <w:t>Sutinen</w:t>
      </w:r>
      <w:proofErr w:type="spellEnd"/>
      <w:r w:rsidRPr="003859B6">
        <w:t xml:space="preserve"> J.G., (2013), </w:t>
      </w:r>
      <w:r w:rsidRPr="003859B6">
        <w:rPr>
          <w:i/>
        </w:rPr>
        <w:t>Final Report on Indonesian Fisheries Policy</w:t>
      </w:r>
      <w:r w:rsidRPr="003859B6">
        <w:t xml:space="preserve">, United States Agency for International Development, Washington D.C. </w:t>
      </w:r>
    </w:p>
    <w:p w:rsidR="00EC626C" w:rsidRPr="003859B6" w:rsidRDefault="00EC626C" w:rsidP="009078ED">
      <w:pPr>
        <w:pStyle w:val="Biblio-Entry"/>
      </w:pPr>
      <w:proofErr w:type="gramStart"/>
      <w:r w:rsidRPr="003859B6">
        <w:t xml:space="preserve">Tabor, S.R. (2015), “Constraints to Indonesia’s economic growth”, </w:t>
      </w:r>
      <w:r w:rsidRPr="003859B6">
        <w:rPr>
          <w:i/>
        </w:rPr>
        <w:t>ADB Papers on Indonesia No. 10</w:t>
      </w:r>
      <w:r w:rsidRPr="003859B6">
        <w:t>, Asian Development Bank, Manila.</w:t>
      </w:r>
      <w:proofErr w:type="gramEnd"/>
    </w:p>
    <w:p w:rsidR="00EC626C" w:rsidRPr="003859B6" w:rsidRDefault="00EC626C" w:rsidP="009078ED">
      <w:pPr>
        <w:pStyle w:val="Biblio-Entry"/>
      </w:pPr>
      <w:proofErr w:type="gramStart"/>
      <w:r w:rsidRPr="003859B6">
        <w:t>Tran, N., U-P.</w:t>
      </w:r>
      <w:proofErr w:type="gramEnd"/>
      <w:r w:rsidRPr="003859B6">
        <w:t xml:space="preserve"> Rodriguez, C.Y. Chan, M.J. Phillips, C.V. Mohan, P. J.G. </w:t>
      </w:r>
      <w:proofErr w:type="spellStart"/>
      <w:r w:rsidRPr="003859B6">
        <w:t>Henriksson</w:t>
      </w:r>
      <w:proofErr w:type="spellEnd"/>
      <w:r w:rsidRPr="003859B6">
        <w:t xml:space="preserve">, S. </w:t>
      </w:r>
      <w:proofErr w:type="spellStart"/>
      <w:r w:rsidRPr="003859B6">
        <w:t>Koeshendrajana</w:t>
      </w:r>
      <w:proofErr w:type="spellEnd"/>
      <w:r w:rsidRPr="003859B6">
        <w:t xml:space="preserve">, S. </w:t>
      </w:r>
      <w:proofErr w:type="spellStart"/>
      <w:r w:rsidRPr="003859B6">
        <w:t>Suri</w:t>
      </w:r>
      <w:proofErr w:type="spellEnd"/>
      <w:r w:rsidRPr="003859B6">
        <w:t xml:space="preserve"> and S. Hall (forthcoming), Indonesian Aquaculture Futures. Part 1: An analysis of fish supply and demand in Indonesia to 2010 and role of aquaculture using the </w:t>
      </w:r>
      <w:proofErr w:type="spellStart"/>
      <w:r w:rsidRPr="003859B6">
        <w:t>AisaFish</w:t>
      </w:r>
      <w:proofErr w:type="spellEnd"/>
      <w:r w:rsidRPr="003859B6">
        <w:t xml:space="preserve"> Model.</w:t>
      </w:r>
    </w:p>
    <w:p w:rsidR="00EC626C" w:rsidRPr="003859B6" w:rsidRDefault="00EC626C" w:rsidP="009078ED">
      <w:pPr>
        <w:pStyle w:val="Biblio-Entry"/>
      </w:pPr>
      <w:r w:rsidRPr="003859B6">
        <w:t>UN DESA (201</w:t>
      </w:r>
      <w:r w:rsidR="007A46D6" w:rsidRPr="003859B6">
        <w:t>6</w:t>
      </w:r>
      <w:r w:rsidRPr="003859B6">
        <w:t xml:space="preserve">), </w:t>
      </w:r>
      <w:r w:rsidRPr="003859B6">
        <w:rPr>
          <w:i/>
        </w:rPr>
        <w:t xml:space="preserve">UN </w:t>
      </w:r>
      <w:proofErr w:type="spellStart"/>
      <w:r w:rsidRPr="003859B6">
        <w:rPr>
          <w:i/>
        </w:rPr>
        <w:t>Comtrade</w:t>
      </w:r>
      <w:proofErr w:type="spellEnd"/>
      <w:r w:rsidRPr="003859B6">
        <w:rPr>
          <w:i/>
        </w:rPr>
        <w:t xml:space="preserve"> </w:t>
      </w:r>
      <w:r w:rsidRPr="003859B6">
        <w:t xml:space="preserve">(database), United Nations Department of Economic and Social Affairs, </w:t>
      </w:r>
      <w:hyperlink r:id="rId49" w:history="1">
        <w:r w:rsidRPr="003859B6">
          <w:rPr>
            <w:rStyle w:val="Hyperlink"/>
          </w:rPr>
          <w:t>https://comtrade.un.org/</w:t>
        </w:r>
      </w:hyperlink>
      <w:r w:rsidRPr="003859B6">
        <w:t xml:space="preserve"> (accessed on </w:t>
      </w:r>
      <w:r w:rsidR="007A46D6" w:rsidRPr="003859B6">
        <w:t>14 November 2016</w:t>
      </w:r>
      <w:r w:rsidRPr="003859B6">
        <w:t>).</w:t>
      </w:r>
    </w:p>
    <w:p w:rsidR="00EC626C" w:rsidRPr="003859B6" w:rsidRDefault="00EC626C" w:rsidP="009078ED">
      <w:pPr>
        <w:pStyle w:val="Biblio-Entry"/>
      </w:pPr>
      <w:r w:rsidRPr="003859B6">
        <w:t xml:space="preserve"> USAID (2013), </w:t>
      </w:r>
      <w:r w:rsidRPr="003859B6">
        <w:rPr>
          <w:i/>
        </w:rPr>
        <w:t>Indonesia’s Food Law of 2012, Prospective Impact on Domestic Markets and Food Security</w:t>
      </w:r>
      <w:r w:rsidRPr="003859B6">
        <w:t>, United States Agency for International Development, Washington D.C.</w:t>
      </w:r>
    </w:p>
    <w:p w:rsidR="00EC626C" w:rsidRPr="003859B6" w:rsidRDefault="00EC626C" w:rsidP="009078ED">
      <w:pPr>
        <w:pStyle w:val="Biblio-Entry"/>
        <w:rPr>
          <w:color w:val="000000"/>
          <w:lang w:eastAsia="en-US"/>
        </w:rPr>
      </w:pPr>
      <w:r w:rsidRPr="003859B6">
        <w:rPr>
          <w:color w:val="000000"/>
          <w:lang w:eastAsia="en-US"/>
        </w:rPr>
        <w:t xml:space="preserve">Waite, R., M. </w:t>
      </w:r>
      <w:proofErr w:type="spellStart"/>
      <w:r w:rsidRPr="003859B6">
        <w:rPr>
          <w:color w:val="000000"/>
          <w:lang w:eastAsia="en-US"/>
        </w:rPr>
        <w:t>Beveridge</w:t>
      </w:r>
      <w:proofErr w:type="spellEnd"/>
      <w:r w:rsidRPr="003859B6">
        <w:rPr>
          <w:color w:val="000000"/>
          <w:lang w:eastAsia="en-US"/>
        </w:rPr>
        <w:t xml:space="preserve">, R. </w:t>
      </w:r>
      <w:proofErr w:type="spellStart"/>
      <w:r w:rsidRPr="003859B6">
        <w:rPr>
          <w:color w:val="000000"/>
          <w:lang w:eastAsia="en-US"/>
        </w:rPr>
        <w:t>Brummett</w:t>
      </w:r>
      <w:proofErr w:type="spellEnd"/>
      <w:r w:rsidRPr="003859B6">
        <w:rPr>
          <w:color w:val="000000"/>
          <w:lang w:eastAsia="en-US"/>
        </w:rPr>
        <w:t xml:space="preserve">, S. </w:t>
      </w:r>
      <w:proofErr w:type="spellStart"/>
      <w:r w:rsidRPr="003859B6">
        <w:rPr>
          <w:color w:val="000000"/>
          <w:lang w:eastAsia="en-US"/>
        </w:rPr>
        <w:t>Castine</w:t>
      </w:r>
      <w:proofErr w:type="spellEnd"/>
      <w:r w:rsidRPr="003859B6">
        <w:rPr>
          <w:color w:val="000000"/>
          <w:lang w:eastAsia="en-US"/>
        </w:rPr>
        <w:t xml:space="preserve">, N. </w:t>
      </w:r>
      <w:proofErr w:type="spellStart"/>
      <w:r w:rsidRPr="003859B6">
        <w:rPr>
          <w:color w:val="000000"/>
          <w:lang w:eastAsia="en-US"/>
        </w:rPr>
        <w:t>Chaiyawannakarn</w:t>
      </w:r>
      <w:proofErr w:type="spellEnd"/>
      <w:r w:rsidRPr="003859B6">
        <w:rPr>
          <w:color w:val="000000"/>
          <w:lang w:eastAsia="en-US"/>
        </w:rPr>
        <w:t xml:space="preserve">, S. Kaushik, R. </w:t>
      </w:r>
      <w:proofErr w:type="spellStart"/>
      <w:r w:rsidRPr="003859B6">
        <w:rPr>
          <w:color w:val="000000"/>
          <w:lang w:eastAsia="en-US"/>
        </w:rPr>
        <w:t>Mungkung</w:t>
      </w:r>
      <w:proofErr w:type="spellEnd"/>
      <w:r w:rsidRPr="003859B6">
        <w:rPr>
          <w:color w:val="000000"/>
          <w:lang w:eastAsia="en-US"/>
        </w:rPr>
        <w:t xml:space="preserve">, S. </w:t>
      </w:r>
      <w:proofErr w:type="spellStart"/>
      <w:r w:rsidRPr="003859B6">
        <w:rPr>
          <w:color w:val="000000"/>
          <w:lang w:eastAsia="en-US"/>
        </w:rPr>
        <w:t>Nawapakpilai</w:t>
      </w:r>
      <w:proofErr w:type="spellEnd"/>
      <w:r w:rsidRPr="003859B6">
        <w:rPr>
          <w:color w:val="000000"/>
          <w:lang w:eastAsia="en-US"/>
        </w:rPr>
        <w:t xml:space="preserve"> and M. Phillips (2014), “Improving productivity and environmental performance of aquaculture performance”, </w:t>
      </w:r>
      <w:r w:rsidRPr="003859B6">
        <w:rPr>
          <w:i/>
          <w:color w:val="000000"/>
          <w:lang w:eastAsia="en-US"/>
        </w:rPr>
        <w:t>World Resources Institute Working Paper</w:t>
      </w:r>
      <w:r w:rsidRPr="003859B6">
        <w:rPr>
          <w:color w:val="000000"/>
          <w:lang w:eastAsia="en-US"/>
        </w:rPr>
        <w:t>, World Resources Institute, Washington D.C.</w:t>
      </w:r>
    </w:p>
    <w:p w:rsidR="00EC626C" w:rsidRPr="003859B6" w:rsidRDefault="00EC626C" w:rsidP="009078ED">
      <w:pPr>
        <w:pStyle w:val="Biblio-Entry"/>
        <w:rPr>
          <w:color w:val="000000"/>
          <w:lang w:eastAsia="en-US"/>
        </w:rPr>
      </w:pPr>
      <w:r w:rsidRPr="003859B6">
        <w:rPr>
          <w:color w:val="000000"/>
          <w:lang w:eastAsia="en-US"/>
        </w:rPr>
        <w:t xml:space="preserve">WHO (2015), </w:t>
      </w:r>
      <w:r w:rsidRPr="003859B6">
        <w:rPr>
          <w:i/>
          <w:color w:val="000000"/>
          <w:lang w:eastAsia="en-US"/>
        </w:rPr>
        <w:t>Global Database on Child Growth and Malnutrition</w:t>
      </w:r>
      <w:r w:rsidRPr="003859B6">
        <w:rPr>
          <w:color w:val="000000"/>
          <w:lang w:eastAsia="en-US"/>
        </w:rPr>
        <w:t xml:space="preserve"> (database), UNICEF-WHO-The World Bank Group, </w:t>
      </w:r>
      <w:hyperlink r:id="rId50" w:history="1">
        <w:r w:rsidRPr="003859B6">
          <w:rPr>
            <w:rStyle w:val="Hyperlink"/>
            <w:lang w:eastAsia="en-US"/>
          </w:rPr>
          <w:t>www.who.int/nutgrowthdb/estimates2014/en/</w:t>
        </w:r>
      </w:hyperlink>
      <w:r w:rsidRPr="003859B6">
        <w:rPr>
          <w:color w:val="000000"/>
          <w:lang w:eastAsia="en-US"/>
        </w:rPr>
        <w:t xml:space="preserve"> (accessed on 8 November 2016).</w:t>
      </w:r>
    </w:p>
    <w:p w:rsidR="00EC626C" w:rsidRPr="003859B6" w:rsidRDefault="00EC626C" w:rsidP="009078ED">
      <w:pPr>
        <w:pStyle w:val="Biblio-Entry"/>
        <w:rPr>
          <w:color w:val="000000"/>
          <w:lang w:eastAsia="en-US"/>
        </w:rPr>
      </w:pPr>
      <w:proofErr w:type="spellStart"/>
      <w:proofErr w:type="gramStart"/>
      <w:r w:rsidRPr="003859B6">
        <w:rPr>
          <w:color w:val="000000"/>
          <w:lang w:eastAsia="en-US"/>
        </w:rPr>
        <w:t>Wijaya</w:t>
      </w:r>
      <w:proofErr w:type="spellEnd"/>
      <w:r w:rsidRPr="003859B6">
        <w:rPr>
          <w:color w:val="000000"/>
          <w:lang w:eastAsia="en-US"/>
        </w:rPr>
        <w:t xml:space="preserve">, A. and P. </w:t>
      </w:r>
      <w:proofErr w:type="spellStart"/>
      <w:r w:rsidRPr="003859B6">
        <w:rPr>
          <w:color w:val="000000"/>
          <w:lang w:eastAsia="en-US"/>
        </w:rPr>
        <w:t>Glasbergen</w:t>
      </w:r>
      <w:proofErr w:type="spellEnd"/>
      <w:r w:rsidRPr="003859B6">
        <w:rPr>
          <w:color w:val="000000"/>
          <w:lang w:eastAsia="en-US"/>
        </w:rPr>
        <w:t xml:space="preserve"> (2016), “Toward a new scenario in agricultural sustainability certification?</w:t>
      </w:r>
      <w:proofErr w:type="gramEnd"/>
      <w:r w:rsidRPr="003859B6">
        <w:rPr>
          <w:color w:val="000000"/>
          <w:lang w:eastAsia="en-US"/>
        </w:rPr>
        <w:t xml:space="preserve"> </w:t>
      </w:r>
      <w:proofErr w:type="gramStart"/>
      <w:r w:rsidRPr="003859B6">
        <w:rPr>
          <w:color w:val="000000"/>
          <w:lang w:eastAsia="en-US"/>
        </w:rPr>
        <w:t>The response of the Indonesian national government to private certification”</w:t>
      </w:r>
      <w:r w:rsidRPr="003859B6">
        <w:rPr>
          <w:i/>
          <w:color w:val="000000"/>
          <w:lang w:eastAsia="en-US"/>
        </w:rPr>
        <w:t>, The Journal of Environment &amp; Development</w:t>
      </w:r>
      <w:r w:rsidRPr="003859B6">
        <w:rPr>
          <w:color w:val="000000"/>
          <w:lang w:eastAsia="en-US"/>
        </w:rPr>
        <w:t>, Vol. 25/ 2, pp. 219-246.</w:t>
      </w:r>
      <w:proofErr w:type="gramEnd"/>
    </w:p>
    <w:p w:rsidR="00EC626C" w:rsidRPr="003859B6" w:rsidRDefault="00EC626C" w:rsidP="009078ED">
      <w:pPr>
        <w:pStyle w:val="Num-DocParagraph"/>
      </w:pPr>
      <w:r w:rsidRPr="003859B6">
        <w:t>World Bank (</w:t>
      </w:r>
      <w:r w:rsidR="006602F2" w:rsidRPr="003859B6">
        <w:t>2017</w:t>
      </w:r>
      <w:r w:rsidRPr="003859B6">
        <w:t xml:space="preserve">), </w:t>
      </w:r>
      <w:r w:rsidRPr="003859B6">
        <w:rPr>
          <w:i/>
        </w:rPr>
        <w:t>Indonesia</w:t>
      </w:r>
      <w:r w:rsidR="006602F2" w:rsidRPr="003859B6">
        <w:rPr>
          <w:i/>
        </w:rPr>
        <w:t xml:space="preserve"> Dashboard</w:t>
      </w:r>
      <w:r w:rsidRPr="003859B6">
        <w:t xml:space="preserve">, </w:t>
      </w:r>
      <w:proofErr w:type="gramStart"/>
      <w:r w:rsidRPr="003859B6">
        <w:t>The</w:t>
      </w:r>
      <w:proofErr w:type="gramEnd"/>
      <w:r w:rsidRPr="003859B6">
        <w:t xml:space="preserve"> World Bank Group, </w:t>
      </w:r>
      <w:hyperlink r:id="rId51" w:history="1">
        <w:r w:rsidR="00F96488" w:rsidRPr="003859B6">
          <w:rPr>
            <w:rStyle w:val="Hyperlink"/>
          </w:rPr>
          <w:t>http://sdwebx.worldbank.org/climateportalb/home.cfm?page=country_profile&amp;CCode=IDN</w:t>
        </w:r>
      </w:hyperlink>
      <w:r w:rsidRPr="003859B6">
        <w:t xml:space="preserve"> (accessed on </w:t>
      </w:r>
      <w:r w:rsidR="006602F2" w:rsidRPr="003859B6">
        <w:t>9</w:t>
      </w:r>
      <w:r w:rsidRPr="003859B6">
        <w:t xml:space="preserve"> </w:t>
      </w:r>
      <w:r w:rsidR="006602F2" w:rsidRPr="003859B6">
        <w:t xml:space="preserve">February </w:t>
      </w:r>
      <w:r w:rsidRPr="003859B6">
        <w:t>201</w:t>
      </w:r>
      <w:r w:rsidR="006602F2" w:rsidRPr="003859B6">
        <w:t>7</w:t>
      </w:r>
      <w:r w:rsidRPr="003859B6">
        <w:t>).</w:t>
      </w:r>
    </w:p>
    <w:p w:rsidR="00B02A67" w:rsidRPr="00764254" w:rsidRDefault="00EC626C" w:rsidP="00154ECC">
      <w:pPr>
        <w:pStyle w:val="Biblio-Entry"/>
      </w:pPr>
      <w:r w:rsidRPr="003859B6">
        <w:t xml:space="preserve">World Economic Forum (2015), </w:t>
      </w:r>
      <w:proofErr w:type="gramStart"/>
      <w:r w:rsidRPr="003859B6">
        <w:rPr>
          <w:i/>
        </w:rPr>
        <w:t>The</w:t>
      </w:r>
      <w:proofErr w:type="gramEnd"/>
      <w:r w:rsidRPr="003859B6">
        <w:rPr>
          <w:i/>
        </w:rPr>
        <w:t xml:space="preserve"> Global Competitiveness Report 2015-2016</w:t>
      </w:r>
      <w:r w:rsidRPr="003859B6">
        <w:t>, World Economic Forum, Geneva.</w:t>
      </w:r>
    </w:p>
    <w:sectPr w:rsidR="00B02A67" w:rsidRPr="00764254" w:rsidSect="007C2C0E">
      <w:endnotePr>
        <w:numFmt w:val="decimal"/>
      </w:endnotePr>
      <w:pgSz w:w="11906" w:h="16838"/>
      <w:pgMar w:top="1701" w:right="1247" w:bottom="1843" w:left="1191" w:header="1247" w:footer="1247"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3005E" w:rsidRDefault="00D3005E">
      <w:r>
        <w:separator/>
      </w:r>
    </w:p>
  </w:endnote>
  <w:endnote w:type="continuationSeparator" w:id="0">
    <w:p w:rsidR="00D3005E" w:rsidRDefault="00D3005E">
      <w:r>
        <w:continuationSeparator/>
      </w:r>
    </w:p>
  </w:endnote>
  <w:endnote w:type="continuationNotice" w:id="1">
    <w:p w:rsidR="00D3005E" w:rsidRDefault="00D3005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ヒラギノ角ゴ Pro W3">
    <w:altName w:val="MS Mincho"/>
    <w:charset w:val="80"/>
    <w:family w:val="auto"/>
    <w:pitch w:val="variable"/>
    <w:sig w:usb0="00000000" w:usb1="00000000" w:usb2="01000407" w:usb3="00000000" w:csb0="00020000" w:csb1="00000000"/>
  </w:font>
  <w:font w:name="Arial Narrow">
    <w:panose1 w:val="020B0606020202030204"/>
    <w:charset w:val="00"/>
    <w:family w:val="swiss"/>
    <w:pitch w:val="variable"/>
    <w:sig w:usb0="00000287" w:usb1="00000800" w:usb2="00000000" w:usb3="00000000" w:csb0="0000009F" w:csb1="00000000"/>
  </w:font>
  <w:font w:name="Times">
    <w:panose1 w:val="020206030504050203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220B" w:rsidRDefault="00B6220B" w:rsidP="00C2248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52287">
      <w:rPr>
        <w:rStyle w:val="PageNumber"/>
        <w:noProof/>
      </w:rPr>
      <w:t>36</w:t>
    </w:r>
    <w:r>
      <w:rPr>
        <w:rStyle w:val="PageNumber"/>
      </w:rPr>
      <w:fldChar w:fldCharType="end"/>
    </w:r>
  </w:p>
  <w:p w:rsidR="00B6220B" w:rsidRPr="00B02A67" w:rsidRDefault="00B6220B" w:rsidP="00B02A6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220B" w:rsidRDefault="00B6220B" w:rsidP="00B02A6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52287">
      <w:rPr>
        <w:rStyle w:val="PageNumber"/>
        <w:noProof/>
      </w:rPr>
      <w:t>37</w:t>
    </w:r>
    <w:r>
      <w:rPr>
        <w:rStyle w:val="PageNumber"/>
      </w:rPr>
      <w:fldChar w:fldCharType="end"/>
    </w:r>
  </w:p>
  <w:p w:rsidR="00B6220B" w:rsidRPr="00B02A67" w:rsidRDefault="00B6220B" w:rsidP="00B02A6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3005E" w:rsidRDefault="00D3005E">
      <w:r>
        <w:separator/>
      </w:r>
    </w:p>
  </w:footnote>
  <w:footnote w:type="continuationSeparator" w:id="0">
    <w:p w:rsidR="00D3005E" w:rsidRDefault="00D3005E">
      <w:r>
        <w:continuationSeparator/>
      </w:r>
    </w:p>
  </w:footnote>
  <w:footnote w:type="continuationNotice" w:id="1">
    <w:p w:rsidR="00D3005E" w:rsidRDefault="00D3005E"/>
  </w:footnote>
  <w:footnote w:id="2">
    <w:p w:rsidR="00B6220B" w:rsidRPr="002A7B04" w:rsidRDefault="00B6220B" w:rsidP="00847EE4">
      <w:pPr>
        <w:pStyle w:val="Footer"/>
        <w:rPr>
          <w:sz w:val="20"/>
          <w:szCs w:val="20"/>
        </w:rPr>
      </w:pPr>
      <w:r w:rsidRPr="002A7B04">
        <w:rPr>
          <w:rStyle w:val="FootnoteReference"/>
          <w:sz w:val="20"/>
          <w:szCs w:val="20"/>
        </w:rPr>
        <w:footnoteRef/>
      </w:r>
      <w:r w:rsidRPr="002A7B04">
        <w:rPr>
          <w:sz w:val="20"/>
          <w:szCs w:val="20"/>
        </w:rPr>
        <w:t xml:space="preserve"> Indonesia’s Law No. 18/2012 defines food security in a way that is very much in line with the FAO theoretical framework. It is described as the condition in which all people, in all households, at all times have sufficient food in both quantity and quality to enable them to live healthy, active, productive and sustainable lives, and that the food is safe, diverse, nutritious, equitably distributed and affordable, and does not conflict with religion, beliefs or culture </w:t>
      </w:r>
      <w:r w:rsidRPr="002A7B04">
        <w:rPr>
          <w:sz w:val="20"/>
          <w:szCs w:val="20"/>
        </w:rPr>
        <w:fldChar w:fldCharType="begin"/>
      </w:r>
      <w:r w:rsidRPr="002A7B04">
        <w:rPr>
          <w:sz w:val="20"/>
          <w:szCs w:val="20"/>
        </w:rPr>
        <w:instrText xml:space="preserve"> ADDIN ZOTERO_ITEM CSL_CITATION {"citationID":"7I2En0VO","properties":{"formattedCitation":"(OECD 2015a)","plainCitation":"(OECD 2015a)","dontUpdate":true},"citationItems":[{"id":2961,"uris":["http://zotero.org/users/104709/items/NE6538WC"],"uri":["http://zotero.org/users/104709/items/NE6538WC"],"itemData":{"id":2961,"type":"report","title":"Food Security and Vulnerability Atlas, Indonesia 2015: Summary Version","collection-title":"Fighting Hunger Worldwide","publisher-place":"Paris, France","event-place":"Paris, France","author":[{"literal":"OECD"}],"issued":{"date-parts":[["2015"]]}}}],"schema":"https://github.com/citation-style-language/schema/raw/master/csl-citation.json"} </w:instrText>
      </w:r>
      <w:r w:rsidRPr="002A7B04">
        <w:rPr>
          <w:sz w:val="20"/>
          <w:szCs w:val="20"/>
        </w:rPr>
        <w:fldChar w:fldCharType="separate"/>
      </w:r>
      <w:r w:rsidRPr="002A7B04">
        <w:rPr>
          <w:noProof/>
          <w:sz w:val="20"/>
          <w:szCs w:val="20"/>
        </w:rPr>
        <w:t>(OECD, 201</w:t>
      </w:r>
      <w:r>
        <w:rPr>
          <w:noProof/>
          <w:sz w:val="20"/>
          <w:szCs w:val="20"/>
        </w:rPr>
        <w:t>6a</w:t>
      </w:r>
      <w:r w:rsidRPr="002A7B04">
        <w:rPr>
          <w:noProof/>
          <w:sz w:val="20"/>
          <w:szCs w:val="20"/>
        </w:rPr>
        <w:t>)</w:t>
      </w:r>
      <w:r w:rsidRPr="002A7B04">
        <w:rPr>
          <w:sz w:val="20"/>
          <w:szCs w:val="20"/>
        </w:rPr>
        <w:fldChar w:fldCharType="end"/>
      </w:r>
      <w:r w:rsidRPr="002A7B04">
        <w:rPr>
          <w:sz w:val="20"/>
          <w:szCs w:val="20"/>
        </w:rPr>
        <w:t>.</w:t>
      </w:r>
    </w:p>
  </w:footnote>
  <w:footnote w:id="3">
    <w:p w:rsidR="00B6220B" w:rsidRPr="002A7B04" w:rsidRDefault="00B6220B" w:rsidP="006955F8">
      <w:pPr>
        <w:pStyle w:val="Footer"/>
        <w:rPr>
          <w:sz w:val="20"/>
          <w:szCs w:val="20"/>
        </w:rPr>
      </w:pPr>
      <w:r w:rsidRPr="002A7B04">
        <w:rPr>
          <w:rStyle w:val="FootnoteReference"/>
          <w:sz w:val="20"/>
          <w:szCs w:val="20"/>
        </w:rPr>
        <w:footnoteRef/>
      </w:r>
      <w:r w:rsidRPr="002A7B04">
        <w:rPr>
          <w:sz w:val="20"/>
          <w:szCs w:val="20"/>
        </w:rPr>
        <w:t xml:space="preserve"> Using a range of indicators, the companion paper </w:t>
      </w:r>
      <w:r w:rsidRPr="002A7B04">
        <w:rPr>
          <w:i/>
          <w:sz w:val="20"/>
          <w:szCs w:val="20"/>
        </w:rPr>
        <w:t>Stocktake of Food Security Policies</w:t>
      </w:r>
      <w:r w:rsidRPr="002A7B04">
        <w:rPr>
          <w:sz w:val="20"/>
          <w:szCs w:val="20"/>
        </w:rPr>
        <w:t xml:space="preserve"> (</w:t>
      </w:r>
      <w:hyperlink r:id="rId1" w:history="1">
        <w:r w:rsidRPr="00185B50">
          <w:rPr>
            <w:rStyle w:val="Hyperlink"/>
            <w:sz w:val="20"/>
            <w:szCs w:val="20"/>
          </w:rPr>
          <w:t>TAD/CA/APM/</w:t>
        </w:r>
        <w:proofErr w:type="gramStart"/>
        <w:r w:rsidRPr="00185B50">
          <w:rPr>
            <w:rStyle w:val="Hyperlink"/>
            <w:sz w:val="20"/>
            <w:szCs w:val="20"/>
          </w:rPr>
          <w:t>WP(</w:t>
        </w:r>
        <w:proofErr w:type="gramEnd"/>
        <w:r w:rsidRPr="00185B50">
          <w:rPr>
            <w:rStyle w:val="Hyperlink"/>
            <w:sz w:val="20"/>
            <w:szCs w:val="20"/>
          </w:rPr>
          <w:t>2016)20</w:t>
        </w:r>
      </w:hyperlink>
      <w:r w:rsidRPr="002A7B04">
        <w:rPr>
          <w:sz w:val="20"/>
          <w:szCs w:val="20"/>
        </w:rPr>
        <w:t xml:space="preserve"> – hereafter OECD, 2016</w:t>
      </w:r>
      <w:r>
        <w:rPr>
          <w:sz w:val="20"/>
          <w:szCs w:val="20"/>
        </w:rPr>
        <w:t>b</w:t>
      </w:r>
      <w:r w:rsidRPr="002A7B04">
        <w:rPr>
          <w:sz w:val="20"/>
          <w:szCs w:val="20"/>
        </w:rPr>
        <w:t>) provides a snapshot of the food security situation in the ASEAN region, and in comparison to the rest of the world.</w:t>
      </w:r>
    </w:p>
  </w:footnote>
  <w:footnote w:id="4">
    <w:p w:rsidR="00B6220B" w:rsidRPr="002A7B04" w:rsidRDefault="00B6220B" w:rsidP="00847EE4">
      <w:pPr>
        <w:pStyle w:val="Footer"/>
        <w:rPr>
          <w:sz w:val="20"/>
          <w:szCs w:val="20"/>
        </w:rPr>
      </w:pPr>
      <w:r w:rsidRPr="002A7B04">
        <w:rPr>
          <w:rStyle w:val="FootnoteReference"/>
          <w:sz w:val="20"/>
          <w:szCs w:val="20"/>
        </w:rPr>
        <w:footnoteRef/>
      </w:r>
      <w:r w:rsidRPr="002A7B04">
        <w:rPr>
          <w:sz w:val="20"/>
          <w:szCs w:val="20"/>
        </w:rPr>
        <w:t xml:space="preserve"> The FAO </w:t>
      </w:r>
      <w:r>
        <w:rPr>
          <w:sz w:val="20"/>
          <w:szCs w:val="20"/>
        </w:rPr>
        <w:t xml:space="preserve">prevalence of </w:t>
      </w:r>
      <w:r w:rsidRPr="002A7B04">
        <w:rPr>
          <w:sz w:val="20"/>
          <w:szCs w:val="20"/>
        </w:rPr>
        <w:t xml:space="preserve">food inadequacy index </w:t>
      </w:r>
      <w:r w:rsidRPr="002A7B04">
        <w:rPr>
          <w:color w:val="212121"/>
          <w:sz w:val="20"/>
          <w:szCs w:val="20"/>
        </w:rPr>
        <w:t xml:space="preserve">measures the percentage of the population that is at risk of not </w:t>
      </w:r>
      <w:r>
        <w:rPr>
          <w:color w:val="212121"/>
          <w:sz w:val="20"/>
          <w:szCs w:val="20"/>
        </w:rPr>
        <w:t>meeting</w:t>
      </w:r>
      <w:r w:rsidRPr="002A7B04">
        <w:rPr>
          <w:color w:val="212121"/>
          <w:sz w:val="20"/>
          <w:szCs w:val="20"/>
        </w:rPr>
        <w:t xml:space="preserve"> the food </w:t>
      </w:r>
      <w:r>
        <w:rPr>
          <w:color w:val="212121"/>
          <w:sz w:val="20"/>
          <w:szCs w:val="20"/>
        </w:rPr>
        <w:t xml:space="preserve">intake </w:t>
      </w:r>
      <w:r w:rsidRPr="002A7B04">
        <w:rPr>
          <w:color w:val="212121"/>
          <w:sz w:val="20"/>
          <w:szCs w:val="20"/>
        </w:rPr>
        <w:t xml:space="preserve">requirements associated with normal physical activity, and therefore </w:t>
      </w:r>
      <w:r>
        <w:rPr>
          <w:color w:val="212121"/>
          <w:sz w:val="20"/>
          <w:szCs w:val="20"/>
        </w:rPr>
        <w:t xml:space="preserve">also </w:t>
      </w:r>
      <w:r w:rsidRPr="002A7B04">
        <w:rPr>
          <w:color w:val="212121"/>
          <w:sz w:val="20"/>
          <w:szCs w:val="20"/>
        </w:rPr>
        <w:t>includ</w:t>
      </w:r>
      <w:r>
        <w:rPr>
          <w:color w:val="212121"/>
          <w:sz w:val="20"/>
          <w:szCs w:val="20"/>
        </w:rPr>
        <w:t>es</w:t>
      </w:r>
      <w:r w:rsidRPr="002A7B04">
        <w:rPr>
          <w:color w:val="212121"/>
          <w:sz w:val="20"/>
          <w:szCs w:val="20"/>
        </w:rPr>
        <w:t xml:space="preserve"> those who, although they cannot be considered chronically undernourished, are likely </w:t>
      </w:r>
      <w:r>
        <w:rPr>
          <w:color w:val="212121"/>
          <w:sz w:val="20"/>
          <w:szCs w:val="20"/>
        </w:rPr>
        <w:t>to be</w:t>
      </w:r>
      <w:r w:rsidRPr="002A7B04">
        <w:rPr>
          <w:color w:val="212121"/>
          <w:sz w:val="20"/>
          <w:szCs w:val="20"/>
        </w:rPr>
        <w:t xml:space="preserve"> </w:t>
      </w:r>
      <w:r w:rsidRPr="0072767F">
        <w:rPr>
          <w:color w:val="212121"/>
          <w:sz w:val="20"/>
          <w:szCs w:val="20"/>
        </w:rPr>
        <w:t>conditioned in their economic activity by</w:t>
      </w:r>
      <w:r w:rsidRPr="002A7B04">
        <w:rPr>
          <w:color w:val="212121"/>
          <w:sz w:val="20"/>
          <w:szCs w:val="20"/>
        </w:rPr>
        <w:t xml:space="preserve"> insufficient food.</w:t>
      </w:r>
    </w:p>
  </w:footnote>
  <w:footnote w:id="5">
    <w:p w:rsidR="00B6220B" w:rsidRPr="002A7B04" w:rsidRDefault="00B6220B" w:rsidP="006955F8">
      <w:pPr>
        <w:pStyle w:val="Footer"/>
        <w:rPr>
          <w:sz w:val="20"/>
          <w:szCs w:val="20"/>
        </w:rPr>
      </w:pPr>
      <w:r w:rsidRPr="002A7B04">
        <w:rPr>
          <w:rStyle w:val="FootnoteReference"/>
          <w:sz w:val="20"/>
          <w:szCs w:val="20"/>
        </w:rPr>
        <w:footnoteRef/>
      </w:r>
      <w:r w:rsidRPr="002A7B04">
        <w:rPr>
          <w:sz w:val="20"/>
          <w:szCs w:val="20"/>
        </w:rPr>
        <w:t xml:space="preserve"> The National Food Law, adopted </w:t>
      </w:r>
      <w:r w:rsidRPr="002A7B04" w:rsidDel="00AD0571">
        <w:rPr>
          <w:sz w:val="20"/>
          <w:szCs w:val="20"/>
        </w:rPr>
        <w:t xml:space="preserve">in </w:t>
      </w:r>
      <w:r w:rsidRPr="002A7B04">
        <w:rPr>
          <w:sz w:val="20"/>
          <w:szCs w:val="20"/>
        </w:rPr>
        <w:t>Indonesia</w:t>
      </w:r>
      <w:r w:rsidRPr="00AD0571">
        <w:rPr>
          <w:sz w:val="20"/>
          <w:szCs w:val="20"/>
        </w:rPr>
        <w:t xml:space="preserve"> </w:t>
      </w:r>
      <w:r w:rsidRPr="002A7B04">
        <w:rPr>
          <w:sz w:val="20"/>
          <w:szCs w:val="20"/>
        </w:rPr>
        <w:t>in October 2012, expanded the ways and means by which the government might influence domestic food markets.</w:t>
      </w:r>
      <w:r w:rsidRPr="002A7B04" w:rsidDel="00887345">
        <w:rPr>
          <w:sz w:val="20"/>
          <w:szCs w:val="20"/>
        </w:rPr>
        <w:t xml:space="preserve"> </w:t>
      </w:r>
      <w:r w:rsidRPr="002A7B04">
        <w:rPr>
          <w:sz w:val="20"/>
          <w:szCs w:val="20"/>
        </w:rPr>
        <w:t xml:space="preserve">The key objectives </w:t>
      </w:r>
      <w:r>
        <w:rPr>
          <w:sz w:val="20"/>
          <w:szCs w:val="20"/>
        </w:rPr>
        <w:t xml:space="preserve">of the law </w:t>
      </w:r>
      <w:r w:rsidRPr="002A7B04">
        <w:rPr>
          <w:sz w:val="20"/>
          <w:szCs w:val="20"/>
        </w:rPr>
        <w:t>are to increase food production and self-sufficiency; improve the welfare of farmers, fishers and food processors and their competitiveness; ease consumer access to food</w:t>
      </w:r>
      <w:r>
        <w:rPr>
          <w:sz w:val="20"/>
          <w:szCs w:val="20"/>
        </w:rPr>
        <w:t>,</w:t>
      </w:r>
      <w:r w:rsidRPr="002A7B04">
        <w:rPr>
          <w:sz w:val="20"/>
          <w:szCs w:val="20"/>
        </w:rPr>
        <w:t xml:space="preserve"> especially for the food insecure; and improve nutrition outcomes by promoting more diversity in food consumption. Among the policy tools introduced are import and export restrictions; investment in research and development (R&amp;D) and rural infrastructure; better management of land and water resources; as well as promotion of consumer knowledge of the nutritional benefits</w:t>
      </w:r>
      <w:r>
        <w:rPr>
          <w:sz w:val="20"/>
          <w:szCs w:val="20"/>
        </w:rPr>
        <w:t xml:space="preserve"> of an adequate diet (USAID, 2013</w:t>
      </w:r>
      <w:r w:rsidRPr="002A7B04">
        <w:rPr>
          <w:sz w:val="20"/>
          <w:szCs w:val="20"/>
        </w:rPr>
        <w:t>).</w:t>
      </w:r>
      <w:r>
        <w:rPr>
          <w:sz w:val="20"/>
          <w:szCs w:val="20"/>
        </w:rPr>
        <w:t xml:space="preserve"> </w:t>
      </w:r>
    </w:p>
  </w:footnote>
  <w:footnote w:id="6">
    <w:p w:rsidR="00B6220B" w:rsidRPr="002A7B04" w:rsidRDefault="00B6220B" w:rsidP="006955F8">
      <w:pPr>
        <w:pStyle w:val="Footer"/>
        <w:rPr>
          <w:sz w:val="20"/>
          <w:szCs w:val="20"/>
        </w:rPr>
      </w:pPr>
      <w:r w:rsidRPr="002A7B04">
        <w:rPr>
          <w:rStyle w:val="FootnoteReference"/>
          <w:sz w:val="20"/>
          <w:szCs w:val="20"/>
        </w:rPr>
        <w:footnoteRef/>
      </w:r>
      <w:r w:rsidRPr="002A7B04">
        <w:rPr>
          <w:sz w:val="20"/>
          <w:szCs w:val="20"/>
        </w:rPr>
        <w:t xml:space="preserve"> On October 20, 2014, President </w:t>
      </w:r>
      <w:proofErr w:type="spellStart"/>
      <w:r w:rsidRPr="002A7B04">
        <w:rPr>
          <w:sz w:val="20"/>
          <w:szCs w:val="20"/>
        </w:rPr>
        <w:t>Jokowi</w:t>
      </w:r>
      <w:proofErr w:type="spellEnd"/>
      <w:r w:rsidRPr="002A7B04">
        <w:rPr>
          <w:sz w:val="20"/>
          <w:szCs w:val="20"/>
        </w:rPr>
        <w:t xml:space="preserve"> declared “We have to work as hard as we can to restore Indonesia as a maritime power. The oceans, the seas, the straits and the bays are the future of our civili</w:t>
      </w:r>
      <w:r>
        <w:rPr>
          <w:sz w:val="20"/>
          <w:szCs w:val="20"/>
        </w:rPr>
        <w:t>s</w:t>
      </w:r>
      <w:r w:rsidRPr="002A7B04">
        <w:rPr>
          <w:sz w:val="20"/>
          <w:szCs w:val="20"/>
        </w:rPr>
        <w:t>ation.” (</w:t>
      </w:r>
      <w:proofErr w:type="spellStart"/>
      <w:r w:rsidRPr="002A7B04">
        <w:rPr>
          <w:sz w:val="20"/>
          <w:szCs w:val="20"/>
        </w:rPr>
        <w:t>Noegroho</w:t>
      </w:r>
      <w:proofErr w:type="spellEnd"/>
      <w:r w:rsidRPr="002A7B04">
        <w:rPr>
          <w:sz w:val="20"/>
          <w:szCs w:val="20"/>
        </w:rPr>
        <w:t>, 2016)</w:t>
      </w:r>
    </w:p>
  </w:footnote>
  <w:footnote w:id="7">
    <w:p w:rsidR="00B6220B" w:rsidRPr="002A7B04" w:rsidRDefault="00B6220B" w:rsidP="002B4A49">
      <w:pPr>
        <w:pStyle w:val="Footer"/>
        <w:rPr>
          <w:sz w:val="20"/>
          <w:szCs w:val="20"/>
        </w:rPr>
      </w:pPr>
      <w:r w:rsidRPr="002A7B04">
        <w:rPr>
          <w:rStyle w:val="FootnoteReference"/>
          <w:sz w:val="20"/>
          <w:szCs w:val="20"/>
        </w:rPr>
        <w:footnoteRef/>
      </w:r>
      <w:r w:rsidRPr="002A7B04">
        <w:rPr>
          <w:sz w:val="20"/>
          <w:szCs w:val="20"/>
        </w:rPr>
        <w:t xml:space="preserve"> It is estimated that inland fisheries account for about 6% of the total catch</w:t>
      </w:r>
      <w:r>
        <w:rPr>
          <w:sz w:val="20"/>
          <w:szCs w:val="20"/>
        </w:rPr>
        <w:t xml:space="preserve"> volume and 9% of catch value (</w:t>
      </w:r>
      <w:r w:rsidRPr="002A7B04">
        <w:rPr>
          <w:sz w:val="20"/>
          <w:szCs w:val="20"/>
        </w:rPr>
        <w:t>Tran et al., forthcoming). About 200 000 boats operate in inland waters, mostly without engines (</w:t>
      </w:r>
      <w:r w:rsidRPr="00183907">
        <w:rPr>
          <w:sz w:val="20"/>
          <w:szCs w:val="20"/>
          <w:highlight w:val="lightGray"/>
        </w:rPr>
        <w:t>FAO, 2012</w:t>
      </w:r>
      <w:r w:rsidRPr="002A7B04">
        <w:rPr>
          <w:sz w:val="20"/>
          <w:szCs w:val="20"/>
        </w:rPr>
        <w:t xml:space="preserve">). Due to lack of </w:t>
      </w:r>
      <w:r w:rsidRPr="001A3555">
        <w:rPr>
          <w:sz w:val="20"/>
          <w:szCs w:val="20"/>
        </w:rPr>
        <w:t>available data,</w:t>
      </w:r>
      <w:r w:rsidRPr="002A7B04">
        <w:rPr>
          <w:sz w:val="20"/>
          <w:szCs w:val="20"/>
        </w:rPr>
        <w:t xml:space="preserve"> this report does not cover policies for inland water fishing.</w:t>
      </w:r>
    </w:p>
  </w:footnote>
  <w:footnote w:id="8">
    <w:p w:rsidR="00B6220B" w:rsidRPr="002A7B04" w:rsidRDefault="00B6220B" w:rsidP="00581E54">
      <w:pPr>
        <w:pStyle w:val="Footer"/>
        <w:rPr>
          <w:sz w:val="20"/>
          <w:szCs w:val="20"/>
          <w:lang w:val="en-US"/>
        </w:rPr>
      </w:pPr>
      <w:r w:rsidRPr="002A7B04">
        <w:rPr>
          <w:rStyle w:val="FootnoteReference"/>
          <w:sz w:val="20"/>
          <w:szCs w:val="20"/>
        </w:rPr>
        <w:footnoteRef/>
      </w:r>
      <w:r w:rsidRPr="002A7B04">
        <w:rPr>
          <w:sz w:val="20"/>
          <w:szCs w:val="20"/>
        </w:rPr>
        <w:t xml:space="preserve"> Indonesia</w:t>
      </w:r>
      <w:r w:rsidRPr="002A7B04">
        <w:rPr>
          <w:sz w:val="20"/>
          <w:szCs w:val="20"/>
          <w:lang w:val="en-US"/>
        </w:rPr>
        <w:t xml:space="preserve"> is also committed to establishing marine protected areas: over 20 million hectares by 2020 and 30 million hectares by 2030. In February 2016, </w:t>
      </w:r>
      <w:r w:rsidRPr="002A7B04">
        <w:rPr>
          <w:sz w:val="20"/>
          <w:szCs w:val="20"/>
        </w:rPr>
        <w:t>M</w:t>
      </w:r>
      <w:r>
        <w:rPr>
          <w:sz w:val="20"/>
          <w:szCs w:val="20"/>
        </w:rPr>
        <w:t>arine Protected Areas (M</w:t>
      </w:r>
      <w:r w:rsidRPr="002A7B04">
        <w:rPr>
          <w:sz w:val="20"/>
          <w:szCs w:val="20"/>
        </w:rPr>
        <w:t>PAs</w:t>
      </w:r>
      <w:r>
        <w:rPr>
          <w:sz w:val="20"/>
          <w:szCs w:val="20"/>
        </w:rPr>
        <w:t>)</w:t>
      </w:r>
      <w:r w:rsidRPr="002A7B04">
        <w:rPr>
          <w:sz w:val="20"/>
          <w:szCs w:val="20"/>
        </w:rPr>
        <w:t xml:space="preserve"> </w:t>
      </w:r>
      <w:r w:rsidRPr="002A7B04">
        <w:rPr>
          <w:sz w:val="20"/>
          <w:szCs w:val="20"/>
          <w:lang w:val="en-US"/>
        </w:rPr>
        <w:t xml:space="preserve">already covered over 17 million hectares. They are managed jointly by </w:t>
      </w:r>
      <w:r w:rsidRPr="002A7B04">
        <w:rPr>
          <w:sz w:val="20"/>
          <w:szCs w:val="20"/>
        </w:rPr>
        <w:t xml:space="preserve">MMAF </w:t>
      </w:r>
      <w:r w:rsidRPr="002A7B04">
        <w:rPr>
          <w:sz w:val="20"/>
          <w:szCs w:val="20"/>
          <w:lang w:val="en-US"/>
        </w:rPr>
        <w:t xml:space="preserve">and the Ministry of Environment and Forestry. MPA policies are beyond the scope of this paper. </w:t>
      </w:r>
    </w:p>
    <w:p w:rsidR="00B6220B" w:rsidRPr="002A7B04" w:rsidRDefault="00B6220B" w:rsidP="00581E54">
      <w:pPr>
        <w:pStyle w:val="Footer"/>
        <w:rPr>
          <w:sz w:val="20"/>
          <w:szCs w:val="20"/>
          <w:lang w:val="en-US"/>
        </w:rPr>
      </w:pPr>
    </w:p>
  </w:footnote>
  <w:footnote w:id="9">
    <w:p w:rsidR="00B6220B" w:rsidRPr="002C0E36" w:rsidRDefault="00B6220B" w:rsidP="004D0C8E">
      <w:pPr>
        <w:pStyle w:val="FootnoteText"/>
      </w:pPr>
      <w:r>
        <w:rPr>
          <w:rStyle w:val="FootnoteReference"/>
        </w:rPr>
        <w:footnoteRef/>
      </w:r>
      <w:r>
        <w:t xml:space="preserve"> Indonesia </w:t>
      </w:r>
      <w:r>
        <w:rPr>
          <w:rFonts w:eastAsiaTheme="minorHAnsi"/>
        </w:rPr>
        <w:t xml:space="preserve">has signed the </w:t>
      </w:r>
      <w:r>
        <w:t xml:space="preserve">UN Convention on Biological Diversity (CBD), the Convention to Combat Desertification (CCD), the Framework Convention on Climate Change (UNFCCC) and the Kyoto Protocol. In addition, National Communications on Climate Change were adopted in 1999 and 2011, the National Commission on Clean Development Mechanisms was established in 2005, the </w:t>
      </w:r>
      <w:r w:rsidRPr="00847EE4">
        <w:rPr>
          <w:rFonts w:eastAsiaTheme="minorHAnsi"/>
        </w:rPr>
        <w:t xml:space="preserve">National Action Plan on Climate Change Adaptation </w:t>
      </w:r>
      <w:r>
        <w:t xml:space="preserve">was adopted in 2007 and the Indonesian Climate Change </w:t>
      </w:r>
      <w:proofErr w:type="spellStart"/>
      <w:r>
        <w:t>Sectoral</w:t>
      </w:r>
      <w:proofErr w:type="spellEnd"/>
      <w:r>
        <w:t xml:space="preserve"> Roadmap was defined </w:t>
      </w:r>
      <w:proofErr w:type="gramStart"/>
      <w:r>
        <w:t>in  2010</w:t>
      </w:r>
      <w:proofErr w:type="gramEnd"/>
      <w:r>
        <w:t>.</w:t>
      </w:r>
    </w:p>
  </w:footnote>
  <w:footnote w:id="10">
    <w:p w:rsidR="00B6220B" w:rsidRPr="00853F8D" w:rsidRDefault="00B6220B" w:rsidP="00A5245B">
      <w:pPr>
        <w:pStyle w:val="FootnoteText"/>
      </w:pPr>
      <w:r>
        <w:rPr>
          <w:rStyle w:val="FootnoteReference"/>
        </w:rPr>
        <w:footnoteRef/>
      </w:r>
      <w:r>
        <w:t xml:space="preserve"> </w:t>
      </w:r>
      <w:r w:rsidRPr="00853F8D">
        <w:t>Artificial breeding for crabs i</w:t>
      </w:r>
      <w:r>
        <w:t xml:space="preserve">s technically feasible, but in the absence of control mechanisms allowing differentiation between wild and cultured crabs, hatcheries have not yet been authorised. Lobster breeding, on the other hand, is not yet technically operational.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220B" w:rsidRPr="00B02A67" w:rsidRDefault="00B6220B" w:rsidP="00B02A67">
    <w:pPr>
      <w:pStyle w:val="Header"/>
    </w:pPr>
    <w:r>
      <w:t>TAD/</w:t>
    </w:r>
    <w:proofErr w:type="gramStart"/>
    <w:r>
      <w:t>FI(</w:t>
    </w:r>
    <w:proofErr w:type="gramEnd"/>
    <w:r>
      <w:t>2016)14</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220B" w:rsidRPr="00B02A67" w:rsidRDefault="00B6220B" w:rsidP="00B02A67">
    <w:pPr>
      <w:pStyle w:val="Header"/>
      <w:tabs>
        <w:tab w:val="clear" w:pos="4536"/>
        <w:tab w:val="clear" w:pos="9072"/>
        <w:tab w:val="right" w:pos="9411"/>
      </w:tabs>
    </w:pPr>
    <w:r>
      <w:tab/>
      <w:t>TAD/</w:t>
    </w:r>
    <w:proofErr w:type="gramStart"/>
    <w:r>
      <w:t>FI(</w:t>
    </w:r>
    <w:proofErr w:type="gramEnd"/>
    <w:r>
      <w:t>2016)14</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5943FA"/>
    <w:multiLevelType w:val="hybridMultilevel"/>
    <w:tmpl w:val="AC9096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7F90F62"/>
    <w:multiLevelType w:val="singleLevel"/>
    <w:tmpl w:val="41606694"/>
    <w:name w:val="templateBullet1"/>
    <w:lvl w:ilvl="0">
      <w:start w:val="1"/>
      <w:numFmt w:val="bullet"/>
      <w:pStyle w:val="ListBullet"/>
      <w:lvlText w:val="·"/>
      <w:lvlJc w:val="left"/>
      <w:pPr>
        <w:tabs>
          <w:tab w:val="num" w:pos="850"/>
        </w:tabs>
        <w:ind w:left="850" w:hanging="408"/>
      </w:pPr>
      <w:rPr>
        <w:rFonts w:ascii="Symbol" w:hAnsi="Symbol" w:cs="Times New Roman" w:hint="default"/>
        <w:b w:val="0"/>
        <w:i w:val="0"/>
        <w:sz w:val="22"/>
      </w:rPr>
    </w:lvl>
  </w:abstractNum>
  <w:abstractNum w:abstractNumId="2">
    <w:nsid w:val="0C890C55"/>
    <w:multiLevelType w:val="singleLevel"/>
    <w:tmpl w:val="15B65924"/>
    <w:name w:val="templateBulletBox3"/>
    <w:lvl w:ilvl="0">
      <w:start w:val="1"/>
      <w:numFmt w:val="bullet"/>
      <w:pStyle w:val="ListBulletBox3"/>
      <w:lvlText w:val="-"/>
      <w:lvlJc w:val="left"/>
      <w:pPr>
        <w:tabs>
          <w:tab w:val="num" w:pos="1474"/>
        </w:tabs>
        <w:ind w:left="1474" w:hanging="340"/>
      </w:pPr>
      <w:rPr>
        <w:rFonts w:ascii="Symbol" w:hAnsi="Symbol" w:cs="Times New Roman" w:hint="default"/>
        <w:b w:val="0"/>
        <w:i w:val="0"/>
        <w:sz w:val="22"/>
      </w:rPr>
    </w:lvl>
  </w:abstractNum>
  <w:abstractNum w:abstractNumId="3">
    <w:nsid w:val="0CBE0FF0"/>
    <w:multiLevelType w:val="singleLevel"/>
    <w:tmpl w:val="30A47C7E"/>
    <w:styleLink w:val="BulletedNote"/>
    <w:lvl w:ilvl="0">
      <w:start w:val="1"/>
      <w:numFmt w:val="bullet"/>
      <w:lvlText w:val="·"/>
      <w:lvlJc w:val="left"/>
      <w:pPr>
        <w:tabs>
          <w:tab w:val="num" w:pos="283"/>
        </w:tabs>
        <w:ind w:left="283" w:hanging="283"/>
      </w:pPr>
      <w:rPr>
        <w:rFonts w:ascii="Times New Roman" w:hAnsi="Times New Roman" w:cs="Times New Roman"/>
        <w:b w:val="0"/>
        <w:i w:val="0"/>
        <w:sz w:val="22"/>
      </w:rPr>
    </w:lvl>
  </w:abstractNum>
  <w:abstractNum w:abstractNumId="4">
    <w:nsid w:val="0CF9557C"/>
    <w:multiLevelType w:val="hybridMultilevel"/>
    <w:tmpl w:val="9A86A0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DEA6B1D"/>
    <w:multiLevelType w:val="singleLevel"/>
    <w:tmpl w:val="D5A6E36A"/>
    <w:styleLink w:val="NumericNote"/>
    <w:lvl w:ilvl="0">
      <w:start w:val="1"/>
      <w:numFmt w:val="decimal"/>
      <w:lvlText w:val="%1."/>
      <w:lvlJc w:val="left"/>
      <w:pPr>
        <w:tabs>
          <w:tab w:val="num" w:pos="408"/>
        </w:tabs>
        <w:ind w:left="408" w:hanging="408"/>
      </w:pPr>
    </w:lvl>
  </w:abstractNum>
  <w:abstractNum w:abstractNumId="6">
    <w:nsid w:val="112972E3"/>
    <w:multiLevelType w:val="hybridMultilevel"/>
    <w:tmpl w:val="7A627E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2FE4AF5"/>
    <w:multiLevelType w:val="singleLevel"/>
    <w:tmpl w:val="B882C7F8"/>
    <w:styleLink w:val="NumberedNote"/>
    <w:lvl w:ilvl="0">
      <w:start w:val="1"/>
      <w:numFmt w:val="decimal"/>
      <w:lvlText w:val="%1."/>
      <w:lvlJc w:val="left"/>
      <w:pPr>
        <w:tabs>
          <w:tab w:val="num" w:pos="171"/>
        </w:tabs>
        <w:ind w:left="171" w:hanging="171"/>
      </w:pPr>
    </w:lvl>
  </w:abstractNum>
  <w:abstractNum w:abstractNumId="8">
    <w:nsid w:val="157968A9"/>
    <w:multiLevelType w:val="singleLevel"/>
    <w:tmpl w:val="D5A6E36A"/>
    <w:name w:val="NumericNote"/>
    <w:lvl w:ilvl="0">
      <w:start w:val="1"/>
      <w:numFmt w:val="decimal"/>
      <w:lvlText w:val="%1."/>
      <w:lvlJc w:val="left"/>
      <w:pPr>
        <w:tabs>
          <w:tab w:val="num" w:pos="850"/>
        </w:tabs>
        <w:ind w:left="850" w:hanging="408"/>
      </w:pPr>
    </w:lvl>
  </w:abstractNum>
  <w:abstractNum w:abstractNumId="9">
    <w:nsid w:val="1F5404D6"/>
    <w:multiLevelType w:val="hybridMultilevel"/>
    <w:tmpl w:val="4A028D52"/>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7397F89"/>
    <w:multiLevelType w:val="singleLevel"/>
    <w:tmpl w:val="60A0508A"/>
    <w:name w:val="AlphaNote"/>
    <w:lvl w:ilvl="0">
      <w:start w:val="1"/>
      <w:numFmt w:val="lowerLetter"/>
      <w:lvlText w:val="%1."/>
      <w:lvlJc w:val="left"/>
      <w:pPr>
        <w:tabs>
          <w:tab w:val="num" w:pos="850"/>
        </w:tabs>
        <w:ind w:left="850" w:hanging="408"/>
      </w:pPr>
    </w:lvl>
  </w:abstractNum>
  <w:abstractNum w:abstractNumId="11">
    <w:nsid w:val="2ACF6F84"/>
    <w:multiLevelType w:val="singleLevel"/>
    <w:tmpl w:val="D51E568A"/>
    <w:name w:val="templateBullet2"/>
    <w:lvl w:ilvl="0">
      <w:start w:val="1"/>
      <w:numFmt w:val="bullet"/>
      <w:pStyle w:val="ListBullet2"/>
      <w:lvlText w:val="-"/>
      <w:lvlJc w:val="left"/>
      <w:pPr>
        <w:tabs>
          <w:tab w:val="num" w:pos="1190"/>
        </w:tabs>
        <w:ind w:left="1190" w:hanging="340"/>
      </w:pPr>
      <w:rPr>
        <w:rFonts w:ascii="Symbol" w:hAnsi="Symbol" w:cs="Times New Roman" w:hint="default"/>
        <w:b w:val="0"/>
        <w:i w:val="0"/>
        <w:sz w:val="22"/>
      </w:rPr>
    </w:lvl>
  </w:abstractNum>
  <w:abstractNum w:abstractNumId="12">
    <w:nsid w:val="2DD80509"/>
    <w:multiLevelType w:val="hybridMultilevel"/>
    <w:tmpl w:val="BB846E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78C4000"/>
    <w:multiLevelType w:val="hybridMultilevel"/>
    <w:tmpl w:val="F58493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85D0A84"/>
    <w:multiLevelType w:val="multilevel"/>
    <w:tmpl w:val="7F148E5C"/>
    <w:name w:val="templateNumberBox"/>
    <w:lvl w:ilvl="0">
      <w:start w:val="1"/>
      <w:numFmt w:val="decimal"/>
      <w:pStyle w:val="ListNumberBox"/>
      <w:lvlText w:val="%1."/>
      <w:lvlJc w:val="left"/>
      <w:pPr>
        <w:tabs>
          <w:tab w:val="num" w:pos="1950"/>
        </w:tabs>
        <w:ind w:left="1950" w:hanging="408"/>
      </w:pPr>
    </w:lvl>
    <w:lvl w:ilvl="1">
      <w:start w:val="1"/>
      <w:numFmt w:val="decimal"/>
      <w:pStyle w:val="ListNumberBox2"/>
      <w:lvlText w:val="%2."/>
      <w:lvlJc w:val="left"/>
      <w:pPr>
        <w:tabs>
          <w:tab w:val="num" w:pos="2291"/>
        </w:tabs>
        <w:ind w:left="2291" w:hanging="341"/>
      </w:pPr>
    </w:lvl>
    <w:lvl w:ilvl="2">
      <w:start w:val="1"/>
      <w:numFmt w:val="decimal"/>
      <w:pStyle w:val="ListNumberBox3"/>
      <w:lvlText w:val="%3."/>
      <w:lvlJc w:val="left"/>
      <w:pPr>
        <w:tabs>
          <w:tab w:val="num" w:pos="2574"/>
        </w:tabs>
        <w:ind w:left="2574" w:hanging="340"/>
      </w:pPr>
    </w:lvl>
    <w:lvl w:ilvl="3">
      <w:start w:val="1"/>
      <w:numFmt w:val="decimal"/>
      <w:lvlText w:val="(%4)"/>
      <w:lvlJc w:val="left"/>
      <w:pPr>
        <w:tabs>
          <w:tab w:val="num" w:pos="8518"/>
        </w:tabs>
        <w:ind w:left="8518" w:hanging="360"/>
      </w:pPr>
    </w:lvl>
    <w:lvl w:ilvl="4">
      <w:start w:val="1"/>
      <w:numFmt w:val="lowerLetter"/>
      <w:lvlText w:val="(%5)"/>
      <w:lvlJc w:val="left"/>
      <w:pPr>
        <w:tabs>
          <w:tab w:val="num" w:pos="8878"/>
        </w:tabs>
        <w:ind w:left="8878" w:hanging="360"/>
      </w:pPr>
    </w:lvl>
    <w:lvl w:ilvl="5">
      <w:start w:val="1"/>
      <w:numFmt w:val="lowerRoman"/>
      <w:lvlText w:val="(%6)"/>
      <w:lvlJc w:val="left"/>
      <w:pPr>
        <w:tabs>
          <w:tab w:val="num" w:pos="9238"/>
        </w:tabs>
        <w:ind w:left="9238" w:hanging="360"/>
      </w:pPr>
    </w:lvl>
    <w:lvl w:ilvl="6">
      <w:start w:val="1"/>
      <w:numFmt w:val="decimal"/>
      <w:lvlText w:val="%7."/>
      <w:lvlJc w:val="left"/>
      <w:pPr>
        <w:tabs>
          <w:tab w:val="num" w:pos="9598"/>
        </w:tabs>
        <w:ind w:left="9598" w:hanging="360"/>
      </w:pPr>
    </w:lvl>
    <w:lvl w:ilvl="7">
      <w:start w:val="1"/>
      <w:numFmt w:val="lowerLetter"/>
      <w:lvlText w:val="%8."/>
      <w:lvlJc w:val="left"/>
      <w:pPr>
        <w:tabs>
          <w:tab w:val="num" w:pos="9958"/>
        </w:tabs>
        <w:ind w:left="9958" w:hanging="360"/>
      </w:pPr>
    </w:lvl>
    <w:lvl w:ilvl="8">
      <w:start w:val="1"/>
      <w:numFmt w:val="lowerRoman"/>
      <w:lvlText w:val="%9."/>
      <w:lvlJc w:val="left"/>
      <w:pPr>
        <w:tabs>
          <w:tab w:val="num" w:pos="10318"/>
        </w:tabs>
        <w:ind w:left="10318" w:hanging="360"/>
      </w:pPr>
    </w:lvl>
  </w:abstractNum>
  <w:abstractNum w:abstractNumId="15">
    <w:nsid w:val="3BC230DE"/>
    <w:multiLevelType w:val="multilevel"/>
    <w:tmpl w:val="F99EB0E0"/>
    <w:name w:val="templateNumber"/>
    <w:lvl w:ilvl="0">
      <w:start w:val="1"/>
      <w:numFmt w:val="decimal"/>
      <w:pStyle w:val="ListNumber"/>
      <w:lvlText w:val="%1."/>
      <w:lvlJc w:val="left"/>
      <w:pPr>
        <w:tabs>
          <w:tab w:val="num" w:pos="850"/>
        </w:tabs>
        <w:ind w:left="850" w:hanging="408"/>
      </w:pPr>
    </w:lvl>
    <w:lvl w:ilvl="1">
      <w:start w:val="1"/>
      <w:numFmt w:val="decimal"/>
      <w:pStyle w:val="ListNumber2"/>
      <w:lvlText w:val="%2."/>
      <w:lvlJc w:val="left"/>
      <w:pPr>
        <w:tabs>
          <w:tab w:val="num" w:pos="1191"/>
        </w:tabs>
        <w:ind w:left="1191" w:hanging="341"/>
      </w:pPr>
    </w:lvl>
    <w:lvl w:ilvl="2">
      <w:start w:val="1"/>
      <w:numFmt w:val="decimal"/>
      <w:pStyle w:val="ListNumber3"/>
      <w:lvlText w:val="%3."/>
      <w:lvlJc w:val="left"/>
      <w:pPr>
        <w:tabs>
          <w:tab w:val="num" w:pos="1474"/>
        </w:tabs>
        <w:ind w:left="1474" w:hanging="340"/>
      </w:pPr>
    </w:lvl>
    <w:lvl w:ilvl="3">
      <w:start w:val="1"/>
      <w:numFmt w:val="decimal"/>
      <w:pStyle w:val="ListNumber4"/>
      <w:lvlText w:val="%4."/>
      <w:lvlJc w:val="left"/>
      <w:pPr>
        <w:tabs>
          <w:tab w:val="num" w:pos="1757"/>
        </w:tabs>
        <w:ind w:left="1757" w:hanging="340"/>
      </w:pPr>
    </w:lvl>
    <w:lvl w:ilvl="4">
      <w:start w:val="1"/>
      <w:numFmt w:val="decimal"/>
      <w:pStyle w:val="ListNumber5"/>
      <w:lvlText w:val="%5."/>
      <w:lvlJc w:val="left"/>
      <w:pPr>
        <w:tabs>
          <w:tab w:val="num" w:pos="2041"/>
        </w:tabs>
        <w:ind w:left="2041" w:hanging="34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nsid w:val="40A539AC"/>
    <w:multiLevelType w:val="hybridMultilevel"/>
    <w:tmpl w:val="98B008C8"/>
    <w:lvl w:ilvl="0" w:tplc="08090001">
      <w:start w:val="1"/>
      <w:numFmt w:val="bullet"/>
      <w:lvlText w:val=""/>
      <w:lvlJc w:val="left"/>
      <w:pPr>
        <w:ind w:left="1208" w:hanging="360"/>
      </w:pPr>
      <w:rPr>
        <w:rFonts w:ascii="Symbol" w:hAnsi="Symbol" w:hint="default"/>
      </w:rPr>
    </w:lvl>
    <w:lvl w:ilvl="1" w:tplc="08090003" w:tentative="1">
      <w:start w:val="1"/>
      <w:numFmt w:val="bullet"/>
      <w:lvlText w:val="o"/>
      <w:lvlJc w:val="left"/>
      <w:pPr>
        <w:ind w:left="1928" w:hanging="360"/>
      </w:pPr>
      <w:rPr>
        <w:rFonts w:ascii="Courier New" w:hAnsi="Courier New" w:cs="Courier New" w:hint="default"/>
      </w:rPr>
    </w:lvl>
    <w:lvl w:ilvl="2" w:tplc="08090005" w:tentative="1">
      <w:start w:val="1"/>
      <w:numFmt w:val="bullet"/>
      <w:lvlText w:val=""/>
      <w:lvlJc w:val="left"/>
      <w:pPr>
        <w:ind w:left="2648" w:hanging="360"/>
      </w:pPr>
      <w:rPr>
        <w:rFonts w:ascii="Wingdings" w:hAnsi="Wingdings" w:hint="default"/>
      </w:rPr>
    </w:lvl>
    <w:lvl w:ilvl="3" w:tplc="08090001" w:tentative="1">
      <w:start w:val="1"/>
      <w:numFmt w:val="bullet"/>
      <w:lvlText w:val=""/>
      <w:lvlJc w:val="left"/>
      <w:pPr>
        <w:ind w:left="3368" w:hanging="360"/>
      </w:pPr>
      <w:rPr>
        <w:rFonts w:ascii="Symbol" w:hAnsi="Symbol" w:hint="default"/>
      </w:rPr>
    </w:lvl>
    <w:lvl w:ilvl="4" w:tplc="08090003" w:tentative="1">
      <w:start w:val="1"/>
      <w:numFmt w:val="bullet"/>
      <w:lvlText w:val="o"/>
      <w:lvlJc w:val="left"/>
      <w:pPr>
        <w:ind w:left="4088" w:hanging="360"/>
      </w:pPr>
      <w:rPr>
        <w:rFonts w:ascii="Courier New" w:hAnsi="Courier New" w:cs="Courier New" w:hint="default"/>
      </w:rPr>
    </w:lvl>
    <w:lvl w:ilvl="5" w:tplc="08090005" w:tentative="1">
      <w:start w:val="1"/>
      <w:numFmt w:val="bullet"/>
      <w:lvlText w:val=""/>
      <w:lvlJc w:val="left"/>
      <w:pPr>
        <w:ind w:left="4808" w:hanging="360"/>
      </w:pPr>
      <w:rPr>
        <w:rFonts w:ascii="Wingdings" w:hAnsi="Wingdings" w:hint="default"/>
      </w:rPr>
    </w:lvl>
    <w:lvl w:ilvl="6" w:tplc="08090001" w:tentative="1">
      <w:start w:val="1"/>
      <w:numFmt w:val="bullet"/>
      <w:lvlText w:val=""/>
      <w:lvlJc w:val="left"/>
      <w:pPr>
        <w:ind w:left="5528" w:hanging="360"/>
      </w:pPr>
      <w:rPr>
        <w:rFonts w:ascii="Symbol" w:hAnsi="Symbol" w:hint="default"/>
      </w:rPr>
    </w:lvl>
    <w:lvl w:ilvl="7" w:tplc="08090003" w:tentative="1">
      <w:start w:val="1"/>
      <w:numFmt w:val="bullet"/>
      <w:lvlText w:val="o"/>
      <w:lvlJc w:val="left"/>
      <w:pPr>
        <w:ind w:left="6248" w:hanging="360"/>
      </w:pPr>
      <w:rPr>
        <w:rFonts w:ascii="Courier New" w:hAnsi="Courier New" w:cs="Courier New" w:hint="default"/>
      </w:rPr>
    </w:lvl>
    <w:lvl w:ilvl="8" w:tplc="08090005" w:tentative="1">
      <w:start w:val="1"/>
      <w:numFmt w:val="bullet"/>
      <w:lvlText w:val=""/>
      <w:lvlJc w:val="left"/>
      <w:pPr>
        <w:ind w:left="6968" w:hanging="360"/>
      </w:pPr>
      <w:rPr>
        <w:rFonts w:ascii="Wingdings" w:hAnsi="Wingdings" w:hint="default"/>
      </w:rPr>
    </w:lvl>
  </w:abstractNum>
  <w:abstractNum w:abstractNumId="17">
    <w:nsid w:val="40E55CB8"/>
    <w:multiLevelType w:val="hybridMultilevel"/>
    <w:tmpl w:val="AC9096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45076953"/>
    <w:multiLevelType w:val="hybridMultilevel"/>
    <w:tmpl w:val="AC9096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48BB7503"/>
    <w:multiLevelType w:val="singleLevel"/>
    <w:tmpl w:val="60A0508A"/>
    <w:styleLink w:val="AlphaNote"/>
    <w:lvl w:ilvl="0">
      <w:start w:val="1"/>
      <w:numFmt w:val="lowerLetter"/>
      <w:lvlText w:val="%1."/>
      <w:lvlJc w:val="left"/>
      <w:pPr>
        <w:tabs>
          <w:tab w:val="num" w:pos="408"/>
        </w:tabs>
        <w:ind w:left="408" w:hanging="408"/>
      </w:pPr>
    </w:lvl>
  </w:abstractNum>
  <w:abstractNum w:abstractNumId="20">
    <w:nsid w:val="48EC55A8"/>
    <w:multiLevelType w:val="singleLevel"/>
    <w:tmpl w:val="EBBACA14"/>
    <w:name w:val="templateBullet3"/>
    <w:lvl w:ilvl="0">
      <w:start w:val="1"/>
      <w:numFmt w:val="bullet"/>
      <w:pStyle w:val="ListBullet3"/>
      <w:lvlText w:val="-"/>
      <w:lvlJc w:val="left"/>
      <w:pPr>
        <w:tabs>
          <w:tab w:val="num" w:pos="1474"/>
        </w:tabs>
        <w:ind w:left="1474" w:hanging="340"/>
      </w:pPr>
      <w:rPr>
        <w:rFonts w:ascii="Symbol" w:hAnsi="Symbol" w:cs="Times New Roman" w:hint="default"/>
        <w:b w:val="0"/>
        <w:i w:val="0"/>
        <w:sz w:val="22"/>
      </w:rPr>
    </w:lvl>
  </w:abstractNum>
  <w:abstractNum w:abstractNumId="21">
    <w:nsid w:val="4A4332D2"/>
    <w:multiLevelType w:val="hybridMultilevel"/>
    <w:tmpl w:val="D78EDE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4AAE47B4"/>
    <w:multiLevelType w:val="singleLevel"/>
    <w:tmpl w:val="AB6CFFBC"/>
    <w:name w:val="templateBulletBox2"/>
    <w:lvl w:ilvl="0">
      <w:start w:val="1"/>
      <w:numFmt w:val="bullet"/>
      <w:pStyle w:val="ListBulletBox2"/>
      <w:lvlText w:val="-"/>
      <w:lvlJc w:val="left"/>
      <w:pPr>
        <w:tabs>
          <w:tab w:val="num" w:pos="1191"/>
        </w:tabs>
        <w:ind w:left="1191" w:hanging="340"/>
      </w:pPr>
      <w:rPr>
        <w:rFonts w:ascii="Symbol" w:hAnsi="Symbol" w:cs="Times New Roman" w:hint="default"/>
        <w:b w:val="0"/>
        <w:i w:val="0"/>
        <w:sz w:val="22"/>
      </w:rPr>
    </w:lvl>
  </w:abstractNum>
  <w:abstractNum w:abstractNumId="23">
    <w:nsid w:val="534414B2"/>
    <w:multiLevelType w:val="hybridMultilevel"/>
    <w:tmpl w:val="FB36F200"/>
    <w:lvl w:ilvl="0" w:tplc="30160826">
      <w:numFmt w:val="bullet"/>
      <w:lvlText w:val="-"/>
      <w:lvlJc w:val="left"/>
      <w:pPr>
        <w:ind w:left="720" w:hanging="360"/>
      </w:pPr>
      <w:rPr>
        <w:rFonts w:ascii="Calibri" w:eastAsia="Times New Roman" w:hAnsi="Calibri" w:hint="default"/>
      </w:rPr>
    </w:lvl>
    <w:lvl w:ilvl="1" w:tplc="08090003">
      <w:start w:val="1"/>
      <w:numFmt w:val="bullet"/>
      <w:lvlText w:val="o"/>
      <w:lvlJc w:val="left"/>
      <w:pPr>
        <w:ind w:left="1440" w:hanging="360"/>
      </w:pPr>
      <w:rPr>
        <w:rFonts w:ascii="Courier New" w:hAnsi="Courier New" w:cs="Times New Roman"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Times New Roman"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Times New Roman" w:hint="default"/>
      </w:rPr>
    </w:lvl>
    <w:lvl w:ilvl="8" w:tplc="08090005">
      <w:start w:val="1"/>
      <w:numFmt w:val="bullet"/>
      <w:lvlText w:val=""/>
      <w:lvlJc w:val="left"/>
      <w:pPr>
        <w:ind w:left="6480" w:hanging="360"/>
      </w:pPr>
      <w:rPr>
        <w:rFonts w:ascii="Wingdings" w:hAnsi="Wingdings" w:hint="default"/>
      </w:rPr>
    </w:lvl>
  </w:abstractNum>
  <w:abstractNum w:abstractNumId="24">
    <w:nsid w:val="538C6726"/>
    <w:multiLevelType w:val="hybridMultilevel"/>
    <w:tmpl w:val="DFB251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56BE6F79"/>
    <w:multiLevelType w:val="singleLevel"/>
    <w:tmpl w:val="F258D16A"/>
    <w:name w:val="templateBullet4"/>
    <w:lvl w:ilvl="0">
      <w:start w:val="1"/>
      <w:numFmt w:val="bullet"/>
      <w:pStyle w:val="ListBullet4"/>
      <w:lvlText w:val="-"/>
      <w:lvlJc w:val="left"/>
      <w:pPr>
        <w:tabs>
          <w:tab w:val="num" w:pos="1757"/>
        </w:tabs>
        <w:ind w:left="1757" w:hanging="340"/>
      </w:pPr>
      <w:rPr>
        <w:rFonts w:ascii="Symbol" w:hAnsi="Symbol" w:cs="Times New Roman" w:hint="default"/>
        <w:b w:val="0"/>
        <w:i w:val="0"/>
        <w:sz w:val="22"/>
      </w:rPr>
    </w:lvl>
  </w:abstractNum>
  <w:abstractNum w:abstractNumId="26">
    <w:nsid w:val="5B1D23AA"/>
    <w:multiLevelType w:val="hybridMultilevel"/>
    <w:tmpl w:val="16644F4C"/>
    <w:lvl w:ilvl="0" w:tplc="AAECBEB0">
      <w:numFmt w:val="bullet"/>
      <w:lvlText w:val="-"/>
      <w:lvlJc w:val="left"/>
      <w:pPr>
        <w:ind w:left="720" w:hanging="360"/>
      </w:pPr>
      <w:rPr>
        <w:rFonts w:ascii="Calibri" w:eastAsia="Times New Roman" w:hAnsi="Calibri" w:hint="default"/>
      </w:rPr>
    </w:lvl>
    <w:lvl w:ilvl="1" w:tplc="08090003">
      <w:start w:val="1"/>
      <w:numFmt w:val="bullet"/>
      <w:lvlText w:val="o"/>
      <w:lvlJc w:val="left"/>
      <w:pPr>
        <w:ind w:left="1440" w:hanging="360"/>
      </w:pPr>
      <w:rPr>
        <w:rFonts w:ascii="Courier New" w:hAnsi="Courier New" w:cs="Times New Roman"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Times New Roman"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Times New Roman" w:hint="default"/>
      </w:rPr>
    </w:lvl>
    <w:lvl w:ilvl="8" w:tplc="08090005">
      <w:start w:val="1"/>
      <w:numFmt w:val="bullet"/>
      <w:lvlText w:val=""/>
      <w:lvlJc w:val="left"/>
      <w:pPr>
        <w:ind w:left="6480" w:hanging="360"/>
      </w:pPr>
      <w:rPr>
        <w:rFonts w:ascii="Wingdings" w:hAnsi="Wingdings" w:hint="default"/>
      </w:rPr>
    </w:lvl>
  </w:abstractNum>
  <w:abstractNum w:abstractNumId="27">
    <w:nsid w:val="5C8E0CA3"/>
    <w:multiLevelType w:val="singleLevel"/>
    <w:tmpl w:val="BCFCA2DE"/>
    <w:name w:val="templateBullet5"/>
    <w:lvl w:ilvl="0">
      <w:start w:val="1"/>
      <w:numFmt w:val="bullet"/>
      <w:pStyle w:val="ListBullet5"/>
      <w:lvlText w:val="-"/>
      <w:lvlJc w:val="left"/>
      <w:pPr>
        <w:tabs>
          <w:tab w:val="num" w:pos="2041"/>
        </w:tabs>
        <w:ind w:left="2041" w:hanging="340"/>
      </w:pPr>
      <w:rPr>
        <w:rFonts w:ascii="Symbol" w:hAnsi="Symbol" w:cs="Times New Roman" w:hint="default"/>
        <w:b w:val="0"/>
        <w:i w:val="0"/>
        <w:sz w:val="22"/>
      </w:rPr>
    </w:lvl>
  </w:abstractNum>
  <w:abstractNum w:abstractNumId="28">
    <w:nsid w:val="63E515CF"/>
    <w:multiLevelType w:val="singleLevel"/>
    <w:tmpl w:val="7A00B8A4"/>
    <w:name w:val="templateBulletBox1"/>
    <w:lvl w:ilvl="0">
      <w:start w:val="1"/>
      <w:numFmt w:val="bullet"/>
      <w:pStyle w:val="ListBulletBox"/>
      <w:lvlText w:val="·"/>
      <w:lvlJc w:val="left"/>
      <w:pPr>
        <w:tabs>
          <w:tab w:val="num" w:pos="850"/>
        </w:tabs>
        <w:ind w:left="850" w:hanging="408"/>
      </w:pPr>
      <w:rPr>
        <w:rFonts w:ascii="Symbol" w:hAnsi="Symbol" w:cs="Times New Roman" w:hint="default"/>
        <w:b w:val="0"/>
        <w:i w:val="0"/>
        <w:sz w:val="22"/>
      </w:rPr>
    </w:lvl>
  </w:abstractNum>
  <w:num w:numId="1">
    <w:abstractNumId w:val="7"/>
  </w:num>
  <w:num w:numId="2">
    <w:abstractNumId w:val="3"/>
  </w:num>
  <w:num w:numId="3">
    <w:abstractNumId w:val="5"/>
  </w:num>
  <w:num w:numId="4">
    <w:abstractNumId w:val="19"/>
  </w:num>
  <w:num w:numId="5">
    <w:abstractNumId w:val="1"/>
  </w:num>
  <w:num w:numId="6">
    <w:abstractNumId w:val="11"/>
  </w:num>
  <w:num w:numId="7">
    <w:abstractNumId w:val="20"/>
  </w:num>
  <w:num w:numId="8">
    <w:abstractNumId w:val="25"/>
  </w:num>
  <w:num w:numId="9">
    <w:abstractNumId w:val="27"/>
  </w:num>
  <w:num w:numId="10">
    <w:abstractNumId w:val="15"/>
  </w:num>
  <w:num w:numId="11">
    <w:abstractNumId w:val="28"/>
  </w:num>
  <w:num w:numId="12">
    <w:abstractNumId w:val="22"/>
  </w:num>
  <w:num w:numId="13">
    <w:abstractNumId w:val="2"/>
  </w:num>
  <w:num w:numId="14">
    <w:abstractNumId w:val="14"/>
  </w:num>
  <w:num w:numId="15">
    <w:abstractNumId w:val="8"/>
  </w:num>
  <w:num w:numId="16">
    <w:abstractNumId w:val="10"/>
  </w:num>
  <w:num w:numId="17">
    <w:abstractNumId w:val="16"/>
  </w:num>
  <w:num w:numId="18">
    <w:abstractNumId w:val="23"/>
  </w:num>
  <w:num w:numId="19">
    <w:abstractNumId w:val="26"/>
  </w:num>
  <w:num w:numId="20">
    <w:abstractNumId w:val="6"/>
  </w:num>
  <w:num w:numId="21">
    <w:abstractNumId w:val="17"/>
  </w:num>
  <w:num w:numId="22">
    <w:abstractNumId w:val="18"/>
  </w:num>
  <w:num w:numId="23">
    <w:abstractNumId w:val="0"/>
  </w:num>
  <w:num w:numId="24">
    <w:abstractNumId w:val="21"/>
  </w:num>
  <w:num w:numId="25">
    <w:abstractNumId w:val="24"/>
  </w:num>
  <w:num w:numId="26">
    <w:abstractNumId w:val="9"/>
  </w:num>
  <w:num w:numId="27">
    <w:abstractNumId w:val="13"/>
  </w:num>
  <w:num w:numId="28">
    <w:abstractNumId w:val="4"/>
  </w:num>
  <w:num w:numId="29">
    <w:abstractNumId w:val="1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oNotTrackFormatting/>
  <w:defaultTabStop w:val="340"/>
  <w:hyphenationZone w:val="425"/>
  <w:evenAndOddHeaders/>
  <w:drawingGridHorizontalSpacing w:val="110"/>
  <w:displayHorizontalDrawingGridEvery w:val="0"/>
  <w:displayVerticalDrawingGridEvery w:val="0"/>
  <w:noPunctuationKerning/>
  <w:characterSpacingControl w:val="doNotCompress"/>
  <w:hdrShapeDefaults>
    <o:shapedefaults v:ext="edit" spidmax="2049"/>
  </w:hdrShapeDefaults>
  <w:footnotePr>
    <w:footnote w:id="-1"/>
    <w:footnote w:id="0"/>
    <w:footnote w:id="1"/>
  </w:footnotePr>
  <w:endnotePr>
    <w:pos w:val="sectEnd"/>
    <w:numFmt w:val="decimal"/>
    <w:endnote w:id="-1"/>
    <w:endnote w:id="0"/>
    <w:endnote w:id="1"/>
  </w:endnotePr>
  <w:compat>
    <w:compatSetting w:name="compatibilityMode" w:uri="http://schemas.microsoft.com/office/word" w:val="12"/>
  </w:compat>
  <w:docVars>
    <w:docVar w:name="Classification" w:val="For Official Use"/>
    <w:docVar w:name="Cote" w:val="TAD/FI(2016)14"/>
    <w:docVar w:name="DOCTYPE" w:val="NORMAL"/>
    <w:docVar w:name="DocumentStyle" w:val="Standard OECD document"/>
    <w:docVar w:name="IsPublication" w:val="0"/>
    <w:docVar w:name="Language" w:val="English"/>
    <w:docVar w:name="PGLANDSCAPE" w:val="0"/>
    <w:docVar w:name="SEND_TO_RMS" w:val="1"/>
  </w:docVars>
  <w:rsids>
    <w:rsidRoot w:val="00B02A67"/>
    <w:rsid w:val="00003630"/>
    <w:rsid w:val="00006D14"/>
    <w:rsid w:val="000107C7"/>
    <w:rsid w:val="00012BB5"/>
    <w:rsid w:val="00013507"/>
    <w:rsid w:val="00016EA8"/>
    <w:rsid w:val="0002207E"/>
    <w:rsid w:val="00023158"/>
    <w:rsid w:val="00026A6F"/>
    <w:rsid w:val="000277BD"/>
    <w:rsid w:val="00030BE9"/>
    <w:rsid w:val="00037B1B"/>
    <w:rsid w:val="00043A04"/>
    <w:rsid w:val="00043F0D"/>
    <w:rsid w:val="0005051B"/>
    <w:rsid w:val="00051FA7"/>
    <w:rsid w:val="000524ED"/>
    <w:rsid w:val="000623DD"/>
    <w:rsid w:val="00062435"/>
    <w:rsid w:val="000648E2"/>
    <w:rsid w:val="00064AE0"/>
    <w:rsid w:val="00072CC3"/>
    <w:rsid w:val="00073D64"/>
    <w:rsid w:val="000747BA"/>
    <w:rsid w:val="00075A6C"/>
    <w:rsid w:val="00080441"/>
    <w:rsid w:val="00081595"/>
    <w:rsid w:val="00083DCF"/>
    <w:rsid w:val="00090970"/>
    <w:rsid w:val="00091DEB"/>
    <w:rsid w:val="00093EF2"/>
    <w:rsid w:val="000950F2"/>
    <w:rsid w:val="00095F6F"/>
    <w:rsid w:val="00096923"/>
    <w:rsid w:val="000976E5"/>
    <w:rsid w:val="000A0550"/>
    <w:rsid w:val="000A0CAF"/>
    <w:rsid w:val="000A2325"/>
    <w:rsid w:val="000A6707"/>
    <w:rsid w:val="000A6F40"/>
    <w:rsid w:val="000A7753"/>
    <w:rsid w:val="000B05EA"/>
    <w:rsid w:val="000B1B6F"/>
    <w:rsid w:val="000B2B7D"/>
    <w:rsid w:val="000B2E4A"/>
    <w:rsid w:val="000B3610"/>
    <w:rsid w:val="000B4911"/>
    <w:rsid w:val="000B4C03"/>
    <w:rsid w:val="000B52FA"/>
    <w:rsid w:val="000B5D74"/>
    <w:rsid w:val="000B7EEB"/>
    <w:rsid w:val="000C0473"/>
    <w:rsid w:val="000C1B3A"/>
    <w:rsid w:val="000C5D65"/>
    <w:rsid w:val="000D35FA"/>
    <w:rsid w:val="000D3D41"/>
    <w:rsid w:val="000D404B"/>
    <w:rsid w:val="000D442A"/>
    <w:rsid w:val="000D527A"/>
    <w:rsid w:val="000D72E3"/>
    <w:rsid w:val="000D77F0"/>
    <w:rsid w:val="000D7B67"/>
    <w:rsid w:val="000E2EDE"/>
    <w:rsid w:val="000E326E"/>
    <w:rsid w:val="000E32CA"/>
    <w:rsid w:val="000E5A5F"/>
    <w:rsid w:val="000E5B74"/>
    <w:rsid w:val="000F4244"/>
    <w:rsid w:val="000F4E7A"/>
    <w:rsid w:val="000F5501"/>
    <w:rsid w:val="000F581A"/>
    <w:rsid w:val="000F60FD"/>
    <w:rsid w:val="00100D5B"/>
    <w:rsid w:val="00101A68"/>
    <w:rsid w:val="001025CA"/>
    <w:rsid w:val="00105B98"/>
    <w:rsid w:val="001063A3"/>
    <w:rsid w:val="00106A3B"/>
    <w:rsid w:val="00110633"/>
    <w:rsid w:val="00111989"/>
    <w:rsid w:val="00111C3F"/>
    <w:rsid w:val="00112192"/>
    <w:rsid w:val="001144A2"/>
    <w:rsid w:val="00115368"/>
    <w:rsid w:val="00123AD1"/>
    <w:rsid w:val="00124BCB"/>
    <w:rsid w:val="00125645"/>
    <w:rsid w:val="00130A6D"/>
    <w:rsid w:val="001341B1"/>
    <w:rsid w:val="00135100"/>
    <w:rsid w:val="00136929"/>
    <w:rsid w:val="001408F3"/>
    <w:rsid w:val="001416D8"/>
    <w:rsid w:val="0014175F"/>
    <w:rsid w:val="00143626"/>
    <w:rsid w:val="0014420B"/>
    <w:rsid w:val="00145AA8"/>
    <w:rsid w:val="0014603E"/>
    <w:rsid w:val="001507E1"/>
    <w:rsid w:val="00153184"/>
    <w:rsid w:val="00154ECC"/>
    <w:rsid w:val="00155097"/>
    <w:rsid w:val="001577BB"/>
    <w:rsid w:val="00157D4F"/>
    <w:rsid w:val="0016005B"/>
    <w:rsid w:val="001626CE"/>
    <w:rsid w:val="0016316F"/>
    <w:rsid w:val="00163AE4"/>
    <w:rsid w:val="00164FB6"/>
    <w:rsid w:val="001774E4"/>
    <w:rsid w:val="001825FA"/>
    <w:rsid w:val="0018271C"/>
    <w:rsid w:val="00183907"/>
    <w:rsid w:val="00183CBE"/>
    <w:rsid w:val="00185B50"/>
    <w:rsid w:val="0019465B"/>
    <w:rsid w:val="001966C2"/>
    <w:rsid w:val="001A047D"/>
    <w:rsid w:val="001A1630"/>
    <w:rsid w:val="001A3555"/>
    <w:rsid w:val="001A35CE"/>
    <w:rsid w:val="001A3CE3"/>
    <w:rsid w:val="001A4DAD"/>
    <w:rsid w:val="001B2665"/>
    <w:rsid w:val="001B4D4D"/>
    <w:rsid w:val="001C07B9"/>
    <w:rsid w:val="001C33E2"/>
    <w:rsid w:val="001C7116"/>
    <w:rsid w:val="001D13A0"/>
    <w:rsid w:val="001D4D18"/>
    <w:rsid w:val="001D6B60"/>
    <w:rsid w:val="001D7E68"/>
    <w:rsid w:val="001E019E"/>
    <w:rsid w:val="001E1161"/>
    <w:rsid w:val="001E31B1"/>
    <w:rsid w:val="001E41D3"/>
    <w:rsid w:val="001E47A7"/>
    <w:rsid w:val="001E50F7"/>
    <w:rsid w:val="001E58D6"/>
    <w:rsid w:val="001E5B30"/>
    <w:rsid w:val="001E6592"/>
    <w:rsid w:val="001E77AA"/>
    <w:rsid w:val="001E7D9C"/>
    <w:rsid w:val="001F0E9F"/>
    <w:rsid w:val="001F0F8E"/>
    <w:rsid w:val="001F74D2"/>
    <w:rsid w:val="002011FC"/>
    <w:rsid w:val="00204574"/>
    <w:rsid w:val="00205BBA"/>
    <w:rsid w:val="002073BE"/>
    <w:rsid w:val="00207B6D"/>
    <w:rsid w:val="00214352"/>
    <w:rsid w:val="002149F7"/>
    <w:rsid w:val="002153E4"/>
    <w:rsid w:val="00216A60"/>
    <w:rsid w:val="00216BD0"/>
    <w:rsid w:val="00226862"/>
    <w:rsid w:val="00233AD1"/>
    <w:rsid w:val="002344FF"/>
    <w:rsid w:val="00235046"/>
    <w:rsid w:val="002357C2"/>
    <w:rsid w:val="00240A2F"/>
    <w:rsid w:val="00240B1A"/>
    <w:rsid w:val="002418AE"/>
    <w:rsid w:val="00241C53"/>
    <w:rsid w:val="00241D62"/>
    <w:rsid w:val="00245575"/>
    <w:rsid w:val="00245E4A"/>
    <w:rsid w:val="00245E86"/>
    <w:rsid w:val="00246F8E"/>
    <w:rsid w:val="00251E15"/>
    <w:rsid w:val="00251ED3"/>
    <w:rsid w:val="00253409"/>
    <w:rsid w:val="00254333"/>
    <w:rsid w:val="00254CC4"/>
    <w:rsid w:val="0025599A"/>
    <w:rsid w:val="00256C7A"/>
    <w:rsid w:val="002618D4"/>
    <w:rsid w:val="00261FE7"/>
    <w:rsid w:val="00262AF1"/>
    <w:rsid w:val="00262B63"/>
    <w:rsid w:val="00263793"/>
    <w:rsid w:val="00273602"/>
    <w:rsid w:val="00273B3E"/>
    <w:rsid w:val="002777BA"/>
    <w:rsid w:val="002809AB"/>
    <w:rsid w:val="00284404"/>
    <w:rsid w:val="002844A2"/>
    <w:rsid w:val="002844C2"/>
    <w:rsid w:val="00285809"/>
    <w:rsid w:val="00286834"/>
    <w:rsid w:val="00287892"/>
    <w:rsid w:val="00291355"/>
    <w:rsid w:val="00291FE8"/>
    <w:rsid w:val="0029414F"/>
    <w:rsid w:val="00294922"/>
    <w:rsid w:val="00294A3D"/>
    <w:rsid w:val="00296162"/>
    <w:rsid w:val="00297F71"/>
    <w:rsid w:val="002A2609"/>
    <w:rsid w:val="002A4969"/>
    <w:rsid w:val="002A58D7"/>
    <w:rsid w:val="002A6ED9"/>
    <w:rsid w:val="002A7B04"/>
    <w:rsid w:val="002B47BA"/>
    <w:rsid w:val="002B4A49"/>
    <w:rsid w:val="002B6099"/>
    <w:rsid w:val="002B6A91"/>
    <w:rsid w:val="002C0E36"/>
    <w:rsid w:val="002C3307"/>
    <w:rsid w:val="002C546B"/>
    <w:rsid w:val="002C5FEB"/>
    <w:rsid w:val="002C7E76"/>
    <w:rsid w:val="002D499D"/>
    <w:rsid w:val="002D58E6"/>
    <w:rsid w:val="002D6B2F"/>
    <w:rsid w:val="002D7681"/>
    <w:rsid w:val="002D7B8A"/>
    <w:rsid w:val="002E1DAF"/>
    <w:rsid w:val="002E30DD"/>
    <w:rsid w:val="002E3C4C"/>
    <w:rsid w:val="002E5233"/>
    <w:rsid w:val="002E6296"/>
    <w:rsid w:val="002E7A14"/>
    <w:rsid w:val="002F227C"/>
    <w:rsid w:val="002F3B2F"/>
    <w:rsid w:val="002F5CF1"/>
    <w:rsid w:val="00300148"/>
    <w:rsid w:val="0030014E"/>
    <w:rsid w:val="00300AD2"/>
    <w:rsid w:val="00303DCA"/>
    <w:rsid w:val="00304A45"/>
    <w:rsid w:val="0030685F"/>
    <w:rsid w:val="00307CD3"/>
    <w:rsid w:val="0031112A"/>
    <w:rsid w:val="0031479D"/>
    <w:rsid w:val="00320681"/>
    <w:rsid w:val="003250BF"/>
    <w:rsid w:val="00330D69"/>
    <w:rsid w:val="00332305"/>
    <w:rsid w:val="003351F8"/>
    <w:rsid w:val="003374B9"/>
    <w:rsid w:val="00343C30"/>
    <w:rsid w:val="00350478"/>
    <w:rsid w:val="00351508"/>
    <w:rsid w:val="00351A14"/>
    <w:rsid w:val="003524DE"/>
    <w:rsid w:val="00361B46"/>
    <w:rsid w:val="00363BAE"/>
    <w:rsid w:val="00370ADB"/>
    <w:rsid w:val="0037121B"/>
    <w:rsid w:val="003742E2"/>
    <w:rsid w:val="00374B7C"/>
    <w:rsid w:val="00380174"/>
    <w:rsid w:val="0038042D"/>
    <w:rsid w:val="00380C05"/>
    <w:rsid w:val="003810A1"/>
    <w:rsid w:val="003859B6"/>
    <w:rsid w:val="003922AB"/>
    <w:rsid w:val="0039451B"/>
    <w:rsid w:val="003966DF"/>
    <w:rsid w:val="00396BD7"/>
    <w:rsid w:val="00397D85"/>
    <w:rsid w:val="00397E8E"/>
    <w:rsid w:val="003A0B4F"/>
    <w:rsid w:val="003A1FD3"/>
    <w:rsid w:val="003A383D"/>
    <w:rsid w:val="003A38AE"/>
    <w:rsid w:val="003A436E"/>
    <w:rsid w:val="003A4CF3"/>
    <w:rsid w:val="003A73FE"/>
    <w:rsid w:val="003B0C0D"/>
    <w:rsid w:val="003B21D5"/>
    <w:rsid w:val="003B2680"/>
    <w:rsid w:val="003B2DCD"/>
    <w:rsid w:val="003C107A"/>
    <w:rsid w:val="003C622D"/>
    <w:rsid w:val="003C6D1A"/>
    <w:rsid w:val="003C7607"/>
    <w:rsid w:val="003C7CEF"/>
    <w:rsid w:val="003D11B6"/>
    <w:rsid w:val="003D2653"/>
    <w:rsid w:val="003D4272"/>
    <w:rsid w:val="003E085B"/>
    <w:rsid w:val="003E25AE"/>
    <w:rsid w:val="003E36AF"/>
    <w:rsid w:val="003E3A9A"/>
    <w:rsid w:val="003E5BF8"/>
    <w:rsid w:val="003E60FC"/>
    <w:rsid w:val="003E6C0B"/>
    <w:rsid w:val="003E708A"/>
    <w:rsid w:val="003F3442"/>
    <w:rsid w:val="003F386A"/>
    <w:rsid w:val="003F4521"/>
    <w:rsid w:val="003F5E80"/>
    <w:rsid w:val="00400D01"/>
    <w:rsid w:val="00401084"/>
    <w:rsid w:val="00402F92"/>
    <w:rsid w:val="00411683"/>
    <w:rsid w:val="004117AB"/>
    <w:rsid w:val="00412F47"/>
    <w:rsid w:val="0041621C"/>
    <w:rsid w:val="00421D26"/>
    <w:rsid w:val="004224E2"/>
    <w:rsid w:val="0042318E"/>
    <w:rsid w:val="00424ADB"/>
    <w:rsid w:val="00425836"/>
    <w:rsid w:val="00431CD3"/>
    <w:rsid w:val="00433CA3"/>
    <w:rsid w:val="0043404E"/>
    <w:rsid w:val="00434762"/>
    <w:rsid w:val="00441DF8"/>
    <w:rsid w:val="004437F2"/>
    <w:rsid w:val="0044583F"/>
    <w:rsid w:val="00446C1B"/>
    <w:rsid w:val="00447315"/>
    <w:rsid w:val="004474FB"/>
    <w:rsid w:val="00450754"/>
    <w:rsid w:val="00451C6E"/>
    <w:rsid w:val="00453A31"/>
    <w:rsid w:val="00454837"/>
    <w:rsid w:val="00455FC7"/>
    <w:rsid w:val="00457E02"/>
    <w:rsid w:val="004638D3"/>
    <w:rsid w:val="00465C63"/>
    <w:rsid w:val="00466CC1"/>
    <w:rsid w:val="00467B7F"/>
    <w:rsid w:val="00472E32"/>
    <w:rsid w:val="00473031"/>
    <w:rsid w:val="00473108"/>
    <w:rsid w:val="00476569"/>
    <w:rsid w:val="00477233"/>
    <w:rsid w:val="00477E6F"/>
    <w:rsid w:val="00477EE8"/>
    <w:rsid w:val="00482933"/>
    <w:rsid w:val="00484B26"/>
    <w:rsid w:val="00486D80"/>
    <w:rsid w:val="00490502"/>
    <w:rsid w:val="00492D8D"/>
    <w:rsid w:val="00494738"/>
    <w:rsid w:val="004A03B5"/>
    <w:rsid w:val="004A1E40"/>
    <w:rsid w:val="004A2D61"/>
    <w:rsid w:val="004B1188"/>
    <w:rsid w:val="004B2985"/>
    <w:rsid w:val="004B3153"/>
    <w:rsid w:val="004B51BE"/>
    <w:rsid w:val="004B5FBA"/>
    <w:rsid w:val="004B6757"/>
    <w:rsid w:val="004B74CE"/>
    <w:rsid w:val="004C0D2A"/>
    <w:rsid w:val="004C2A1E"/>
    <w:rsid w:val="004C3F27"/>
    <w:rsid w:val="004C4854"/>
    <w:rsid w:val="004C552D"/>
    <w:rsid w:val="004C5A8F"/>
    <w:rsid w:val="004C6D31"/>
    <w:rsid w:val="004D03EE"/>
    <w:rsid w:val="004D0C8E"/>
    <w:rsid w:val="004D380B"/>
    <w:rsid w:val="004D73F8"/>
    <w:rsid w:val="004E1B8E"/>
    <w:rsid w:val="004E2B47"/>
    <w:rsid w:val="004F0E65"/>
    <w:rsid w:val="004F2AAD"/>
    <w:rsid w:val="004F2E21"/>
    <w:rsid w:val="004F4CF5"/>
    <w:rsid w:val="004F5A35"/>
    <w:rsid w:val="004F6418"/>
    <w:rsid w:val="004F67B4"/>
    <w:rsid w:val="004F709C"/>
    <w:rsid w:val="00501B1D"/>
    <w:rsid w:val="00507CDA"/>
    <w:rsid w:val="00510B29"/>
    <w:rsid w:val="00510B7C"/>
    <w:rsid w:val="00512B42"/>
    <w:rsid w:val="00515792"/>
    <w:rsid w:val="00516DB0"/>
    <w:rsid w:val="00520D59"/>
    <w:rsid w:val="00523A2E"/>
    <w:rsid w:val="005254AA"/>
    <w:rsid w:val="00527101"/>
    <w:rsid w:val="00527E22"/>
    <w:rsid w:val="00527E8D"/>
    <w:rsid w:val="00530623"/>
    <w:rsid w:val="00531C0C"/>
    <w:rsid w:val="005329CA"/>
    <w:rsid w:val="00534C89"/>
    <w:rsid w:val="00541A21"/>
    <w:rsid w:val="00542BF9"/>
    <w:rsid w:val="00543200"/>
    <w:rsid w:val="00545D26"/>
    <w:rsid w:val="00545FFC"/>
    <w:rsid w:val="005463AD"/>
    <w:rsid w:val="0054643F"/>
    <w:rsid w:val="0054680A"/>
    <w:rsid w:val="00546C93"/>
    <w:rsid w:val="00556969"/>
    <w:rsid w:val="00557C19"/>
    <w:rsid w:val="005629A7"/>
    <w:rsid w:val="00562A0A"/>
    <w:rsid w:val="00564CD3"/>
    <w:rsid w:val="00565A8C"/>
    <w:rsid w:val="0056770F"/>
    <w:rsid w:val="00570C05"/>
    <w:rsid w:val="0057128A"/>
    <w:rsid w:val="00572B2B"/>
    <w:rsid w:val="00574EC3"/>
    <w:rsid w:val="00574F7E"/>
    <w:rsid w:val="00576F2B"/>
    <w:rsid w:val="00581CBF"/>
    <w:rsid w:val="00581E54"/>
    <w:rsid w:val="0058284F"/>
    <w:rsid w:val="00584352"/>
    <w:rsid w:val="00584431"/>
    <w:rsid w:val="005905E1"/>
    <w:rsid w:val="00593A69"/>
    <w:rsid w:val="00593FDF"/>
    <w:rsid w:val="00594846"/>
    <w:rsid w:val="00594C8F"/>
    <w:rsid w:val="00595580"/>
    <w:rsid w:val="00596937"/>
    <w:rsid w:val="005A7776"/>
    <w:rsid w:val="005A7A07"/>
    <w:rsid w:val="005B0126"/>
    <w:rsid w:val="005B6EE6"/>
    <w:rsid w:val="005B74DA"/>
    <w:rsid w:val="005C2256"/>
    <w:rsid w:val="005C759F"/>
    <w:rsid w:val="005C7927"/>
    <w:rsid w:val="005C7E3D"/>
    <w:rsid w:val="005D053F"/>
    <w:rsid w:val="005D0C2E"/>
    <w:rsid w:val="005D16A6"/>
    <w:rsid w:val="005D4361"/>
    <w:rsid w:val="005D5228"/>
    <w:rsid w:val="005D61A0"/>
    <w:rsid w:val="005D7FCB"/>
    <w:rsid w:val="005E28A4"/>
    <w:rsid w:val="005E36EE"/>
    <w:rsid w:val="005E5767"/>
    <w:rsid w:val="005E6D2C"/>
    <w:rsid w:val="005F35B7"/>
    <w:rsid w:val="005F4E87"/>
    <w:rsid w:val="005F7841"/>
    <w:rsid w:val="00601C92"/>
    <w:rsid w:val="00602DC4"/>
    <w:rsid w:val="006032A8"/>
    <w:rsid w:val="0060363C"/>
    <w:rsid w:val="00603A81"/>
    <w:rsid w:val="0060727F"/>
    <w:rsid w:val="00607404"/>
    <w:rsid w:val="006078A1"/>
    <w:rsid w:val="006078F3"/>
    <w:rsid w:val="00614861"/>
    <w:rsid w:val="00627983"/>
    <w:rsid w:val="00627A77"/>
    <w:rsid w:val="00633BF6"/>
    <w:rsid w:val="006351B0"/>
    <w:rsid w:val="00635D66"/>
    <w:rsid w:val="0063623C"/>
    <w:rsid w:val="006369D4"/>
    <w:rsid w:val="0064057B"/>
    <w:rsid w:val="006411B6"/>
    <w:rsid w:val="00641AE9"/>
    <w:rsid w:val="00641F17"/>
    <w:rsid w:val="006427C1"/>
    <w:rsid w:val="006465FE"/>
    <w:rsid w:val="00651738"/>
    <w:rsid w:val="00651A18"/>
    <w:rsid w:val="00655B38"/>
    <w:rsid w:val="006563A2"/>
    <w:rsid w:val="006571C7"/>
    <w:rsid w:val="006602F2"/>
    <w:rsid w:val="0066412A"/>
    <w:rsid w:val="00665776"/>
    <w:rsid w:val="00665B04"/>
    <w:rsid w:val="00667965"/>
    <w:rsid w:val="00671A99"/>
    <w:rsid w:val="00674C6B"/>
    <w:rsid w:val="00676495"/>
    <w:rsid w:val="0068088A"/>
    <w:rsid w:val="00682324"/>
    <w:rsid w:val="006834E9"/>
    <w:rsid w:val="006856F2"/>
    <w:rsid w:val="00685C2D"/>
    <w:rsid w:val="00690317"/>
    <w:rsid w:val="006955F8"/>
    <w:rsid w:val="006A054A"/>
    <w:rsid w:val="006A437C"/>
    <w:rsid w:val="006A4628"/>
    <w:rsid w:val="006A7B1E"/>
    <w:rsid w:val="006B0A8F"/>
    <w:rsid w:val="006B27DF"/>
    <w:rsid w:val="006B396C"/>
    <w:rsid w:val="006B6442"/>
    <w:rsid w:val="006C055C"/>
    <w:rsid w:val="006C1B45"/>
    <w:rsid w:val="006C37BC"/>
    <w:rsid w:val="006C510F"/>
    <w:rsid w:val="006C5933"/>
    <w:rsid w:val="006D137E"/>
    <w:rsid w:val="006D150A"/>
    <w:rsid w:val="006D2A7E"/>
    <w:rsid w:val="006D3F3E"/>
    <w:rsid w:val="006D530B"/>
    <w:rsid w:val="006D5445"/>
    <w:rsid w:val="006D6EF2"/>
    <w:rsid w:val="006E1AC2"/>
    <w:rsid w:val="006E2E6D"/>
    <w:rsid w:val="006E4FF9"/>
    <w:rsid w:val="006E531F"/>
    <w:rsid w:val="006E5DBD"/>
    <w:rsid w:val="006E5EB0"/>
    <w:rsid w:val="006E5F72"/>
    <w:rsid w:val="006E72CB"/>
    <w:rsid w:val="006E7541"/>
    <w:rsid w:val="006E78D9"/>
    <w:rsid w:val="006E7D39"/>
    <w:rsid w:val="006F3F44"/>
    <w:rsid w:val="006F5054"/>
    <w:rsid w:val="006F5FEE"/>
    <w:rsid w:val="00702007"/>
    <w:rsid w:val="007023B2"/>
    <w:rsid w:val="0070405B"/>
    <w:rsid w:val="007048A0"/>
    <w:rsid w:val="00705A41"/>
    <w:rsid w:val="00706F46"/>
    <w:rsid w:val="007076CB"/>
    <w:rsid w:val="00711929"/>
    <w:rsid w:val="00712CAC"/>
    <w:rsid w:val="007132A6"/>
    <w:rsid w:val="0071480F"/>
    <w:rsid w:val="00715F39"/>
    <w:rsid w:val="00716CDF"/>
    <w:rsid w:val="00716D87"/>
    <w:rsid w:val="00720175"/>
    <w:rsid w:val="00720C29"/>
    <w:rsid w:val="00722531"/>
    <w:rsid w:val="0072486E"/>
    <w:rsid w:val="0072714B"/>
    <w:rsid w:val="0072767F"/>
    <w:rsid w:val="00727D42"/>
    <w:rsid w:val="00730FF4"/>
    <w:rsid w:val="0073176A"/>
    <w:rsid w:val="007318B3"/>
    <w:rsid w:val="00732755"/>
    <w:rsid w:val="00733176"/>
    <w:rsid w:val="007331BE"/>
    <w:rsid w:val="00733255"/>
    <w:rsid w:val="00737ADA"/>
    <w:rsid w:val="00740EBB"/>
    <w:rsid w:val="007412BC"/>
    <w:rsid w:val="007416FA"/>
    <w:rsid w:val="007431BD"/>
    <w:rsid w:val="007439CD"/>
    <w:rsid w:val="00750A3B"/>
    <w:rsid w:val="00750CD5"/>
    <w:rsid w:val="00750FB4"/>
    <w:rsid w:val="00751711"/>
    <w:rsid w:val="007531C1"/>
    <w:rsid w:val="00754772"/>
    <w:rsid w:val="007560CA"/>
    <w:rsid w:val="00760974"/>
    <w:rsid w:val="007613E9"/>
    <w:rsid w:val="00762520"/>
    <w:rsid w:val="00762B0A"/>
    <w:rsid w:val="00762CB2"/>
    <w:rsid w:val="00762CD2"/>
    <w:rsid w:val="00763583"/>
    <w:rsid w:val="00763A48"/>
    <w:rsid w:val="00763EFF"/>
    <w:rsid w:val="00764254"/>
    <w:rsid w:val="00764299"/>
    <w:rsid w:val="0077031D"/>
    <w:rsid w:val="0077073B"/>
    <w:rsid w:val="00770A48"/>
    <w:rsid w:val="00771CEF"/>
    <w:rsid w:val="00772943"/>
    <w:rsid w:val="00772EDE"/>
    <w:rsid w:val="007739EC"/>
    <w:rsid w:val="00775AA6"/>
    <w:rsid w:val="00775C6B"/>
    <w:rsid w:val="007809AC"/>
    <w:rsid w:val="0078114C"/>
    <w:rsid w:val="00781218"/>
    <w:rsid w:val="00786021"/>
    <w:rsid w:val="00786065"/>
    <w:rsid w:val="00790D68"/>
    <w:rsid w:val="007957D1"/>
    <w:rsid w:val="007958EB"/>
    <w:rsid w:val="007A06D0"/>
    <w:rsid w:val="007A151B"/>
    <w:rsid w:val="007A46D6"/>
    <w:rsid w:val="007A4B66"/>
    <w:rsid w:val="007A5045"/>
    <w:rsid w:val="007A662E"/>
    <w:rsid w:val="007A667E"/>
    <w:rsid w:val="007B65C6"/>
    <w:rsid w:val="007B6D17"/>
    <w:rsid w:val="007C009E"/>
    <w:rsid w:val="007C1498"/>
    <w:rsid w:val="007C2C0E"/>
    <w:rsid w:val="007C3631"/>
    <w:rsid w:val="007C409F"/>
    <w:rsid w:val="007C6030"/>
    <w:rsid w:val="007D0539"/>
    <w:rsid w:val="007D0D74"/>
    <w:rsid w:val="007D343E"/>
    <w:rsid w:val="007D4FED"/>
    <w:rsid w:val="007D69F0"/>
    <w:rsid w:val="007D731E"/>
    <w:rsid w:val="007E33E4"/>
    <w:rsid w:val="007F0D6E"/>
    <w:rsid w:val="007F1E78"/>
    <w:rsid w:val="007F2BF3"/>
    <w:rsid w:val="007F5264"/>
    <w:rsid w:val="007F56F4"/>
    <w:rsid w:val="007F69ED"/>
    <w:rsid w:val="00804EDA"/>
    <w:rsid w:val="00805042"/>
    <w:rsid w:val="00806880"/>
    <w:rsid w:val="00806A16"/>
    <w:rsid w:val="00806B94"/>
    <w:rsid w:val="008074B7"/>
    <w:rsid w:val="00807BFA"/>
    <w:rsid w:val="00813CB0"/>
    <w:rsid w:val="008158BF"/>
    <w:rsid w:val="0081595D"/>
    <w:rsid w:val="00816AE2"/>
    <w:rsid w:val="00817447"/>
    <w:rsid w:val="00817D48"/>
    <w:rsid w:val="00821336"/>
    <w:rsid w:val="00822BB9"/>
    <w:rsid w:val="00824953"/>
    <w:rsid w:val="0082606B"/>
    <w:rsid w:val="0082785F"/>
    <w:rsid w:val="00827C61"/>
    <w:rsid w:val="0083310F"/>
    <w:rsid w:val="008347C6"/>
    <w:rsid w:val="008446C9"/>
    <w:rsid w:val="008462EA"/>
    <w:rsid w:val="00847EE4"/>
    <w:rsid w:val="00852D7A"/>
    <w:rsid w:val="00852E46"/>
    <w:rsid w:val="00853F8D"/>
    <w:rsid w:val="00861352"/>
    <w:rsid w:val="008617C2"/>
    <w:rsid w:val="00861D34"/>
    <w:rsid w:val="00862301"/>
    <w:rsid w:val="00872F65"/>
    <w:rsid w:val="00874A49"/>
    <w:rsid w:val="008802D0"/>
    <w:rsid w:val="00880795"/>
    <w:rsid w:val="00882DC3"/>
    <w:rsid w:val="00884673"/>
    <w:rsid w:val="0088635F"/>
    <w:rsid w:val="00887511"/>
    <w:rsid w:val="00887592"/>
    <w:rsid w:val="00890AE8"/>
    <w:rsid w:val="00892103"/>
    <w:rsid w:val="0089249E"/>
    <w:rsid w:val="008924C5"/>
    <w:rsid w:val="0089336D"/>
    <w:rsid w:val="008940E8"/>
    <w:rsid w:val="00896498"/>
    <w:rsid w:val="008967E5"/>
    <w:rsid w:val="008A0EB7"/>
    <w:rsid w:val="008A2F90"/>
    <w:rsid w:val="008A36CF"/>
    <w:rsid w:val="008A490A"/>
    <w:rsid w:val="008A4AE2"/>
    <w:rsid w:val="008A6114"/>
    <w:rsid w:val="008A65C7"/>
    <w:rsid w:val="008A724E"/>
    <w:rsid w:val="008B1C89"/>
    <w:rsid w:val="008B3196"/>
    <w:rsid w:val="008B4DC9"/>
    <w:rsid w:val="008C29D3"/>
    <w:rsid w:val="008C31A5"/>
    <w:rsid w:val="008C5E1B"/>
    <w:rsid w:val="008D4D1E"/>
    <w:rsid w:val="008D6AF0"/>
    <w:rsid w:val="008E0A4E"/>
    <w:rsid w:val="008E2217"/>
    <w:rsid w:val="008E3C12"/>
    <w:rsid w:val="008E4039"/>
    <w:rsid w:val="008E692A"/>
    <w:rsid w:val="008E71AD"/>
    <w:rsid w:val="008E7475"/>
    <w:rsid w:val="008F56FC"/>
    <w:rsid w:val="008F6835"/>
    <w:rsid w:val="008F6938"/>
    <w:rsid w:val="00901794"/>
    <w:rsid w:val="009031C9"/>
    <w:rsid w:val="009078ED"/>
    <w:rsid w:val="00910BD4"/>
    <w:rsid w:val="009110EE"/>
    <w:rsid w:val="0091147C"/>
    <w:rsid w:val="009125AB"/>
    <w:rsid w:val="00912722"/>
    <w:rsid w:val="009144B1"/>
    <w:rsid w:val="009148BD"/>
    <w:rsid w:val="009173AD"/>
    <w:rsid w:val="00925D11"/>
    <w:rsid w:val="009265F3"/>
    <w:rsid w:val="00926837"/>
    <w:rsid w:val="009271CD"/>
    <w:rsid w:val="00930295"/>
    <w:rsid w:val="009304A5"/>
    <w:rsid w:val="00931DF6"/>
    <w:rsid w:val="00933CD3"/>
    <w:rsid w:val="009349E6"/>
    <w:rsid w:val="009358E8"/>
    <w:rsid w:val="009359C0"/>
    <w:rsid w:val="009362B3"/>
    <w:rsid w:val="00936DA8"/>
    <w:rsid w:val="00936FCD"/>
    <w:rsid w:val="009371F8"/>
    <w:rsid w:val="0093766F"/>
    <w:rsid w:val="00937F4F"/>
    <w:rsid w:val="00940BC0"/>
    <w:rsid w:val="00941041"/>
    <w:rsid w:val="009417D4"/>
    <w:rsid w:val="0094380F"/>
    <w:rsid w:val="0094477A"/>
    <w:rsid w:val="009472A8"/>
    <w:rsid w:val="009508CB"/>
    <w:rsid w:val="00951848"/>
    <w:rsid w:val="009539EE"/>
    <w:rsid w:val="00957909"/>
    <w:rsid w:val="00960D55"/>
    <w:rsid w:val="00961256"/>
    <w:rsid w:val="00961957"/>
    <w:rsid w:val="00963656"/>
    <w:rsid w:val="00964BDA"/>
    <w:rsid w:val="009669D7"/>
    <w:rsid w:val="00967213"/>
    <w:rsid w:val="00971808"/>
    <w:rsid w:val="0097262D"/>
    <w:rsid w:val="009778FD"/>
    <w:rsid w:val="00980139"/>
    <w:rsid w:val="00982E79"/>
    <w:rsid w:val="0098317E"/>
    <w:rsid w:val="00983790"/>
    <w:rsid w:val="00984442"/>
    <w:rsid w:val="0098552C"/>
    <w:rsid w:val="009857F1"/>
    <w:rsid w:val="00990017"/>
    <w:rsid w:val="00994229"/>
    <w:rsid w:val="0099549C"/>
    <w:rsid w:val="009977B8"/>
    <w:rsid w:val="009A0344"/>
    <w:rsid w:val="009A0972"/>
    <w:rsid w:val="009A4B64"/>
    <w:rsid w:val="009A6D05"/>
    <w:rsid w:val="009B006A"/>
    <w:rsid w:val="009B14F4"/>
    <w:rsid w:val="009B1B07"/>
    <w:rsid w:val="009B1CD3"/>
    <w:rsid w:val="009B219F"/>
    <w:rsid w:val="009B33D9"/>
    <w:rsid w:val="009B33DE"/>
    <w:rsid w:val="009C247C"/>
    <w:rsid w:val="009C5677"/>
    <w:rsid w:val="009C68B9"/>
    <w:rsid w:val="009C6E7D"/>
    <w:rsid w:val="009C6F85"/>
    <w:rsid w:val="009D07CA"/>
    <w:rsid w:val="009D2B17"/>
    <w:rsid w:val="009D3536"/>
    <w:rsid w:val="009D3B9F"/>
    <w:rsid w:val="009E04AA"/>
    <w:rsid w:val="009E2C22"/>
    <w:rsid w:val="009E306B"/>
    <w:rsid w:val="009E57B9"/>
    <w:rsid w:val="009E5812"/>
    <w:rsid w:val="009E64DC"/>
    <w:rsid w:val="009E76BC"/>
    <w:rsid w:val="009F0ADF"/>
    <w:rsid w:val="009F31D2"/>
    <w:rsid w:val="009F3995"/>
    <w:rsid w:val="009F41B8"/>
    <w:rsid w:val="009F47C9"/>
    <w:rsid w:val="009F48A4"/>
    <w:rsid w:val="009F598B"/>
    <w:rsid w:val="009F6D1D"/>
    <w:rsid w:val="009F7761"/>
    <w:rsid w:val="009F78AC"/>
    <w:rsid w:val="00A035AC"/>
    <w:rsid w:val="00A03F2D"/>
    <w:rsid w:val="00A07672"/>
    <w:rsid w:val="00A105B3"/>
    <w:rsid w:val="00A10DD4"/>
    <w:rsid w:val="00A1134F"/>
    <w:rsid w:val="00A14841"/>
    <w:rsid w:val="00A14D25"/>
    <w:rsid w:val="00A157AF"/>
    <w:rsid w:val="00A15B20"/>
    <w:rsid w:val="00A16C97"/>
    <w:rsid w:val="00A16E26"/>
    <w:rsid w:val="00A175A2"/>
    <w:rsid w:val="00A17ADE"/>
    <w:rsid w:val="00A20382"/>
    <w:rsid w:val="00A227DE"/>
    <w:rsid w:val="00A23A94"/>
    <w:rsid w:val="00A242FD"/>
    <w:rsid w:val="00A30B3D"/>
    <w:rsid w:val="00A31C1D"/>
    <w:rsid w:val="00A32CA2"/>
    <w:rsid w:val="00A32E5D"/>
    <w:rsid w:val="00A33454"/>
    <w:rsid w:val="00A37D8C"/>
    <w:rsid w:val="00A41869"/>
    <w:rsid w:val="00A41C66"/>
    <w:rsid w:val="00A438C3"/>
    <w:rsid w:val="00A461D3"/>
    <w:rsid w:val="00A46A8E"/>
    <w:rsid w:val="00A5245B"/>
    <w:rsid w:val="00A52B1B"/>
    <w:rsid w:val="00A57766"/>
    <w:rsid w:val="00A57B6C"/>
    <w:rsid w:val="00A64276"/>
    <w:rsid w:val="00A657D5"/>
    <w:rsid w:val="00A679D5"/>
    <w:rsid w:val="00A70FC3"/>
    <w:rsid w:val="00A71A66"/>
    <w:rsid w:val="00A71AB7"/>
    <w:rsid w:val="00A7452C"/>
    <w:rsid w:val="00A74957"/>
    <w:rsid w:val="00A74C4B"/>
    <w:rsid w:val="00A75200"/>
    <w:rsid w:val="00A754AC"/>
    <w:rsid w:val="00A75C11"/>
    <w:rsid w:val="00A76637"/>
    <w:rsid w:val="00A76F65"/>
    <w:rsid w:val="00A80926"/>
    <w:rsid w:val="00A80A1E"/>
    <w:rsid w:val="00A815A0"/>
    <w:rsid w:val="00A82EC7"/>
    <w:rsid w:val="00A82FD7"/>
    <w:rsid w:val="00A83DF1"/>
    <w:rsid w:val="00A85906"/>
    <w:rsid w:val="00A85D53"/>
    <w:rsid w:val="00A86486"/>
    <w:rsid w:val="00A86758"/>
    <w:rsid w:val="00A924E6"/>
    <w:rsid w:val="00A9251D"/>
    <w:rsid w:val="00A92947"/>
    <w:rsid w:val="00A93197"/>
    <w:rsid w:val="00A933E2"/>
    <w:rsid w:val="00A9623C"/>
    <w:rsid w:val="00AA05B4"/>
    <w:rsid w:val="00AA2554"/>
    <w:rsid w:val="00AA336B"/>
    <w:rsid w:val="00AA352E"/>
    <w:rsid w:val="00AA7399"/>
    <w:rsid w:val="00AB2E36"/>
    <w:rsid w:val="00AB429B"/>
    <w:rsid w:val="00AB559B"/>
    <w:rsid w:val="00AB57E5"/>
    <w:rsid w:val="00AB5DF7"/>
    <w:rsid w:val="00AB747E"/>
    <w:rsid w:val="00AC0C08"/>
    <w:rsid w:val="00AC2E68"/>
    <w:rsid w:val="00AC5F8F"/>
    <w:rsid w:val="00AD0571"/>
    <w:rsid w:val="00AD17F3"/>
    <w:rsid w:val="00AD188E"/>
    <w:rsid w:val="00AD24A2"/>
    <w:rsid w:val="00AE224A"/>
    <w:rsid w:val="00AE359E"/>
    <w:rsid w:val="00AE6105"/>
    <w:rsid w:val="00AF0B2C"/>
    <w:rsid w:val="00AF1634"/>
    <w:rsid w:val="00AF34D6"/>
    <w:rsid w:val="00AF4353"/>
    <w:rsid w:val="00AF4E35"/>
    <w:rsid w:val="00AF5EF7"/>
    <w:rsid w:val="00AF680A"/>
    <w:rsid w:val="00AF6F2F"/>
    <w:rsid w:val="00AF7DB7"/>
    <w:rsid w:val="00B00B20"/>
    <w:rsid w:val="00B00EE4"/>
    <w:rsid w:val="00B0110F"/>
    <w:rsid w:val="00B01CED"/>
    <w:rsid w:val="00B02A67"/>
    <w:rsid w:val="00B064C8"/>
    <w:rsid w:val="00B12EDE"/>
    <w:rsid w:val="00B16846"/>
    <w:rsid w:val="00B16FD7"/>
    <w:rsid w:val="00B178BF"/>
    <w:rsid w:val="00B17E4B"/>
    <w:rsid w:val="00B2288D"/>
    <w:rsid w:val="00B22FE0"/>
    <w:rsid w:val="00B23536"/>
    <w:rsid w:val="00B24BC6"/>
    <w:rsid w:val="00B24F70"/>
    <w:rsid w:val="00B2599F"/>
    <w:rsid w:val="00B27F63"/>
    <w:rsid w:val="00B3358C"/>
    <w:rsid w:val="00B33BAE"/>
    <w:rsid w:val="00B402FB"/>
    <w:rsid w:val="00B41260"/>
    <w:rsid w:val="00B41A5D"/>
    <w:rsid w:val="00B422AF"/>
    <w:rsid w:val="00B46AC8"/>
    <w:rsid w:val="00B51339"/>
    <w:rsid w:val="00B52E6B"/>
    <w:rsid w:val="00B52EB5"/>
    <w:rsid w:val="00B538F9"/>
    <w:rsid w:val="00B57222"/>
    <w:rsid w:val="00B6220B"/>
    <w:rsid w:val="00B63681"/>
    <w:rsid w:val="00B64BE8"/>
    <w:rsid w:val="00B65766"/>
    <w:rsid w:val="00B7189E"/>
    <w:rsid w:val="00B741B3"/>
    <w:rsid w:val="00B813F4"/>
    <w:rsid w:val="00B85D3A"/>
    <w:rsid w:val="00B870B2"/>
    <w:rsid w:val="00B877C5"/>
    <w:rsid w:val="00B91D0B"/>
    <w:rsid w:val="00B920D4"/>
    <w:rsid w:val="00B92ECD"/>
    <w:rsid w:val="00B937CE"/>
    <w:rsid w:val="00B97D9A"/>
    <w:rsid w:val="00BA003E"/>
    <w:rsid w:val="00BA19FE"/>
    <w:rsid w:val="00BA44F7"/>
    <w:rsid w:val="00BA486E"/>
    <w:rsid w:val="00BB1F57"/>
    <w:rsid w:val="00BB451A"/>
    <w:rsid w:val="00BB6FC6"/>
    <w:rsid w:val="00BB76A8"/>
    <w:rsid w:val="00BC03BB"/>
    <w:rsid w:val="00BC3E6C"/>
    <w:rsid w:val="00BC4008"/>
    <w:rsid w:val="00BC4B7D"/>
    <w:rsid w:val="00BC67E4"/>
    <w:rsid w:val="00BC7BD7"/>
    <w:rsid w:val="00BD07EE"/>
    <w:rsid w:val="00BD2B1C"/>
    <w:rsid w:val="00BD2B93"/>
    <w:rsid w:val="00BD33AD"/>
    <w:rsid w:val="00BD3783"/>
    <w:rsid w:val="00BD636A"/>
    <w:rsid w:val="00BD714F"/>
    <w:rsid w:val="00BD7584"/>
    <w:rsid w:val="00BE1EA3"/>
    <w:rsid w:val="00BE3FED"/>
    <w:rsid w:val="00BE770B"/>
    <w:rsid w:val="00BE7A77"/>
    <w:rsid w:val="00BF0C91"/>
    <w:rsid w:val="00BF3942"/>
    <w:rsid w:val="00BF3EFB"/>
    <w:rsid w:val="00BF5876"/>
    <w:rsid w:val="00BF5B01"/>
    <w:rsid w:val="00BF65D4"/>
    <w:rsid w:val="00BF767A"/>
    <w:rsid w:val="00BF7997"/>
    <w:rsid w:val="00C00801"/>
    <w:rsid w:val="00C00BA8"/>
    <w:rsid w:val="00C00DE3"/>
    <w:rsid w:val="00C04234"/>
    <w:rsid w:val="00C0694F"/>
    <w:rsid w:val="00C07E45"/>
    <w:rsid w:val="00C150C7"/>
    <w:rsid w:val="00C21354"/>
    <w:rsid w:val="00C22482"/>
    <w:rsid w:val="00C253FB"/>
    <w:rsid w:val="00C270CE"/>
    <w:rsid w:val="00C270E9"/>
    <w:rsid w:val="00C31710"/>
    <w:rsid w:val="00C31C1E"/>
    <w:rsid w:val="00C31C7B"/>
    <w:rsid w:val="00C328FC"/>
    <w:rsid w:val="00C330D3"/>
    <w:rsid w:val="00C34D82"/>
    <w:rsid w:val="00C3587A"/>
    <w:rsid w:val="00C41748"/>
    <w:rsid w:val="00C42505"/>
    <w:rsid w:val="00C44D97"/>
    <w:rsid w:val="00C454CB"/>
    <w:rsid w:val="00C45CAA"/>
    <w:rsid w:val="00C5028F"/>
    <w:rsid w:val="00C5101A"/>
    <w:rsid w:val="00C51FF3"/>
    <w:rsid w:val="00C52287"/>
    <w:rsid w:val="00C52DC0"/>
    <w:rsid w:val="00C539BB"/>
    <w:rsid w:val="00C55F20"/>
    <w:rsid w:val="00C57B3B"/>
    <w:rsid w:val="00C62FA7"/>
    <w:rsid w:val="00C63B7E"/>
    <w:rsid w:val="00C65276"/>
    <w:rsid w:val="00C655D4"/>
    <w:rsid w:val="00C66B5D"/>
    <w:rsid w:val="00C675E3"/>
    <w:rsid w:val="00C76595"/>
    <w:rsid w:val="00C76DC1"/>
    <w:rsid w:val="00C77CC1"/>
    <w:rsid w:val="00C80E42"/>
    <w:rsid w:val="00C816A2"/>
    <w:rsid w:val="00C8186E"/>
    <w:rsid w:val="00C82D0B"/>
    <w:rsid w:val="00C82E96"/>
    <w:rsid w:val="00C86DCF"/>
    <w:rsid w:val="00C91292"/>
    <w:rsid w:val="00C92C35"/>
    <w:rsid w:val="00C932A6"/>
    <w:rsid w:val="00C97B77"/>
    <w:rsid w:val="00CA2B47"/>
    <w:rsid w:val="00CA3902"/>
    <w:rsid w:val="00CA3EC9"/>
    <w:rsid w:val="00CA7C53"/>
    <w:rsid w:val="00CB0E3F"/>
    <w:rsid w:val="00CB2010"/>
    <w:rsid w:val="00CB3E9B"/>
    <w:rsid w:val="00CB512A"/>
    <w:rsid w:val="00CB5B16"/>
    <w:rsid w:val="00CC242F"/>
    <w:rsid w:val="00CC330F"/>
    <w:rsid w:val="00CC7386"/>
    <w:rsid w:val="00CC776E"/>
    <w:rsid w:val="00CD09BA"/>
    <w:rsid w:val="00CD1A1C"/>
    <w:rsid w:val="00CD4231"/>
    <w:rsid w:val="00CE1835"/>
    <w:rsid w:val="00CE21B3"/>
    <w:rsid w:val="00CE4302"/>
    <w:rsid w:val="00CE49F0"/>
    <w:rsid w:val="00CE6DC7"/>
    <w:rsid w:val="00CF0E00"/>
    <w:rsid w:val="00CF2CAD"/>
    <w:rsid w:val="00CF3EC0"/>
    <w:rsid w:val="00CF5A0A"/>
    <w:rsid w:val="00D01300"/>
    <w:rsid w:val="00D04DA2"/>
    <w:rsid w:val="00D05DF9"/>
    <w:rsid w:val="00D05E50"/>
    <w:rsid w:val="00D06570"/>
    <w:rsid w:val="00D07EF9"/>
    <w:rsid w:val="00D1027B"/>
    <w:rsid w:val="00D10D38"/>
    <w:rsid w:val="00D10E0A"/>
    <w:rsid w:val="00D13DF9"/>
    <w:rsid w:val="00D15D1D"/>
    <w:rsid w:val="00D17AD5"/>
    <w:rsid w:val="00D21BC6"/>
    <w:rsid w:val="00D23082"/>
    <w:rsid w:val="00D24B88"/>
    <w:rsid w:val="00D254B3"/>
    <w:rsid w:val="00D25E26"/>
    <w:rsid w:val="00D2707E"/>
    <w:rsid w:val="00D3005E"/>
    <w:rsid w:val="00D3051D"/>
    <w:rsid w:val="00D30A1C"/>
    <w:rsid w:val="00D32D0E"/>
    <w:rsid w:val="00D34321"/>
    <w:rsid w:val="00D35137"/>
    <w:rsid w:val="00D353B8"/>
    <w:rsid w:val="00D355C3"/>
    <w:rsid w:val="00D36DF9"/>
    <w:rsid w:val="00D41B4D"/>
    <w:rsid w:val="00D42337"/>
    <w:rsid w:val="00D449F9"/>
    <w:rsid w:val="00D4587E"/>
    <w:rsid w:val="00D52609"/>
    <w:rsid w:val="00D55ED2"/>
    <w:rsid w:val="00D565CB"/>
    <w:rsid w:val="00D6036B"/>
    <w:rsid w:val="00D63E1D"/>
    <w:rsid w:val="00D67452"/>
    <w:rsid w:val="00D777C5"/>
    <w:rsid w:val="00D77E44"/>
    <w:rsid w:val="00D82A59"/>
    <w:rsid w:val="00D85D32"/>
    <w:rsid w:val="00D8695B"/>
    <w:rsid w:val="00D86DE7"/>
    <w:rsid w:val="00D878B3"/>
    <w:rsid w:val="00D87F9C"/>
    <w:rsid w:val="00D918FF"/>
    <w:rsid w:val="00D92A3E"/>
    <w:rsid w:val="00D93672"/>
    <w:rsid w:val="00D94ABB"/>
    <w:rsid w:val="00D95619"/>
    <w:rsid w:val="00DA0330"/>
    <w:rsid w:val="00DA1514"/>
    <w:rsid w:val="00DA2884"/>
    <w:rsid w:val="00DA2BE3"/>
    <w:rsid w:val="00DB08DC"/>
    <w:rsid w:val="00DB0ECE"/>
    <w:rsid w:val="00DB4825"/>
    <w:rsid w:val="00DB4F1A"/>
    <w:rsid w:val="00DB594E"/>
    <w:rsid w:val="00DB5986"/>
    <w:rsid w:val="00DB5AA8"/>
    <w:rsid w:val="00DB7262"/>
    <w:rsid w:val="00DB750E"/>
    <w:rsid w:val="00DC15A1"/>
    <w:rsid w:val="00DC3396"/>
    <w:rsid w:val="00DC53AB"/>
    <w:rsid w:val="00DD06A8"/>
    <w:rsid w:val="00DD11EE"/>
    <w:rsid w:val="00DD1FFD"/>
    <w:rsid w:val="00DD2B7C"/>
    <w:rsid w:val="00DD2D52"/>
    <w:rsid w:val="00DD5662"/>
    <w:rsid w:val="00DD569A"/>
    <w:rsid w:val="00DD598A"/>
    <w:rsid w:val="00DD5DA2"/>
    <w:rsid w:val="00DD641F"/>
    <w:rsid w:val="00DD6B03"/>
    <w:rsid w:val="00DE1F44"/>
    <w:rsid w:val="00DE2632"/>
    <w:rsid w:val="00DE2C2F"/>
    <w:rsid w:val="00DE4D2E"/>
    <w:rsid w:val="00DE6333"/>
    <w:rsid w:val="00DF075B"/>
    <w:rsid w:val="00DF263F"/>
    <w:rsid w:val="00DF3F2A"/>
    <w:rsid w:val="00DF7194"/>
    <w:rsid w:val="00E00EE0"/>
    <w:rsid w:val="00E015A0"/>
    <w:rsid w:val="00E01C8C"/>
    <w:rsid w:val="00E057E6"/>
    <w:rsid w:val="00E06824"/>
    <w:rsid w:val="00E06862"/>
    <w:rsid w:val="00E07F17"/>
    <w:rsid w:val="00E11BE4"/>
    <w:rsid w:val="00E11DA0"/>
    <w:rsid w:val="00E11EC1"/>
    <w:rsid w:val="00E133CD"/>
    <w:rsid w:val="00E13652"/>
    <w:rsid w:val="00E1429E"/>
    <w:rsid w:val="00E15818"/>
    <w:rsid w:val="00E165A9"/>
    <w:rsid w:val="00E23B67"/>
    <w:rsid w:val="00E23C8C"/>
    <w:rsid w:val="00E2531E"/>
    <w:rsid w:val="00E27C76"/>
    <w:rsid w:val="00E344CE"/>
    <w:rsid w:val="00E34962"/>
    <w:rsid w:val="00E36B96"/>
    <w:rsid w:val="00E36ECE"/>
    <w:rsid w:val="00E37247"/>
    <w:rsid w:val="00E374D9"/>
    <w:rsid w:val="00E37C0D"/>
    <w:rsid w:val="00E423C6"/>
    <w:rsid w:val="00E43BD2"/>
    <w:rsid w:val="00E44E5A"/>
    <w:rsid w:val="00E46C4C"/>
    <w:rsid w:val="00E51DE8"/>
    <w:rsid w:val="00E523C4"/>
    <w:rsid w:val="00E53683"/>
    <w:rsid w:val="00E539DE"/>
    <w:rsid w:val="00E53D7E"/>
    <w:rsid w:val="00E6375E"/>
    <w:rsid w:val="00E65D30"/>
    <w:rsid w:val="00E66E5E"/>
    <w:rsid w:val="00E707B8"/>
    <w:rsid w:val="00E71A95"/>
    <w:rsid w:val="00E71B5B"/>
    <w:rsid w:val="00E7739E"/>
    <w:rsid w:val="00E813FB"/>
    <w:rsid w:val="00E86E44"/>
    <w:rsid w:val="00E90CF5"/>
    <w:rsid w:val="00E93171"/>
    <w:rsid w:val="00E93CB5"/>
    <w:rsid w:val="00E94498"/>
    <w:rsid w:val="00E94A09"/>
    <w:rsid w:val="00E9530C"/>
    <w:rsid w:val="00E96C33"/>
    <w:rsid w:val="00EA04F3"/>
    <w:rsid w:val="00EA12EA"/>
    <w:rsid w:val="00EA1710"/>
    <w:rsid w:val="00EA2AC8"/>
    <w:rsid w:val="00EA352E"/>
    <w:rsid w:val="00EA39F2"/>
    <w:rsid w:val="00EB4771"/>
    <w:rsid w:val="00EB4E58"/>
    <w:rsid w:val="00EB53DC"/>
    <w:rsid w:val="00EB646F"/>
    <w:rsid w:val="00EB74BF"/>
    <w:rsid w:val="00EB7F7E"/>
    <w:rsid w:val="00EC1471"/>
    <w:rsid w:val="00EC2566"/>
    <w:rsid w:val="00EC38E2"/>
    <w:rsid w:val="00EC3E27"/>
    <w:rsid w:val="00EC45B1"/>
    <w:rsid w:val="00EC626C"/>
    <w:rsid w:val="00ED021D"/>
    <w:rsid w:val="00ED129E"/>
    <w:rsid w:val="00ED2117"/>
    <w:rsid w:val="00ED5C61"/>
    <w:rsid w:val="00ED66EF"/>
    <w:rsid w:val="00ED6844"/>
    <w:rsid w:val="00ED6C0B"/>
    <w:rsid w:val="00EE0A0E"/>
    <w:rsid w:val="00EE2CD1"/>
    <w:rsid w:val="00EE3554"/>
    <w:rsid w:val="00EE4177"/>
    <w:rsid w:val="00EE4430"/>
    <w:rsid w:val="00EE66F7"/>
    <w:rsid w:val="00EE67A9"/>
    <w:rsid w:val="00EF08EE"/>
    <w:rsid w:val="00EF15F9"/>
    <w:rsid w:val="00EF2B84"/>
    <w:rsid w:val="00EF594E"/>
    <w:rsid w:val="00EF762D"/>
    <w:rsid w:val="00EF7A7B"/>
    <w:rsid w:val="00F00EF7"/>
    <w:rsid w:val="00F00FC0"/>
    <w:rsid w:val="00F03DBF"/>
    <w:rsid w:val="00F046DC"/>
    <w:rsid w:val="00F129F4"/>
    <w:rsid w:val="00F12F78"/>
    <w:rsid w:val="00F146DA"/>
    <w:rsid w:val="00F170A4"/>
    <w:rsid w:val="00F21A3D"/>
    <w:rsid w:val="00F23AF3"/>
    <w:rsid w:val="00F325A7"/>
    <w:rsid w:val="00F361AB"/>
    <w:rsid w:val="00F361F5"/>
    <w:rsid w:val="00F365EF"/>
    <w:rsid w:val="00F36655"/>
    <w:rsid w:val="00F41EFA"/>
    <w:rsid w:val="00F428A9"/>
    <w:rsid w:val="00F42C52"/>
    <w:rsid w:val="00F42EF6"/>
    <w:rsid w:val="00F42F6F"/>
    <w:rsid w:val="00F44349"/>
    <w:rsid w:val="00F457D5"/>
    <w:rsid w:val="00F4615A"/>
    <w:rsid w:val="00F46F1E"/>
    <w:rsid w:val="00F47743"/>
    <w:rsid w:val="00F4779A"/>
    <w:rsid w:val="00F52DCB"/>
    <w:rsid w:val="00F56CC7"/>
    <w:rsid w:val="00F64293"/>
    <w:rsid w:val="00F64944"/>
    <w:rsid w:val="00F64A99"/>
    <w:rsid w:val="00F66AB9"/>
    <w:rsid w:val="00F67B99"/>
    <w:rsid w:val="00F7079B"/>
    <w:rsid w:val="00F70EB5"/>
    <w:rsid w:val="00F7417A"/>
    <w:rsid w:val="00F77079"/>
    <w:rsid w:val="00F7729A"/>
    <w:rsid w:val="00F80082"/>
    <w:rsid w:val="00F80C17"/>
    <w:rsid w:val="00F80D78"/>
    <w:rsid w:val="00F81D6E"/>
    <w:rsid w:val="00F81DF0"/>
    <w:rsid w:val="00F82993"/>
    <w:rsid w:val="00F84B82"/>
    <w:rsid w:val="00F85037"/>
    <w:rsid w:val="00F86F4B"/>
    <w:rsid w:val="00F90AE4"/>
    <w:rsid w:val="00F90C92"/>
    <w:rsid w:val="00F915D6"/>
    <w:rsid w:val="00F92003"/>
    <w:rsid w:val="00F924B3"/>
    <w:rsid w:val="00F92D8E"/>
    <w:rsid w:val="00F96488"/>
    <w:rsid w:val="00FA0671"/>
    <w:rsid w:val="00FA0A0F"/>
    <w:rsid w:val="00FA6768"/>
    <w:rsid w:val="00FA6A3E"/>
    <w:rsid w:val="00FB1F1B"/>
    <w:rsid w:val="00FB31B9"/>
    <w:rsid w:val="00FB3856"/>
    <w:rsid w:val="00FB5427"/>
    <w:rsid w:val="00FB5F7D"/>
    <w:rsid w:val="00FC04BD"/>
    <w:rsid w:val="00FC29C1"/>
    <w:rsid w:val="00FC385E"/>
    <w:rsid w:val="00FC44CC"/>
    <w:rsid w:val="00FC4656"/>
    <w:rsid w:val="00FC5183"/>
    <w:rsid w:val="00FC6FC5"/>
    <w:rsid w:val="00FC7815"/>
    <w:rsid w:val="00FD079C"/>
    <w:rsid w:val="00FD11BC"/>
    <w:rsid w:val="00FD295B"/>
    <w:rsid w:val="00FD36E0"/>
    <w:rsid w:val="00FD4958"/>
    <w:rsid w:val="00FD58C4"/>
    <w:rsid w:val="00FD6FF3"/>
    <w:rsid w:val="00FD70C8"/>
    <w:rsid w:val="00FD79EC"/>
    <w:rsid w:val="00FE0365"/>
    <w:rsid w:val="00FE3A1D"/>
    <w:rsid w:val="00FE3D27"/>
    <w:rsid w:val="00FE6677"/>
    <w:rsid w:val="00FF2F2B"/>
    <w:rsid w:val="00FF30E1"/>
    <w:rsid w:val="00FF491B"/>
    <w:rsid w:val="00FF5407"/>
    <w:rsid w:val="00FF57EF"/>
    <w:rsid w:val="00FF681E"/>
    <w:rsid w:val="00FF7B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rules v:ext="edit">
        <o:r id="V:Rule1" type="connector" idref="#_x0000_s1123"/>
      </o:rules>
    </o:shapelayout>
  </w:shapeDefaults>
  <w:decimalSymbol w:val="."/>
  <w:listSeparator w:val=","/>
  <w14:docId w14:val="306863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0" w:defQFormat="0" w:count="267">
    <w:lsdException w:name="Normal" w:semiHidden="0" w:qFormat="1"/>
    <w:lsdException w:name="heading 1" w:semiHidden="0" w:uiPriority="9" w:qFormat="1"/>
    <w:lsdException w:name="heading 2" w:semiHidden="0" w:qFormat="1"/>
    <w:lsdException w:name="heading 3" w:semiHidden="0" w:uiPriority="9" w:qFormat="1"/>
    <w:lsdException w:name="heading 4" w:semiHidden="0" w:qFormat="1"/>
    <w:lsdException w:name="heading 5" w:semiHidden="0" w:qFormat="1"/>
    <w:lsdException w:name="heading 6" w:semiHidden="0" w:qFormat="1"/>
    <w:lsdException w:name="heading 7" w:semiHidden="0" w:qFormat="1"/>
    <w:lsdException w:name="heading 8" w:semiHidden="0" w:qFormat="1"/>
    <w:lsdException w:name="heading 9" w:semiHidden="0"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semiHidden="0" w:uiPriority="39" w:qFormat="1"/>
    <w:lsdException w:name="toc 2" w:semiHidden="0" w:uiPriority="39" w:qFormat="1"/>
    <w:lsdException w:name="toc 3" w:semiHidden="0" w:uiPriority="39" w:qFormat="1"/>
    <w:lsdException w:name="toc 4" w:semiHidden="0" w:qFormat="1"/>
    <w:lsdException w:name="toc 5" w:semiHidden="0" w:qFormat="1"/>
    <w:lsdException w:name="toc 6" w:semiHidden="0" w:qFormat="1"/>
    <w:lsdException w:name="toc 7" w:semiHidden="0" w:qFormat="1"/>
    <w:lsdException w:name="toc 8" w:semiHidden="0" w:qFormat="1"/>
    <w:lsdException w:name="toc 9" w:semiHidden="0" w:qFormat="1"/>
    <w:lsdException w:name="Normal Indent" w:unhideWhenUsed="1"/>
    <w:lsdException w:name="footnote text" w:uiPriority="99" w:unhideWhenUsed="1"/>
    <w:lsdException w:name="annotation text" w:unhideWhenUsed="1"/>
    <w:lsdException w:name="header" w:uiPriority="99" w:unhideWhenUsed="1"/>
    <w:lsdException w:name="footer" w:uiPriority="99" w:unhideWhenUsed="1"/>
    <w:lsdException w:name="index heading" w:unhideWhenUsed="1"/>
    <w:lsdException w:name="caption" w:semiHidden="0" w:qFormat="1"/>
    <w:lsdException w:name="table of figures" w:unhideWhenUsed="1"/>
    <w:lsdException w:name="envelope address" w:unhideWhenUsed="1"/>
    <w:lsdException w:name="envelope return" w:unhideWhenUsed="1"/>
    <w:lsdException w:name="footnote reference" w:uiPriority="99" w:unhideWhenUsed="1"/>
    <w:lsdException w:name="annotation reference" w:uiPriority="99" w:unhideWhenUsed="1"/>
    <w:lsdException w:name="line number" w:uiPriority="99" w:unhideWhenUsed="1"/>
    <w:lsdException w:name="page number" w:uiPriority="99" w:unhideWhenUsed="1"/>
    <w:lsdException w:name="endnote reference" w:uiPriority="99"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semiHidden="0" w:qFormat="1"/>
    <w:lsdException w:name="Closing" w:unhideWhenUsed="1"/>
    <w:lsdException w:name="Signature" w:unhideWhenUsed="1"/>
    <w:lsdException w:name="Default Paragraph Font" w:uiPriority="1" w:unhideWhenUsed="1"/>
    <w:lsdException w:name="Body Text" w:uiPriority="99" w:unhideWhenUsed="1" w:qFormat="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uiPriority="99" w:unhideWhenUsed="1"/>
    <w:lsdException w:name="FollowedHyperlink" w:uiPriority="99" w:unhideWhenUsed="1"/>
    <w:lsdException w:name="Strong" w:semiHidden="0" w:uiPriority="22" w:qFormat="1"/>
    <w:lsdException w:name="Emphasis" w:semiHidden="0" w:uiPriority="20" w:qFormat="1"/>
    <w:lsdException w:name="Document Map" w:unhideWhenUsed="1"/>
    <w:lsdException w:name="Plain Text" w:unhideWhenUsed="1"/>
    <w:lsdException w:name="E-mail Signature" w:unhideWhenUsed="1"/>
    <w:lsdException w:name="HTML Top of Form" w:uiPriority="99" w:unhideWhenUsed="1"/>
    <w:lsdException w:name="HTML Bottom of Form" w:uiPriority="99" w:unhideWhenUsed="1"/>
    <w:lsdException w:name="Normal (Web)" w:uiPriority="99" w:unhideWhenUsed="1"/>
    <w:lsdException w:name="HTML Acronym" w:uiPriority="99" w:unhideWhenUsed="1"/>
    <w:lsdException w:name="HTML Address" w:unhideWhenUsed="1"/>
    <w:lsdException w:name="HTML Cite" w:uiPriority="99" w:unhideWhenUsed="1"/>
    <w:lsdException w:name="HTML Code" w:uiPriority="99" w:unhideWhenUsed="1"/>
    <w:lsdException w:name="HTML Definition" w:uiPriority="99" w:unhideWhenUsed="1"/>
    <w:lsdException w:name="HTML Keyboard" w:uiPriority="99" w:unhideWhenUsed="1"/>
    <w:lsdException w:name="HTML Preformatted" w:unhideWhenUsed="1"/>
    <w:lsdException w:name="HTML Sample" w:uiPriority="99" w:unhideWhenUsed="1"/>
    <w:lsdException w:name="HTML Typewriter" w:uiPriority="99" w:unhideWhenUsed="1"/>
    <w:lsdException w:name="HTML Variable" w:uiPriority="99" w:unhideWhenUsed="1"/>
    <w:lsdException w:name="Normal Table" w:uiPriority="99" w:unhideWhenUsed="1"/>
    <w:lsdException w:name="annotation subject" w:uiPriority="99" w:unhideWhenUsed="1"/>
    <w:lsdException w:name="No List" w:uiPriority="99" w:unhideWhenUsed="1"/>
    <w:lsdException w:name="Outline List 1" w:uiPriority="99" w:unhideWhenUsed="1"/>
    <w:lsdException w:name="Outline List 2" w:uiPriority="99" w:unhideWhenUsed="1"/>
    <w:lsdException w:name="Outline List 3" w:uiPriority="99" w:unhideWhenUsed="1"/>
    <w:lsdException w:name="Table Simple 1" w:uiPriority="99" w:unhideWhenUsed="1"/>
    <w:lsdException w:name="Table Simple 2" w:uiPriority="99" w:unhideWhenUsed="1"/>
    <w:lsdException w:name="Table Simple 3" w:uiPriority="99" w:unhideWhenUsed="1"/>
    <w:lsdException w:name="Table Classic 1" w:uiPriority="99" w:unhideWhenUsed="1"/>
    <w:lsdException w:name="Table Classic 2" w:uiPriority="99" w:unhideWhenUsed="1"/>
    <w:lsdException w:name="Table Classic 3" w:uiPriority="99" w:unhideWhenUsed="1"/>
    <w:lsdException w:name="Table Classic 4" w:uiPriority="99" w:unhideWhenUsed="1"/>
    <w:lsdException w:name="Table Colorful 1" w:uiPriority="99" w:unhideWhenUsed="1"/>
    <w:lsdException w:name="Table Colorful 2" w:uiPriority="99" w:unhideWhenUsed="1"/>
    <w:lsdException w:name="Table Colorful 3" w:uiPriority="99" w:unhideWhenUsed="1"/>
    <w:lsdException w:name="Table Columns 1" w:uiPriority="99" w:unhideWhenUsed="1"/>
    <w:lsdException w:name="Table Columns 2" w:uiPriority="99" w:unhideWhenUsed="1"/>
    <w:lsdException w:name="Table Columns 3" w:uiPriority="99" w:unhideWhenUsed="1"/>
    <w:lsdException w:name="Table Columns 4" w:uiPriority="99" w:unhideWhenUsed="1"/>
    <w:lsdException w:name="Table Columns 5" w:uiPriority="99" w:unhideWhenUsed="1"/>
    <w:lsdException w:name="Table Grid 1" w:uiPriority="99" w:unhideWhenUsed="1"/>
    <w:lsdException w:name="Table Grid 2" w:uiPriority="99" w:unhideWhenUsed="1"/>
    <w:lsdException w:name="Table Grid 3" w:uiPriority="99" w:unhideWhenUsed="1"/>
    <w:lsdException w:name="Table Grid 4" w:uiPriority="99" w:unhideWhenUsed="1"/>
    <w:lsdException w:name="Table Grid 5" w:uiPriority="99" w:unhideWhenUsed="1"/>
    <w:lsdException w:name="Table Grid 6" w:uiPriority="99" w:unhideWhenUsed="1"/>
    <w:lsdException w:name="Table Grid 7" w:uiPriority="99" w:unhideWhenUsed="1"/>
    <w:lsdException w:name="Table Grid 8" w:uiPriority="99" w:unhideWhenUsed="1"/>
    <w:lsdException w:name="Table List 1" w:uiPriority="99" w:unhideWhenUsed="1"/>
    <w:lsdException w:name="Table List 2" w:uiPriority="99" w:unhideWhenUsed="1"/>
    <w:lsdException w:name="Table List 3" w:uiPriority="99" w:unhideWhenUsed="1"/>
    <w:lsdException w:name="Table List 4" w:uiPriority="99" w:unhideWhenUsed="1"/>
    <w:lsdException w:name="Table List 5" w:uiPriority="99" w:unhideWhenUsed="1"/>
    <w:lsdException w:name="Table List 6" w:uiPriority="99" w:unhideWhenUsed="1"/>
    <w:lsdException w:name="Table List 7" w:uiPriority="99" w:unhideWhenUsed="1"/>
    <w:lsdException w:name="Table List 8" w:uiPriority="99" w:unhideWhenUsed="1"/>
    <w:lsdException w:name="Table 3D effects 1" w:uiPriority="99" w:unhideWhenUsed="1"/>
    <w:lsdException w:name="Table 3D effects 2" w:uiPriority="99" w:unhideWhenUsed="1"/>
    <w:lsdException w:name="Table 3D effects 3" w:uiPriority="99" w:unhideWhenUsed="1"/>
    <w:lsdException w:name="Table Contemporary" w:uiPriority="99" w:unhideWhenUsed="1"/>
    <w:lsdException w:name="Table Elegant" w:uiPriority="99" w:unhideWhenUsed="1"/>
    <w:lsdException w:name="Table Professional" w:uiPriority="99" w:unhideWhenUsed="1"/>
    <w:lsdException w:name="Table Subtle 1" w:uiPriority="99" w:unhideWhenUsed="1"/>
    <w:lsdException w:name="Table Subtle 2" w:uiPriority="99" w:unhideWhenUsed="1"/>
    <w:lsdException w:name="Table Web 1" w:uiPriority="99" w:unhideWhenUsed="1"/>
    <w:lsdException w:name="Table Web 2" w:uiPriority="99" w:unhideWhenUsed="1"/>
    <w:lsdException w:name="Table Web 3" w:uiPriority="99" w:unhideWhenUsed="1"/>
    <w:lsdException w:name="Balloon Text" w:uiPriority="99" w:unhideWhenUsed="1"/>
    <w:lsdException w:name="Table Grid" w:semiHidden="0" w:uiPriority="59"/>
    <w:lsdException w:name="Table Theme" w:uiPriority="99" w:unhideWhenUsed="1"/>
    <w:lsdException w:name="Placeholder Text" w:uiPriority="99"/>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Revision" w:uiPriority="99"/>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B02A67"/>
    <w:pPr>
      <w:tabs>
        <w:tab w:val="left" w:pos="850"/>
        <w:tab w:val="left" w:pos="1191"/>
        <w:tab w:val="left" w:pos="1531"/>
      </w:tabs>
      <w:jc w:val="both"/>
    </w:pPr>
    <w:rPr>
      <w:sz w:val="22"/>
      <w:szCs w:val="22"/>
      <w:lang w:val="en-GB" w:eastAsia="zh-CN"/>
    </w:rPr>
  </w:style>
  <w:style w:type="paragraph" w:styleId="Heading1">
    <w:name w:val="heading 1"/>
    <w:basedOn w:val="Normal"/>
    <w:next w:val="Num-DocParagraph"/>
    <w:link w:val="Heading1Char"/>
    <w:uiPriority w:val="9"/>
    <w:qFormat/>
    <w:pPr>
      <w:keepNext/>
      <w:spacing w:before="1200" w:after="720"/>
      <w:jc w:val="center"/>
      <w:outlineLvl w:val="0"/>
    </w:pPr>
    <w:rPr>
      <w:b/>
      <w:bCs/>
      <w:caps/>
      <w:kern w:val="28"/>
    </w:rPr>
  </w:style>
  <w:style w:type="paragraph" w:styleId="Heading2">
    <w:name w:val="heading 2"/>
    <w:basedOn w:val="Normal"/>
    <w:next w:val="Num-DocParagraph"/>
    <w:link w:val="Heading2Char"/>
    <w:qFormat/>
    <w:pPr>
      <w:keepNext/>
      <w:spacing w:before="240" w:after="240"/>
      <w:outlineLvl w:val="1"/>
    </w:pPr>
    <w:rPr>
      <w:b/>
      <w:bCs/>
    </w:rPr>
  </w:style>
  <w:style w:type="paragraph" w:styleId="Heading3">
    <w:name w:val="heading 3"/>
    <w:basedOn w:val="Normal"/>
    <w:next w:val="Num-DocParagraph"/>
    <w:link w:val="Heading3Char"/>
    <w:uiPriority w:val="9"/>
    <w:qFormat/>
    <w:pPr>
      <w:keepNext/>
      <w:spacing w:before="240" w:after="240"/>
      <w:outlineLvl w:val="2"/>
    </w:pPr>
    <w:rPr>
      <w:b/>
      <w:bCs/>
      <w:i/>
      <w:iCs/>
    </w:rPr>
  </w:style>
  <w:style w:type="paragraph" w:styleId="Heading4">
    <w:name w:val="heading 4"/>
    <w:basedOn w:val="Normal"/>
    <w:next w:val="Num-DocParagraph"/>
    <w:qFormat/>
    <w:pPr>
      <w:keepNext/>
      <w:spacing w:before="240" w:after="240"/>
      <w:outlineLvl w:val="3"/>
    </w:pPr>
    <w:rPr>
      <w:i/>
      <w:iCs/>
    </w:rPr>
  </w:style>
  <w:style w:type="paragraph" w:styleId="Heading5">
    <w:name w:val="heading 5"/>
    <w:basedOn w:val="Normal"/>
    <w:next w:val="Num-DocParagraph"/>
    <w:qFormat/>
    <w:pPr>
      <w:spacing w:before="240" w:after="240"/>
      <w:outlineLvl w:val="4"/>
    </w:pPr>
  </w:style>
  <w:style w:type="paragraph" w:styleId="Heading6">
    <w:name w:val="heading 6"/>
    <w:basedOn w:val="Normal"/>
    <w:next w:val="Normal"/>
    <w:qFormat/>
    <w:pPr>
      <w:spacing w:before="240" w:after="60"/>
      <w:outlineLvl w:val="5"/>
    </w:pPr>
    <w:rPr>
      <w:b/>
      <w:bCs/>
    </w:rPr>
  </w:style>
  <w:style w:type="paragraph" w:styleId="Heading7">
    <w:name w:val="heading 7"/>
    <w:basedOn w:val="Normal"/>
    <w:next w:val="Normal"/>
    <w:qFormat/>
    <w:pPr>
      <w:spacing w:before="240" w:after="60"/>
      <w:outlineLvl w:val="6"/>
    </w:pPr>
    <w:rPr>
      <w:sz w:val="24"/>
      <w:szCs w:val="24"/>
    </w:rPr>
  </w:style>
  <w:style w:type="paragraph" w:styleId="Heading8">
    <w:name w:val="heading 8"/>
    <w:basedOn w:val="Normal"/>
    <w:next w:val="Normal"/>
    <w:qFormat/>
    <w:pPr>
      <w:spacing w:before="240" w:after="60"/>
      <w:outlineLvl w:val="7"/>
    </w:pPr>
    <w:rPr>
      <w:i/>
      <w:iCs/>
      <w:sz w:val="24"/>
      <w:szCs w:val="24"/>
    </w:rPr>
  </w:style>
  <w:style w:type="paragraph" w:styleId="Heading9">
    <w:name w:val="heading 9"/>
    <w:basedOn w:val="Normal"/>
    <w:next w:val="Normal"/>
    <w:qFormat/>
    <w:p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nnexHeading">
    <w:name w:val="Annex Heading"/>
    <w:basedOn w:val="Normal"/>
    <w:next w:val="BodyText"/>
    <w:pPr>
      <w:keepNext/>
      <w:spacing w:before="1200" w:after="720"/>
      <w:jc w:val="center"/>
    </w:pPr>
    <w:rPr>
      <w:b/>
      <w:bCs/>
      <w:caps/>
    </w:rPr>
  </w:style>
  <w:style w:type="paragraph" w:styleId="BodyText">
    <w:name w:val="Body Text"/>
    <w:aliases w:val="Body Text Char1 Char,Body Text Char Char Char,Body Text Char1 Char Char Char,Body Text Char Char Char Char Char,Body Text Char1 Char Char Char Char Char,Body Text Char Char Char Char Char Char Char,Body Text Char1 Char3 Cha"/>
    <w:basedOn w:val="Normal"/>
    <w:link w:val="BodyTextChar"/>
    <w:uiPriority w:val="99"/>
    <w:qFormat/>
    <w:pPr>
      <w:spacing w:after="240"/>
      <w:ind w:firstLine="442"/>
    </w:pPr>
  </w:style>
  <w:style w:type="paragraph" w:customStyle="1" w:styleId="Annotation">
    <w:name w:val="Annotation"/>
    <w:basedOn w:val="BodyText"/>
    <w:pPr>
      <w:ind w:firstLine="0"/>
      <w:jc w:val="left"/>
    </w:pPr>
    <w:rPr>
      <w:b/>
      <w:bCs/>
      <w:i/>
      <w:iCs/>
    </w:rPr>
  </w:style>
  <w:style w:type="paragraph" w:customStyle="1" w:styleId="AppendixHeading">
    <w:name w:val="Appendix Heading"/>
    <w:basedOn w:val="Normal"/>
    <w:next w:val="BodyText"/>
    <w:pPr>
      <w:keepNext/>
      <w:spacing w:before="1200" w:after="720"/>
      <w:jc w:val="center"/>
    </w:pPr>
    <w:rPr>
      <w:b/>
      <w:bCs/>
      <w:caps/>
    </w:rPr>
  </w:style>
  <w:style w:type="paragraph" w:customStyle="1" w:styleId="Biblio-Entry">
    <w:name w:val="Biblio-Entry"/>
    <w:basedOn w:val="BodyText"/>
    <w:pPr>
      <w:ind w:left="567" w:hanging="567"/>
      <w:jc w:val="left"/>
    </w:pPr>
  </w:style>
  <w:style w:type="paragraph" w:customStyle="1" w:styleId="BibliographyHeading">
    <w:name w:val="Bibliography Heading"/>
    <w:basedOn w:val="Normal"/>
    <w:next w:val="Biblio-Entry"/>
    <w:pPr>
      <w:keepNext/>
      <w:spacing w:before="1200" w:after="720"/>
      <w:jc w:val="center"/>
    </w:pPr>
    <w:rPr>
      <w:b/>
      <w:bCs/>
      <w:caps/>
    </w:rPr>
  </w:style>
  <w:style w:type="paragraph" w:customStyle="1" w:styleId="BoxHeading">
    <w:name w:val="Box Heading"/>
    <w:basedOn w:val="Normal"/>
    <w:next w:val="BoxBodyText"/>
    <w:pPr>
      <w:spacing w:before="240" w:after="240"/>
      <w:jc w:val="center"/>
    </w:pPr>
    <w:rPr>
      <w:rFonts w:ascii="Arial" w:hAnsi="Arial" w:cs="Arial"/>
      <w:b/>
      <w:bCs/>
      <w:sz w:val="18"/>
    </w:rPr>
  </w:style>
  <w:style w:type="paragraph" w:customStyle="1" w:styleId="Cell">
    <w:name w:val="Cell"/>
    <w:basedOn w:val="Normal"/>
    <w:pPr>
      <w:tabs>
        <w:tab w:val="clear" w:pos="850"/>
        <w:tab w:val="clear" w:pos="1191"/>
        <w:tab w:val="clear" w:pos="1531"/>
      </w:tabs>
      <w:jc w:val="left"/>
    </w:pPr>
    <w:rPr>
      <w:rFonts w:ascii="Arial" w:hAnsi="Arial" w:cs="Arial"/>
      <w:sz w:val="18"/>
      <w:szCs w:val="18"/>
    </w:rPr>
  </w:style>
  <w:style w:type="paragraph" w:customStyle="1" w:styleId="ColumnsHeading">
    <w:name w:val="Columns Heading"/>
    <w:basedOn w:val="Normal"/>
    <w:pPr>
      <w:tabs>
        <w:tab w:val="clear" w:pos="850"/>
        <w:tab w:val="clear" w:pos="1191"/>
        <w:tab w:val="clear" w:pos="1531"/>
      </w:tabs>
      <w:jc w:val="center"/>
    </w:pPr>
    <w:rPr>
      <w:rFonts w:ascii="Arial" w:hAnsi="Arial" w:cs="Arial"/>
      <w:sz w:val="18"/>
      <w:szCs w:val="18"/>
    </w:rPr>
  </w:style>
  <w:style w:type="paragraph" w:customStyle="1" w:styleId="ConclusionHeading">
    <w:name w:val="Conclusion Heading"/>
    <w:basedOn w:val="Normal"/>
    <w:next w:val="BodyText"/>
    <w:pPr>
      <w:keepNext/>
      <w:spacing w:before="1200" w:after="720"/>
      <w:jc w:val="center"/>
    </w:pPr>
    <w:rPr>
      <w:b/>
      <w:bCs/>
      <w:caps/>
    </w:rPr>
  </w:style>
  <w:style w:type="paragraph" w:customStyle="1" w:styleId="DefinitionList">
    <w:name w:val="Definition List"/>
    <w:basedOn w:val="BodyText"/>
    <w:pPr>
      <w:tabs>
        <w:tab w:val="clear" w:pos="850"/>
        <w:tab w:val="clear" w:pos="1191"/>
        <w:tab w:val="clear" w:pos="1531"/>
      </w:tabs>
      <w:ind w:left="1984" w:hanging="1984"/>
      <w:jc w:val="center"/>
    </w:pPr>
  </w:style>
  <w:style w:type="paragraph" w:styleId="EndnoteText">
    <w:name w:val="endnote text"/>
    <w:basedOn w:val="Normal"/>
    <w:semiHidden/>
    <w:pPr>
      <w:spacing w:after="240"/>
      <w:ind w:left="850" w:hanging="850"/>
    </w:pPr>
    <w:rPr>
      <w:sz w:val="20"/>
      <w:szCs w:val="20"/>
    </w:rPr>
  </w:style>
  <w:style w:type="paragraph" w:customStyle="1" w:styleId="EndnotesHeading">
    <w:name w:val="Endnotes Heading"/>
    <w:basedOn w:val="Normal"/>
    <w:next w:val="BodyText"/>
    <w:pPr>
      <w:keepNext/>
      <w:spacing w:before="1200" w:after="480"/>
      <w:jc w:val="center"/>
    </w:pPr>
    <w:rPr>
      <w:b/>
      <w:bCs/>
      <w:caps/>
    </w:rPr>
  </w:style>
  <w:style w:type="paragraph" w:customStyle="1" w:styleId="ExecutiveSummaryHeading">
    <w:name w:val="Executive Summary Heading"/>
    <w:basedOn w:val="Normal"/>
    <w:next w:val="BodyText"/>
    <w:pPr>
      <w:keepNext/>
      <w:spacing w:before="1200" w:after="720"/>
      <w:jc w:val="center"/>
    </w:pPr>
    <w:rPr>
      <w:b/>
      <w:bCs/>
      <w:caps/>
    </w:rPr>
  </w:style>
  <w:style w:type="paragraph" w:customStyle="1" w:styleId="FigureNote">
    <w:name w:val="Figure Note"/>
    <w:basedOn w:val="Normal"/>
    <w:pPr>
      <w:spacing w:after="120"/>
    </w:pPr>
    <w:rPr>
      <w:rFonts w:ascii="Arial" w:hAnsi="Arial" w:cs="Arial"/>
      <w:sz w:val="16"/>
      <w:szCs w:val="18"/>
    </w:rPr>
  </w:style>
  <w:style w:type="paragraph" w:customStyle="1" w:styleId="FigureSub-title">
    <w:name w:val="Figure Sub-title"/>
    <w:basedOn w:val="Normal"/>
    <w:pPr>
      <w:keepNext/>
      <w:spacing w:after="120"/>
      <w:jc w:val="center"/>
    </w:pPr>
    <w:rPr>
      <w:rFonts w:ascii="Arial" w:hAnsi="Arial" w:cs="Arial"/>
      <w:sz w:val="18"/>
    </w:rPr>
  </w:style>
  <w:style w:type="paragraph" w:customStyle="1" w:styleId="FigureTitle">
    <w:name w:val="Figure Title"/>
    <w:basedOn w:val="Normal"/>
    <w:next w:val="FigureSub-title"/>
    <w:pPr>
      <w:keepNext/>
      <w:spacing w:after="240"/>
      <w:jc w:val="center"/>
    </w:pPr>
    <w:rPr>
      <w:rFonts w:ascii="Arial" w:hAnsi="Arial" w:cs="Arial"/>
      <w:b/>
      <w:bCs/>
      <w:sz w:val="18"/>
    </w:rPr>
  </w:style>
  <w:style w:type="character" w:styleId="FootnoteReference">
    <w:name w:val="footnote reference"/>
    <w:basedOn w:val="DefaultParagraphFont"/>
    <w:uiPriority w:val="99"/>
    <w:semiHidden/>
    <w:rPr>
      <w:vertAlign w:val="superscript"/>
    </w:rPr>
  </w:style>
  <w:style w:type="paragraph" w:styleId="FootnoteText">
    <w:name w:val="footnote text"/>
    <w:basedOn w:val="Normal"/>
    <w:link w:val="FootnoteTextChar"/>
    <w:uiPriority w:val="99"/>
    <w:pPr>
      <w:spacing w:after="120"/>
      <w:ind w:left="850" w:hanging="850"/>
    </w:pPr>
    <w:rPr>
      <w:sz w:val="20"/>
      <w:szCs w:val="20"/>
    </w:rPr>
  </w:style>
  <w:style w:type="paragraph" w:customStyle="1" w:styleId="ForewordHeading">
    <w:name w:val="Foreword Heading"/>
    <w:basedOn w:val="Normal"/>
    <w:next w:val="BodyText"/>
    <w:pPr>
      <w:keepNext/>
      <w:spacing w:before="1200" w:after="720"/>
      <w:jc w:val="center"/>
    </w:pPr>
    <w:rPr>
      <w:b/>
      <w:bCs/>
      <w:caps/>
    </w:rPr>
  </w:style>
  <w:style w:type="paragraph" w:customStyle="1" w:styleId="GlossaryHeading">
    <w:name w:val="Glossary Heading"/>
    <w:basedOn w:val="Normal"/>
    <w:next w:val="BodyText"/>
    <w:pPr>
      <w:keepNext/>
      <w:spacing w:before="1200" w:after="720"/>
      <w:jc w:val="center"/>
    </w:pPr>
    <w:rPr>
      <w:b/>
      <w:bCs/>
      <w:caps/>
    </w:rPr>
  </w:style>
  <w:style w:type="paragraph" w:customStyle="1" w:styleId="Graphic">
    <w:name w:val="Graphic"/>
    <w:basedOn w:val="Normal"/>
    <w:next w:val="BodyText"/>
    <w:pPr>
      <w:spacing w:after="240"/>
      <w:jc w:val="center"/>
    </w:pPr>
  </w:style>
  <w:style w:type="paragraph" w:customStyle="1" w:styleId="HiddenText">
    <w:name w:val="Hidden Text"/>
    <w:basedOn w:val="BodyText"/>
    <w:pPr>
      <w:keepNext/>
      <w:spacing w:after="0"/>
      <w:ind w:left="442" w:firstLine="0"/>
    </w:pPr>
    <w:rPr>
      <w:sz w:val="2"/>
      <w:szCs w:val="2"/>
    </w:rPr>
  </w:style>
  <w:style w:type="paragraph" w:customStyle="1" w:styleId="Highlight">
    <w:name w:val="Highlight"/>
    <w:basedOn w:val="BodyText"/>
    <w:pPr>
      <w:ind w:left="442" w:firstLine="0"/>
    </w:pPr>
    <w:rPr>
      <w:i/>
      <w:iCs/>
    </w:rPr>
  </w:style>
  <w:style w:type="paragraph" w:customStyle="1" w:styleId="HighlightHeading">
    <w:name w:val="Highlight Heading"/>
    <w:basedOn w:val="Normal"/>
    <w:next w:val="BodyText"/>
    <w:pPr>
      <w:keepNext/>
      <w:spacing w:before="1200" w:after="720"/>
      <w:jc w:val="center"/>
    </w:pPr>
    <w:rPr>
      <w:b/>
      <w:bCs/>
      <w:caps/>
    </w:rPr>
  </w:style>
  <w:style w:type="paragraph" w:styleId="Index1">
    <w:name w:val="index 1"/>
    <w:basedOn w:val="Normal"/>
    <w:next w:val="Normal"/>
    <w:semiHidden/>
    <w:pPr>
      <w:ind w:left="220" w:hanging="220"/>
    </w:pPr>
  </w:style>
  <w:style w:type="paragraph" w:styleId="IndexHeading">
    <w:name w:val="index heading"/>
    <w:basedOn w:val="Normal"/>
    <w:next w:val="BodyText"/>
    <w:semiHidden/>
    <w:pPr>
      <w:keepNext/>
      <w:spacing w:before="1200" w:after="720"/>
      <w:jc w:val="center"/>
    </w:pPr>
    <w:rPr>
      <w:b/>
      <w:bCs/>
      <w:caps/>
    </w:rPr>
  </w:style>
  <w:style w:type="paragraph" w:customStyle="1" w:styleId="IntroductionHeading">
    <w:name w:val="Introduction Heading"/>
    <w:basedOn w:val="Normal"/>
    <w:next w:val="BodyText"/>
    <w:pPr>
      <w:keepNext/>
      <w:spacing w:before="1200" w:after="720"/>
      <w:jc w:val="center"/>
    </w:pPr>
    <w:rPr>
      <w:b/>
      <w:bCs/>
      <w:caps/>
    </w:rPr>
  </w:style>
  <w:style w:type="paragraph" w:styleId="List">
    <w:name w:val="List"/>
    <w:basedOn w:val="Normal"/>
    <w:pPr>
      <w:spacing w:after="240"/>
      <w:ind w:left="850" w:hanging="283"/>
    </w:pPr>
  </w:style>
  <w:style w:type="paragraph" w:styleId="List2">
    <w:name w:val="List 2"/>
    <w:basedOn w:val="Normal"/>
    <w:pPr>
      <w:spacing w:after="240"/>
      <w:ind w:left="1134" w:hanging="283"/>
    </w:pPr>
  </w:style>
  <w:style w:type="paragraph" w:styleId="List3">
    <w:name w:val="List 3"/>
    <w:basedOn w:val="Normal"/>
    <w:pPr>
      <w:spacing w:after="240"/>
      <w:ind w:left="1417" w:hanging="283"/>
    </w:pPr>
  </w:style>
  <w:style w:type="paragraph" w:styleId="List4">
    <w:name w:val="List 4"/>
    <w:basedOn w:val="Normal"/>
    <w:pPr>
      <w:spacing w:after="240"/>
      <w:ind w:left="1701" w:hanging="283"/>
    </w:pPr>
  </w:style>
  <w:style w:type="paragraph" w:styleId="List5">
    <w:name w:val="List 5"/>
    <w:basedOn w:val="Normal"/>
    <w:pPr>
      <w:spacing w:after="240"/>
      <w:ind w:left="1984" w:hanging="283"/>
    </w:pPr>
  </w:style>
  <w:style w:type="paragraph" w:styleId="ListBullet">
    <w:name w:val="List Bullet"/>
    <w:basedOn w:val="Normal"/>
    <w:pPr>
      <w:numPr>
        <w:numId w:val="5"/>
      </w:numPr>
      <w:tabs>
        <w:tab w:val="clear" w:pos="1191"/>
        <w:tab w:val="clear" w:pos="1531"/>
      </w:tabs>
      <w:spacing w:after="240"/>
    </w:pPr>
  </w:style>
  <w:style w:type="paragraph" w:styleId="ListBullet2">
    <w:name w:val="List Bullet 2"/>
    <w:basedOn w:val="Normal"/>
    <w:pPr>
      <w:numPr>
        <w:numId w:val="6"/>
      </w:numPr>
      <w:tabs>
        <w:tab w:val="clear" w:pos="850"/>
        <w:tab w:val="clear" w:pos="1531"/>
      </w:tabs>
      <w:spacing w:after="240"/>
    </w:pPr>
  </w:style>
  <w:style w:type="paragraph" w:styleId="ListBullet3">
    <w:name w:val="List Bullet 3"/>
    <w:basedOn w:val="Normal"/>
    <w:pPr>
      <w:numPr>
        <w:numId w:val="7"/>
      </w:numPr>
      <w:tabs>
        <w:tab w:val="clear" w:pos="850"/>
        <w:tab w:val="clear" w:pos="1191"/>
        <w:tab w:val="clear" w:pos="1531"/>
      </w:tabs>
      <w:spacing w:after="240"/>
    </w:pPr>
  </w:style>
  <w:style w:type="paragraph" w:styleId="ListBullet4">
    <w:name w:val="List Bullet 4"/>
    <w:basedOn w:val="Normal"/>
    <w:pPr>
      <w:numPr>
        <w:numId w:val="8"/>
      </w:numPr>
      <w:tabs>
        <w:tab w:val="clear" w:pos="850"/>
        <w:tab w:val="clear" w:pos="1191"/>
        <w:tab w:val="clear" w:pos="1531"/>
      </w:tabs>
      <w:spacing w:after="240"/>
    </w:pPr>
  </w:style>
  <w:style w:type="paragraph" w:styleId="ListBullet5">
    <w:name w:val="List Bullet 5"/>
    <w:basedOn w:val="Normal"/>
    <w:pPr>
      <w:numPr>
        <w:numId w:val="9"/>
      </w:numPr>
      <w:tabs>
        <w:tab w:val="clear" w:pos="850"/>
        <w:tab w:val="clear" w:pos="1191"/>
        <w:tab w:val="clear" w:pos="1531"/>
      </w:tabs>
      <w:spacing w:after="240"/>
    </w:pPr>
  </w:style>
  <w:style w:type="paragraph" w:styleId="ListContinue">
    <w:name w:val="List Continue"/>
    <w:basedOn w:val="Normal"/>
    <w:pPr>
      <w:tabs>
        <w:tab w:val="clear" w:pos="850"/>
        <w:tab w:val="clear" w:pos="1191"/>
        <w:tab w:val="clear" w:pos="1531"/>
      </w:tabs>
      <w:spacing w:after="240"/>
      <w:ind w:left="850"/>
    </w:pPr>
  </w:style>
  <w:style w:type="paragraph" w:styleId="ListContinue2">
    <w:name w:val="List Continue 2"/>
    <w:basedOn w:val="Normal"/>
    <w:pPr>
      <w:tabs>
        <w:tab w:val="clear" w:pos="850"/>
        <w:tab w:val="clear" w:pos="1191"/>
        <w:tab w:val="clear" w:pos="1531"/>
      </w:tabs>
      <w:spacing w:after="240"/>
      <w:ind w:left="1191"/>
    </w:pPr>
  </w:style>
  <w:style w:type="paragraph" w:styleId="ListContinue3">
    <w:name w:val="List Continue 3"/>
    <w:basedOn w:val="Normal"/>
    <w:pPr>
      <w:tabs>
        <w:tab w:val="clear" w:pos="850"/>
        <w:tab w:val="clear" w:pos="1191"/>
        <w:tab w:val="clear" w:pos="1531"/>
      </w:tabs>
      <w:spacing w:after="240"/>
      <w:ind w:left="1474"/>
    </w:pPr>
  </w:style>
  <w:style w:type="paragraph" w:styleId="ListContinue4">
    <w:name w:val="List Continue 4"/>
    <w:basedOn w:val="Normal"/>
    <w:pPr>
      <w:tabs>
        <w:tab w:val="clear" w:pos="850"/>
        <w:tab w:val="clear" w:pos="1191"/>
        <w:tab w:val="clear" w:pos="1531"/>
      </w:tabs>
      <w:spacing w:after="240"/>
      <w:ind w:left="1757"/>
    </w:pPr>
  </w:style>
  <w:style w:type="paragraph" w:styleId="ListContinue5">
    <w:name w:val="List Continue 5"/>
    <w:basedOn w:val="Normal"/>
    <w:pPr>
      <w:tabs>
        <w:tab w:val="clear" w:pos="850"/>
        <w:tab w:val="clear" w:pos="1191"/>
        <w:tab w:val="clear" w:pos="1531"/>
      </w:tabs>
      <w:spacing w:after="240"/>
      <w:ind w:left="2041"/>
    </w:pPr>
  </w:style>
  <w:style w:type="paragraph" w:styleId="ListNumber">
    <w:name w:val="List Number"/>
    <w:basedOn w:val="Normal"/>
    <w:pPr>
      <w:numPr>
        <w:numId w:val="10"/>
      </w:numPr>
      <w:tabs>
        <w:tab w:val="clear" w:pos="1191"/>
        <w:tab w:val="clear" w:pos="1531"/>
        <w:tab w:val="left" w:pos="1134"/>
      </w:tabs>
      <w:spacing w:after="240"/>
    </w:pPr>
  </w:style>
  <w:style w:type="paragraph" w:styleId="ListNumber2">
    <w:name w:val="List Number 2"/>
    <w:basedOn w:val="Normal"/>
    <w:pPr>
      <w:numPr>
        <w:ilvl w:val="1"/>
        <w:numId w:val="10"/>
      </w:numPr>
      <w:tabs>
        <w:tab w:val="clear" w:pos="850"/>
        <w:tab w:val="clear" w:pos="1531"/>
        <w:tab w:val="left" w:pos="1417"/>
      </w:tabs>
      <w:spacing w:after="240"/>
    </w:pPr>
  </w:style>
  <w:style w:type="paragraph" w:styleId="ListNumber3">
    <w:name w:val="List Number 3"/>
    <w:basedOn w:val="Normal"/>
    <w:pPr>
      <w:numPr>
        <w:ilvl w:val="2"/>
        <w:numId w:val="10"/>
      </w:numPr>
      <w:tabs>
        <w:tab w:val="clear" w:pos="850"/>
        <w:tab w:val="clear" w:pos="1191"/>
        <w:tab w:val="clear" w:pos="1531"/>
        <w:tab w:val="left" w:pos="1701"/>
      </w:tabs>
      <w:spacing w:after="240"/>
    </w:pPr>
  </w:style>
  <w:style w:type="paragraph" w:styleId="ListNumber4">
    <w:name w:val="List Number 4"/>
    <w:basedOn w:val="Normal"/>
    <w:pPr>
      <w:numPr>
        <w:ilvl w:val="3"/>
        <w:numId w:val="10"/>
      </w:numPr>
      <w:tabs>
        <w:tab w:val="clear" w:pos="850"/>
        <w:tab w:val="clear" w:pos="1191"/>
        <w:tab w:val="clear" w:pos="1531"/>
        <w:tab w:val="left" w:pos="1984"/>
      </w:tabs>
      <w:spacing w:after="240"/>
    </w:pPr>
  </w:style>
  <w:style w:type="paragraph" w:styleId="ListNumber5">
    <w:name w:val="List Number 5"/>
    <w:basedOn w:val="Normal"/>
    <w:pPr>
      <w:numPr>
        <w:ilvl w:val="4"/>
        <w:numId w:val="10"/>
      </w:numPr>
      <w:tabs>
        <w:tab w:val="clear" w:pos="850"/>
        <w:tab w:val="clear" w:pos="1191"/>
        <w:tab w:val="clear" w:pos="1531"/>
        <w:tab w:val="left" w:pos="2268"/>
      </w:tabs>
      <w:spacing w:after="240"/>
    </w:pPr>
  </w:style>
  <w:style w:type="paragraph" w:customStyle="1" w:styleId="Num-ChapParagraph">
    <w:name w:val="Num-Chap Paragraph"/>
    <w:basedOn w:val="BodyText"/>
    <w:pPr>
      <w:ind w:firstLine="0"/>
    </w:pPr>
  </w:style>
  <w:style w:type="paragraph" w:customStyle="1" w:styleId="Num-DocParagraph">
    <w:name w:val="Num-Doc Paragraph"/>
    <w:basedOn w:val="BodyText"/>
    <w:link w:val="Num-DocParagraphChar"/>
    <w:qFormat/>
    <w:pPr>
      <w:ind w:firstLine="0"/>
    </w:pPr>
  </w:style>
  <w:style w:type="paragraph" w:customStyle="1" w:styleId="PartHeading">
    <w:name w:val="Part Heading"/>
    <w:basedOn w:val="Normal"/>
    <w:next w:val="BodyText"/>
    <w:pPr>
      <w:keepNext/>
      <w:spacing w:before="1200" w:after="720"/>
      <w:jc w:val="center"/>
    </w:pPr>
    <w:rPr>
      <w:b/>
      <w:bCs/>
      <w:caps/>
    </w:rPr>
  </w:style>
  <w:style w:type="paragraph" w:customStyle="1" w:styleId="RowsHeading">
    <w:name w:val="Rows Heading"/>
    <w:basedOn w:val="Normal"/>
    <w:pPr>
      <w:tabs>
        <w:tab w:val="clear" w:pos="850"/>
        <w:tab w:val="clear" w:pos="1191"/>
        <w:tab w:val="clear" w:pos="1531"/>
      </w:tabs>
      <w:jc w:val="left"/>
    </w:pPr>
    <w:rPr>
      <w:rFonts w:ascii="Arial" w:hAnsi="Arial" w:cs="Arial"/>
      <w:sz w:val="18"/>
      <w:szCs w:val="18"/>
    </w:rPr>
  </w:style>
  <w:style w:type="paragraph" w:customStyle="1" w:styleId="SourceDescription">
    <w:name w:val="Source Description"/>
    <w:basedOn w:val="Normal"/>
    <w:next w:val="BodyText"/>
    <w:pPr>
      <w:spacing w:after="360"/>
    </w:pPr>
    <w:rPr>
      <w:rFonts w:ascii="Arial" w:hAnsi="Arial" w:cs="Arial"/>
      <w:sz w:val="16"/>
      <w:szCs w:val="18"/>
    </w:rPr>
  </w:style>
  <w:style w:type="paragraph" w:customStyle="1" w:styleId="SubHeading">
    <w:name w:val="SubHeading"/>
    <w:basedOn w:val="BodyText"/>
    <w:pPr>
      <w:ind w:left="442" w:firstLine="0"/>
    </w:pPr>
    <w:rPr>
      <w:i/>
      <w:iCs/>
    </w:rPr>
  </w:style>
  <w:style w:type="paragraph" w:customStyle="1" w:styleId="SummaryHeading">
    <w:name w:val="Summary Heading"/>
    <w:basedOn w:val="Normal"/>
    <w:next w:val="BodyText"/>
    <w:pPr>
      <w:keepNext/>
      <w:spacing w:before="1200" w:after="720"/>
      <w:jc w:val="center"/>
    </w:pPr>
    <w:rPr>
      <w:b/>
      <w:bCs/>
      <w:caps/>
    </w:rPr>
  </w:style>
  <w:style w:type="paragraph" w:customStyle="1" w:styleId="Table">
    <w:name w:val="Table"/>
    <w:basedOn w:val="Normal"/>
    <w:next w:val="BodyText"/>
    <w:pPr>
      <w:spacing w:after="240"/>
      <w:jc w:val="center"/>
    </w:pPr>
  </w:style>
  <w:style w:type="paragraph" w:customStyle="1" w:styleId="TableNote">
    <w:name w:val="Table Note"/>
    <w:basedOn w:val="Normal"/>
    <w:pPr>
      <w:spacing w:after="120"/>
      <w:jc w:val="left"/>
    </w:pPr>
    <w:rPr>
      <w:rFonts w:ascii="Arial" w:hAnsi="Arial" w:cs="Arial"/>
      <w:sz w:val="16"/>
      <w:szCs w:val="18"/>
    </w:rPr>
  </w:style>
  <w:style w:type="paragraph" w:customStyle="1" w:styleId="TableofContentsHeading">
    <w:name w:val="Table of Contents Heading"/>
    <w:basedOn w:val="Normal"/>
    <w:next w:val="BodyText"/>
    <w:pPr>
      <w:keepNext/>
      <w:spacing w:before="1200" w:after="720"/>
      <w:jc w:val="center"/>
    </w:pPr>
    <w:rPr>
      <w:b/>
      <w:bCs/>
      <w:caps/>
    </w:rPr>
  </w:style>
  <w:style w:type="paragraph" w:customStyle="1" w:styleId="TableSub-title">
    <w:name w:val="Table Sub-title"/>
    <w:basedOn w:val="Normal"/>
    <w:pPr>
      <w:keepNext/>
      <w:spacing w:after="240"/>
      <w:jc w:val="center"/>
    </w:pPr>
    <w:rPr>
      <w:rFonts w:ascii="Arial" w:hAnsi="Arial" w:cs="Arial"/>
      <w:sz w:val="18"/>
    </w:rPr>
  </w:style>
  <w:style w:type="paragraph" w:customStyle="1" w:styleId="TableTitle">
    <w:name w:val="Table Title"/>
    <w:basedOn w:val="Normal"/>
    <w:pPr>
      <w:keepNext/>
      <w:spacing w:after="240"/>
      <w:jc w:val="center"/>
    </w:pPr>
    <w:rPr>
      <w:rFonts w:ascii="Arial" w:hAnsi="Arial" w:cs="Arial"/>
      <w:b/>
      <w:bCs/>
      <w:sz w:val="18"/>
    </w:rPr>
  </w:style>
  <w:style w:type="paragraph" w:customStyle="1" w:styleId="TextBox">
    <w:name w:val="Text Box"/>
    <w:basedOn w:val="BodyText"/>
    <w:pPr>
      <w:pBdr>
        <w:top w:val="single" w:sz="6" w:space="1" w:color="auto"/>
        <w:left w:val="single" w:sz="6" w:space="1" w:color="auto"/>
        <w:bottom w:val="single" w:sz="6" w:space="1" w:color="auto"/>
        <w:right w:val="single" w:sz="6" w:space="1" w:color="auto"/>
      </w:pBdr>
      <w:ind w:firstLine="0"/>
    </w:pPr>
    <w:rPr>
      <w:rFonts w:ascii="Arial" w:hAnsi="Arial" w:cs="Arial"/>
      <w:sz w:val="18"/>
    </w:rPr>
  </w:style>
  <w:style w:type="paragraph" w:customStyle="1" w:styleId="TextBoxHeading">
    <w:name w:val="Text Box Heading"/>
    <w:basedOn w:val="TextBox"/>
    <w:next w:val="TextBox"/>
    <w:pPr>
      <w:jc w:val="center"/>
    </w:pPr>
    <w:rPr>
      <w:b/>
      <w:bCs/>
    </w:rPr>
  </w:style>
  <w:style w:type="paragraph" w:styleId="TOC1">
    <w:name w:val="toc 1"/>
    <w:basedOn w:val="Normal"/>
    <w:next w:val="Normal"/>
    <w:uiPriority w:val="39"/>
    <w:qFormat/>
    <w:pPr>
      <w:tabs>
        <w:tab w:val="clear" w:pos="850"/>
        <w:tab w:val="clear" w:pos="1191"/>
        <w:tab w:val="clear" w:pos="1531"/>
        <w:tab w:val="right" w:leader="dot" w:pos="9468"/>
      </w:tabs>
      <w:spacing w:before="120" w:after="120"/>
    </w:pPr>
    <w:rPr>
      <w:caps/>
    </w:rPr>
  </w:style>
  <w:style w:type="paragraph" w:styleId="TOC2">
    <w:name w:val="toc 2"/>
    <w:basedOn w:val="Normal"/>
    <w:next w:val="Normal"/>
    <w:uiPriority w:val="39"/>
    <w:qFormat/>
    <w:pPr>
      <w:tabs>
        <w:tab w:val="clear" w:pos="850"/>
        <w:tab w:val="clear" w:pos="1191"/>
        <w:tab w:val="clear" w:pos="1531"/>
        <w:tab w:val="right" w:leader="dot" w:pos="9468"/>
      </w:tabs>
      <w:ind w:left="198"/>
    </w:pPr>
  </w:style>
  <w:style w:type="paragraph" w:styleId="TOC3">
    <w:name w:val="toc 3"/>
    <w:basedOn w:val="Normal"/>
    <w:next w:val="Normal"/>
    <w:uiPriority w:val="39"/>
    <w:qFormat/>
    <w:pPr>
      <w:tabs>
        <w:tab w:val="clear" w:pos="850"/>
        <w:tab w:val="clear" w:pos="1191"/>
        <w:tab w:val="clear" w:pos="1531"/>
        <w:tab w:val="right" w:leader="dot" w:pos="9468"/>
      </w:tabs>
      <w:ind w:left="397"/>
    </w:pPr>
  </w:style>
  <w:style w:type="paragraph" w:styleId="TOC4">
    <w:name w:val="toc 4"/>
    <w:basedOn w:val="Normal"/>
    <w:next w:val="Normal"/>
    <w:qFormat/>
    <w:pPr>
      <w:tabs>
        <w:tab w:val="clear" w:pos="850"/>
        <w:tab w:val="clear" w:pos="1191"/>
        <w:tab w:val="clear" w:pos="1531"/>
        <w:tab w:val="right" w:leader="dot" w:pos="9468"/>
      </w:tabs>
      <w:ind w:left="595"/>
    </w:pPr>
    <w:rPr>
      <w:noProof/>
    </w:rPr>
  </w:style>
  <w:style w:type="paragraph" w:styleId="TOC5">
    <w:name w:val="toc 5"/>
    <w:basedOn w:val="Normal"/>
    <w:next w:val="Normal"/>
    <w:qFormat/>
    <w:pPr>
      <w:tabs>
        <w:tab w:val="clear" w:pos="850"/>
        <w:tab w:val="clear" w:pos="1191"/>
        <w:tab w:val="clear" w:pos="1531"/>
        <w:tab w:val="right" w:leader="dot" w:pos="9468"/>
      </w:tabs>
      <w:ind w:left="794"/>
    </w:pPr>
    <w:rPr>
      <w:noProof/>
    </w:rPr>
  </w:style>
  <w:style w:type="paragraph" w:customStyle="1" w:styleId="IndexHeading1">
    <w:name w:val="Index Heading1"/>
    <w:basedOn w:val="Normal"/>
    <w:next w:val="BodyText"/>
    <w:pPr>
      <w:keepNext/>
      <w:spacing w:before="1200" w:after="720"/>
      <w:jc w:val="center"/>
    </w:pPr>
    <w:rPr>
      <w:b/>
      <w:caps/>
      <w:lang w:val="en-US"/>
    </w:rPr>
  </w:style>
  <w:style w:type="paragraph" w:styleId="BlockText">
    <w:name w:val="Block Text"/>
    <w:basedOn w:val="Normal"/>
    <w:pPr>
      <w:spacing w:after="120"/>
      <w:ind w:left="1440" w:right="1440"/>
    </w:pPr>
  </w:style>
  <w:style w:type="paragraph" w:styleId="TOC9">
    <w:name w:val="toc 9"/>
    <w:basedOn w:val="Normal"/>
    <w:next w:val="Normal"/>
    <w:qFormat/>
    <w:pPr>
      <w:tabs>
        <w:tab w:val="clear" w:pos="850"/>
        <w:tab w:val="clear" w:pos="1191"/>
        <w:tab w:val="clear" w:pos="1531"/>
      </w:tabs>
      <w:ind w:left="1760"/>
    </w:pPr>
  </w:style>
  <w:style w:type="paragraph" w:customStyle="1" w:styleId="Abstract">
    <w:name w:val="Abstract"/>
    <w:basedOn w:val="BodyText"/>
    <w:pPr>
      <w:pBdr>
        <w:top w:val="single" w:sz="4" w:space="1" w:color="auto"/>
        <w:left w:val="single" w:sz="4" w:space="4" w:color="auto"/>
        <w:bottom w:val="single" w:sz="4" w:space="1" w:color="auto"/>
        <w:right w:val="single" w:sz="4" w:space="4" w:color="auto"/>
      </w:pBdr>
      <w:ind w:left="442" w:firstLine="0"/>
    </w:pPr>
    <w:rPr>
      <w:lang w:val="en-US"/>
    </w:rPr>
  </w:style>
  <w:style w:type="paragraph" w:customStyle="1" w:styleId="Author">
    <w:name w:val="Author"/>
    <w:basedOn w:val="BodyText"/>
    <w:pPr>
      <w:ind w:firstLine="0"/>
    </w:pPr>
    <w:rPr>
      <w:lang w:val="en-US"/>
    </w:rPr>
  </w:style>
  <w:style w:type="paragraph" w:customStyle="1" w:styleId="Chart">
    <w:name w:val="Chart"/>
    <w:basedOn w:val="Normal"/>
    <w:next w:val="BodyText"/>
    <w:pPr>
      <w:spacing w:after="240"/>
      <w:jc w:val="center"/>
    </w:pPr>
    <w:rPr>
      <w:lang w:val="en-US"/>
    </w:rPr>
  </w:style>
  <w:style w:type="paragraph" w:customStyle="1" w:styleId="ChartSub-title">
    <w:name w:val="Chart Sub-title"/>
    <w:basedOn w:val="Normal"/>
    <w:pPr>
      <w:keepNext/>
      <w:spacing w:after="120"/>
      <w:jc w:val="center"/>
    </w:pPr>
    <w:rPr>
      <w:rFonts w:ascii="Arial" w:hAnsi="Arial" w:cs="Arial"/>
      <w:sz w:val="18"/>
      <w:lang w:val="en-US"/>
    </w:rPr>
  </w:style>
  <w:style w:type="paragraph" w:customStyle="1" w:styleId="ChartTitle">
    <w:name w:val="Chart Title"/>
    <w:basedOn w:val="Normal"/>
    <w:next w:val="ChartSub-title"/>
    <w:pPr>
      <w:keepNext/>
      <w:spacing w:after="240"/>
      <w:jc w:val="center"/>
    </w:pPr>
    <w:rPr>
      <w:rFonts w:ascii="Arial" w:hAnsi="Arial" w:cs="Arial"/>
      <w:b/>
      <w:sz w:val="18"/>
      <w:lang w:val="en-US"/>
    </w:rPr>
  </w:style>
  <w:style w:type="paragraph" w:customStyle="1" w:styleId="ChartNote">
    <w:name w:val="Chart Note"/>
    <w:basedOn w:val="Normal"/>
    <w:pPr>
      <w:spacing w:after="120"/>
      <w:jc w:val="left"/>
    </w:pPr>
    <w:rPr>
      <w:rFonts w:ascii="Arial" w:hAnsi="Arial" w:cs="Arial"/>
      <w:sz w:val="16"/>
      <w:lang w:val="en-US"/>
    </w:rPr>
  </w:style>
  <w:style w:type="paragraph" w:customStyle="1" w:styleId="BoxHeading2">
    <w:name w:val="Box Heading 2"/>
    <w:basedOn w:val="Normal"/>
    <w:next w:val="BoxBodyText"/>
    <w:pPr>
      <w:spacing w:before="240" w:after="240"/>
      <w:jc w:val="left"/>
    </w:pPr>
    <w:rPr>
      <w:rFonts w:ascii="Arial" w:hAnsi="Arial" w:cs="Arial"/>
      <w:b/>
      <w:sz w:val="18"/>
      <w:lang w:val="en-US"/>
    </w:rPr>
  </w:style>
  <w:style w:type="paragraph" w:customStyle="1" w:styleId="BoxHeading3">
    <w:name w:val="Box Heading 3"/>
    <w:basedOn w:val="Normal"/>
    <w:next w:val="BoxBodyText"/>
    <w:pPr>
      <w:spacing w:before="240" w:after="240"/>
      <w:jc w:val="left"/>
    </w:pPr>
    <w:rPr>
      <w:rFonts w:ascii="Arial" w:hAnsi="Arial" w:cs="Arial"/>
      <w:b/>
      <w:i/>
      <w:sz w:val="18"/>
      <w:lang w:val="en-US"/>
    </w:rPr>
  </w:style>
  <w:style w:type="paragraph" w:customStyle="1" w:styleId="BoxNote">
    <w:name w:val="Box Note"/>
    <w:basedOn w:val="Normal"/>
    <w:pPr>
      <w:tabs>
        <w:tab w:val="clear" w:pos="850"/>
        <w:tab w:val="clear" w:pos="1191"/>
        <w:tab w:val="clear" w:pos="1531"/>
        <w:tab w:val="left" w:pos="340"/>
      </w:tabs>
      <w:spacing w:after="120"/>
      <w:jc w:val="left"/>
    </w:pPr>
    <w:rPr>
      <w:rFonts w:ascii="Arial" w:hAnsi="Arial" w:cs="Arial"/>
      <w:sz w:val="18"/>
      <w:lang w:val="en-US"/>
    </w:rPr>
  </w:style>
  <w:style w:type="paragraph" w:customStyle="1" w:styleId="ListBulletBox">
    <w:name w:val="List Bullet Box"/>
    <w:basedOn w:val="Normal"/>
    <w:pPr>
      <w:numPr>
        <w:numId w:val="11"/>
      </w:numPr>
      <w:tabs>
        <w:tab w:val="clear" w:pos="1191"/>
        <w:tab w:val="clear" w:pos="1531"/>
      </w:tabs>
      <w:spacing w:after="240"/>
    </w:pPr>
    <w:rPr>
      <w:rFonts w:ascii="Arial" w:hAnsi="Arial" w:cs="Arial"/>
      <w:sz w:val="18"/>
      <w:lang w:val="en-US"/>
    </w:rPr>
  </w:style>
  <w:style w:type="paragraph" w:customStyle="1" w:styleId="ListBulletBox2">
    <w:name w:val="List Bullet Box 2"/>
    <w:basedOn w:val="Normal"/>
    <w:pPr>
      <w:numPr>
        <w:numId w:val="12"/>
      </w:numPr>
      <w:tabs>
        <w:tab w:val="clear" w:pos="850"/>
        <w:tab w:val="clear" w:pos="1531"/>
      </w:tabs>
      <w:spacing w:after="240"/>
    </w:pPr>
    <w:rPr>
      <w:rFonts w:ascii="Arial" w:hAnsi="Arial" w:cs="Arial"/>
      <w:sz w:val="18"/>
      <w:lang w:val="en-US"/>
    </w:rPr>
  </w:style>
  <w:style w:type="paragraph" w:customStyle="1" w:styleId="ListBulletBox3">
    <w:name w:val="List Bullet Box 3"/>
    <w:basedOn w:val="Normal"/>
    <w:pPr>
      <w:numPr>
        <w:numId w:val="13"/>
      </w:numPr>
      <w:tabs>
        <w:tab w:val="clear" w:pos="850"/>
        <w:tab w:val="clear" w:pos="1191"/>
        <w:tab w:val="clear" w:pos="1531"/>
      </w:tabs>
      <w:spacing w:after="240"/>
    </w:pPr>
    <w:rPr>
      <w:rFonts w:ascii="Arial" w:hAnsi="Arial" w:cs="Arial"/>
      <w:sz w:val="18"/>
      <w:lang w:val="en-US"/>
    </w:rPr>
  </w:style>
  <w:style w:type="paragraph" w:customStyle="1" w:styleId="ListNumberBox">
    <w:name w:val="List Number Box"/>
    <w:basedOn w:val="Normal"/>
    <w:pPr>
      <w:numPr>
        <w:numId w:val="14"/>
      </w:numPr>
      <w:tabs>
        <w:tab w:val="clear" w:pos="1191"/>
        <w:tab w:val="clear" w:pos="1531"/>
        <w:tab w:val="clear" w:pos="1950"/>
      </w:tabs>
      <w:spacing w:after="240"/>
      <w:ind w:left="850"/>
    </w:pPr>
    <w:rPr>
      <w:rFonts w:ascii="Arial" w:hAnsi="Arial" w:cs="Arial"/>
      <w:sz w:val="18"/>
      <w:lang w:val="en-US"/>
    </w:rPr>
  </w:style>
  <w:style w:type="paragraph" w:customStyle="1" w:styleId="ListNumberBox2">
    <w:name w:val="List Number Box 2"/>
    <w:basedOn w:val="Normal"/>
    <w:pPr>
      <w:numPr>
        <w:ilvl w:val="1"/>
        <w:numId w:val="14"/>
      </w:numPr>
      <w:tabs>
        <w:tab w:val="clear" w:pos="850"/>
        <w:tab w:val="clear" w:pos="1531"/>
        <w:tab w:val="clear" w:pos="2291"/>
      </w:tabs>
      <w:spacing w:after="240"/>
      <w:ind w:left="1191" w:hanging="340"/>
    </w:pPr>
    <w:rPr>
      <w:rFonts w:ascii="Arial" w:hAnsi="Arial" w:cs="Arial"/>
      <w:sz w:val="18"/>
      <w:lang w:val="en-US"/>
    </w:rPr>
  </w:style>
  <w:style w:type="paragraph" w:customStyle="1" w:styleId="ListNumberBox3">
    <w:name w:val="List Number Box 3"/>
    <w:basedOn w:val="Normal"/>
    <w:pPr>
      <w:numPr>
        <w:ilvl w:val="2"/>
        <w:numId w:val="14"/>
      </w:numPr>
      <w:tabs>
        <w:tab w:val="clear" w:pos="850"/>
        <w:tab w:val="clear" w:pos="1191"/>
        <w:tab w:val="clear" w:pos="1531"/>
        <w:tab w:val="clear" w:pos="2574"/>
        <w:tab w:val="left" w:pos="1474"/>
      </w:tabs>
      <w:spacing w:after="240"/>
      <w:ind w:left="1474"/>
    </w:pPr>
    <w:rPr>
      <w:rFonts w:ascii="Arial" w:hAnsi="Arial" w:cs="Arial"/>
      <w:sz w:val="18"/>
      <w:lang w:val="en-US"/>
    </w:rPr>
  </w:style>
  <w:style w:type="paragraph" w:customStyle="1" w:styleId="ListContinueBox">
    <w:name w:val="List Continue Box"/>
    <w:basedOn w:val="Normal"/>
    <w:pPr>
      <w:tabs>
        <w:tab w:val="clear" w:pos="850"/>
        <w:tab w:val="clear" w:pos="1191"/>
        <w:tab w:val="clear" w:pos="1531"/>
      </w:tabs>
      <w:spacing w:after="240"/>
      <w:ind w:left="850"/>
    </w:pPr>
    <w:rPr>
      <w:rFonts w:ascii="Arial" w:hAnsi="Arial" w:cs="Arial"/>
      <w:sz w:val="18"/>
      <w:lang w:val="en-US"/>
    </w:rPr>
  </w:style>
  <w:style w:type="paragraph" w:customStyle="1" w:styleId="ListContinueBox2">
    <w:name w:val="List Continue Box 2"/>
    <w:basedOn w:val="Normal"/>
    <w:pPr>
      <w:tabs>
        <w:tab w:val="clear" w:pos="850"/>
        <w:tab w:val="clear" w:pos="1191"/>
        <w:tab w:val="clear" w:pos="1531"/>
      </w:tabs>
      <w:spacing w:after="240"/>
      <w:ind w:left="1191"/>
    </w:pPr>
    <w:rPr>
      <w:rFonts w:ascii="Arial" w:hAnsi="Arial" w:cs="Arial"/>
      <w:sz w:val="18"/>
      <w:lang w:val="en-US"/>
    </w:rPr>
  </w:style>
  <w:style w:type="paragraph" w:customStyle="1" w:styleId="ListContinueBox3">
    <w:name w:val="List Continue Box 3"/>
    <w:basedOn w:val="Normal"/>
    <w:pPr>
      <w:tabs>
        <w:tab w:val="clear" w:pos="850"/>
        <w:tab w:val="clear" w:pos="1191"/>
        <w:tab w:val="clear" w:pos="1531"/>
      </w:tabs>
      <w:spacing w:after="240"/>
      <w:ind w:left="1474"/>
    </w:pPr>
    <w:rPr>
      <w:rFonts w:ascii="Arial" w:hAnsi="Arial" w:cs="Arial"/>
      <w:sz w:val="18"/>
      <w:lang w:val="en-US"/>
    </w:rPr>
  </w:style>
  <w:style w:type="paragraph" w:customStyle="1" w:styleId="BoxSource">
    <w:name w:val="Box Source"/>
    <w:basedOn w:val="Normal"/>
    <w:next w:val="BodyText"/>
    <w:pPr>
      <w:spacing w:after="360"/>
    </w:pPr>
    <w:rPr>
      <w:rFonts w:ascii="Arial" w:hAnsi="Arial" w:cs="Arial"/>
      <w:sz w:val="16"/>
      <w:lang w:val="en-US"/>
    </w:rPr>
  </w:style>
  <w:style w:type="character" w:customStyle="1" w:styleId="Cote">
    <w:name w:val="Cote"/>
    <w:basedOn w:val="DefaultParagraphFont"/>
    <w:rPr>
      <w:caps/>
      <w:smallCaps w:val="0"/>
      <w:lang w:val="en-US"/>
    </w:rPr>
  </w:style>
  <w:style w:type="numbering" w:customStyle="1" w:styleId="NumberedNote">
    <w:name w:val="Numbered Note"/>
    <w:basedOn w:val="NoList"/>
    <w:pPr>
      <w:numPr>
        <w:numId w:val="1"/>
      </w:numPr>
    </w:pPr>
  </w:style>
  <w:style w:type="numbering" w:customStyle="1" w:styleId="BulletedNote">
    <w:name w:val="Bulleted Note"/>
    <w:basedOn w:val="NoList"/>
    <w:pPr>
      <w:numPr>
        <w:numId w:val="2"/>
      </w:numPr>
    </w:pPr>
  </w:style>
  <w:style w:type="numbering" w:customStyle="1" w:styleId="NumericNote">
    <w:name w:val="Numeric Note"/>
    <w:basedOn w:val="NoList"/>
    <w:pPr>
      <w:numPr>
        <w:numId w:val="3"/>
      </w:numPr>
    </w:pPr>
  </w:style>
  <w:style w:type="numbering" w:customStyle="1" w:styleId="AlphaNote">
    <w:name w:val="Alpha Note"/>
    <w:basedOn w:val="NoList"/>
    <w:pPr>
      <w:numPr>
        <w:numId w:val="4"/>
      </w:numPr>
    </w:pPr>
  </w:style>
  <w:style w:type="paragraph" w:customStyle="1" w:styleId="AcknowledgementHeading">
    <w:name w:val="Acknowledgement Heading"/>
    <w:basedOn w:val="Normal"/>
    <w:next w:val="BodyText"/>
    <w:pPr>
      <w:keepNext/>
      <w:spacing w:before="1200" w:after="720"/>
      <w:jc w:val="center"/>
    </w:pPr>
    <w:rPr>
      <w:b/>
      <w:caps/>
      <w:lang w:val="en-US"/>
    </w:rPr>
  </w:style>
  <w:style w:type="paragraph" w:styleId="EnvelopeAddress">
    <w:name w:val="envelope address"/>
    <w:basedOn w:val="Normal"/>
    <w:pPr>
      <w:framePr w:w="7938" w:h="1985" w:hRule="exact" w:hSpace="141" w:wrap="auto" w:hAnchor="page" w:xAlign="center" w:yAlign="bottom"/>
      <w:ind w:left="2835"/>
    </w:pPr>
    <w:rPr>
      <w:rFonts w:ascii="Arial" w:hAnsi="Arial" w:cs="Arial"/>
      <w:sz w:val="24"/>
      <w:szCs w:val="24"/>
    </w:rPr>
  </w:style>
  <w:style w:type="paragraph" w:styleId="EnvelopeReturn">
    <w:name w:val="envelope return"/>
    <w:basedOn w:val="Normal"/>
    <w:rPr>
      <w:rFonts w:ascii="Arial" w:hAnsi="Arial" w:cs="Arial"/>
      <w:sz w:val="20"/>
      <w:szCs w:val="20"/>
    </w:rPr>
  </w:style>
  <w:style w:type="paragraph" w:styleId="HTMLAddress">
    <w:name w:val="HTML Address"/>
    <w:basedOn w:val="Normal"/>
    <w:rPr>
      <w:i/>
      <w:iCs/>
    </w:rPr>
  </w:style>
  <w:style w:type="paragraph" w:styleId="CommentText">
    <w:name w:val="annotation text"/>
    <w:basedOn w:val="Normal"/>
    <w:link w:val="CommentTextChar"/>
    <w:semiHidden/>
    <w:rPr>
      <w:sz w:val="20"/>
      <w:szCs w:val="20"/>
    </w:rPr>
  </w:style>
  <w:style w:type="paragraph" w:styleId="BodyText2">
    <w:name w:val="Body Text 2"/>
    <w:basedOn w:val="Normal"/>
    <w:pPr>
      <w:spacing w:after="120" w:line="480" w:lineRule="auto"/>
    </w:pPr>
  </w:style>
  <w:style w:type="paragraph" w:styleId="BodyText3">
    <w:name w:val="Body Text 3"/>
    <w:basedOn w:val="Normal"/>
    <w:pPr>
      <w:spacing w:after="120"/>
    </w:pPr>
    <w:rPr>
      <w:sz w:val="16"/>
      <w:szCs w:val="16"/>
    </w:rPr>
  </w:style>
  <w:style w:type="paragraph" w:styleId="Date">
    <w:name w:val="Date"/>
    <w:basedOn w:val="Normal"/>
    <w:next w:val="Normal"/>
  </w:style>
  <w:style w:type="paragraph" w:styleId="Header">
    <w:name w:val="header"/>
    <w:basedOn w:val="Normal"/>
    <w:link w:val="HeaderChar"/>
    <w:uiPriority w:val="99"/>
    <w:pPr>
      <w:tabs>
        <w:tab w:val="clear" w:pos="850"/>
        <w:tab w:val="clear" w:pos="1191"/>
        <w:tab w:val="clear" w:pos="1531"/>
        <w:tab w:val="center" w:pos="4536"/>
        <w:tab w:val="right" w:pos="9072"/>
      </w:tabs>
    </w:p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DocumentMap">
    <w:name w:val="Document Map"/>
    <w:basedOn w:val="Normal"/>
    <w:semiHidden/>
    <w:pPr>
      <w:shd w:val="clear" w:color="auto" w:fill="000080"/>
    </w:pPr>
    <w:rPr>
      <w:rFonts w:ascii="Tahoma" w:hAnsi="Tahoma" w:cs="Tahoma"/>
    </w:rPr>
  </w:style>
  <w:style w:type="paragraph" w:styleId="Closing">
    <w:name w:val="Closing"/>
    <w:basedOn w:val="Normal"/>
    <w:pPr>
      <w:ind w:left="4252"/>
    </w:pPr>
  </w:style>
  <w:style w:type="paragraph" w:styleId="Index2">
    <w:name w:val="index 2"/>
    <w:basedOn w:val="Normal"/>
    <w:next w:val="Normal"/>
    <w:semiHidden/>
    <w:pPr>
      <w:tabs>
        <w:tab w:val="clear" w:pos="850"/>
        <w:tab w:val="clear" w:pos="1191"/>
        <w:tab w:val="clear" w:pos="1531"/>
      </w:tabs>
      <w:ind w:left="440" w:hanging="220"/>
    </w:pPr>
  </w:style>
  <w:style w:type="paragraph" w:styleId="Index3">
    <w:name w:val="index 3"/>
    <w:basedOn w:val="Normal"/>
    <w:next w:val="Normal"/>
    <w:semiHidden/>
    <w:pPr>
      <w:tabs>
        <w:tab w:val="clear" w:pos="850"/>
        <w:tab w:val="clear" w:pos="1191"/>
        <w:tab w:val="clear" w:pos="1531"/>
      </w:tabs>
      <w:ind w:left="660" w:hanging="220"/>
    </w:pPr>
  </w:style>
  <w:style w:type="paragraph" w:styleId="Index4">
    <w:name w:val="index 4"/>
    <w:basedOn w:val="Normal"/>
    <w:next w:val="Normal"/>
    <w:semiHidden/>
    <w:pPr>
      <w:tabs>
        <w:tab w:val="clear" w:pos="850"/>
        <w:tab w:val="clear" w:pos="1191"/>
        <w:tab w:val="clear" w:pos="1531"/>
      </w:tabs>
      <w:ind w:left="880" w:hanging="220"/>
    </w:pPr>
  </w:style>
  <w:style w:type="paragraph" w:styleId="Index5">
    <w:name w:val="index 5"/>
    <w:basedOn w:val="Normal"/>
    <w:next w:val="Normal"/>
    <w:semiHidden/>
    <w:pPr>
      <w:tabs>
        <w:tab w:val="clear" w:pos="850"/>
        <w:tab w:val="clear" w:pos="1191"/>
        <w:tab w:val="clear" w:pos="1531"/>
      </w:tabs>
      <w:ind w:left="1100" w:hanging="220"/>
    </w:pPr>
  </w:style>
  <w:style w:type="paragraph" w:styleId="Index6">
    <w:name w:val="index 6"/>
    <w:basedOn w:val="Normal"/>
    <w:next w:val="Normal"/>
    <w:semiHidden/>
    <w:pPr>
      <w:tabs>
        <w:tab w:val="clear" w:pos="850"/>
        <w:tab w:val="clear" w:pos="1191"/>
        <w:tab w:val="clear" w:pos="1531"/>
      </w:tabs>
      <w:ind w:left="1320" w:hanging="220"/>
    </w:pPr>
  </w:style>
  <w:style w:type="paragraph" w:styleId="Index7">
    <w:name w:val="index 7"/>
    <w:basedOn w:val="Normal"/>
    <w:next w:val="Normal"/>
    <w:semiHidden/>
    <w:pPr>
      <w:tabs>
        <w:tab w:val="clear" w:pos="850"/>
        <w:tab w:val="clear" w:pos="1191"/>
        <w:tab w:val="clear" w:pos="1531"/>
      </w:tabs>
      <w:ind w:left="1540" w:hanging="220"/>
    </w:pPr>
  </w:style>
  <w:style w:type="paragraph" w:styleId="Index8">
    <w:name w:val="index 8"/>
    <w:basedOn w:val="Normal"/>
    <w:next w:val="Normal"/>
    <w:semiHidden/>
    <w:pPr>
      <w:tabs>
        <w:tab w:val="clear" w:pos="850"/>
        <w:tab w:val="clear" w:pos="1191"/>
        <w:tab w:val="clear" w:pos="1531"/>
      </w:tabs>
      <w:ind w:left="1760" w:hanging="220"/>
    </w:pPr>
  </w:style>
  <w:style w:type="paragraph" w:styleId="Index9">
    <w:name w:val="index 9"/>
    <w:basedOn w:val="Normal"/>
    <w:next w:val="Normal"/>
    <w:semiHidden/>
    <w:pPr>
      <w:tabs>
        <w:tab w:val="clear" w:pos="850"/>
        <w:tab w:val="clear" w:pos="1191"/>
        <w:tab w:val="clear" w:pos="1531"/>
      </w:tabs>
      <w:ind w:left="1980" w:hanging="220"/>
    </w:pPr>
  </w:style>
  <w:style w:type="paragraph" w:styleId="Caption">
    <w:name w:val="caption"/>
    <w:basedOn w:val="Normal"/>
    <w:next w:val="Normal"/>
    <w:qFormat/>
    <w:pPr>
      <w:spacing w:before="120" w:after="120"/>
    </w:pPr>
    <w:rPr>
      <w:b/>
      <w:bCs/>
      <w:sz w:val="20"/>
      <w:szCs w:val="20"/>
    </w:rPr>
  </w:style>
  <w:style w:type="paragraph" w:styleId="NormalWeb">
    <w:name w:val="Normal (Web)"/>
    <w:basedOn w:val="Normal"/>
    <w:uiPriority w:val="99"/>
    <w:rPr>
      <w:sz w:val="24"/>
      <w:szCs w:val="24"/>
    </w:rPr>
  </w:style>
  <w:style w:type="paragraph" w:styleId="CommentSubject">
    <w:name w:val="annotation subject"/>
    <w:basedOn w:val="CommentText"/>
    <w:next w:val="CommentText"/>
    <w:link w:val="CommentSubjectChar"/>
    <w:uiPriority w:val="99"/>
    <w:semiHidden/>
    <w:rPr>
      <w:b/>
      <w:bCs/>
    </w:rPr>
  </w:style>
  <w:style w:type="paragraph" w:styleId="Footer">
    <w:name w:val="footer"/>
    <w:basedOn w:val="Normal"/>
    <w:link w:val="FooterChar"/>
    <w:uiPriority w:val="99"/>
    <w:pPr>
      <w:tabs>
        <w:tab w:val="clear" w:pos="850"/>
        <w:tab w:val="clear" w:pos="1191"/>
        <w:tab w:val="clear" w:pos="1531"/>
        <w:tab w:val="center" w:pos="4536"/>
        <w:tab w:val="right" w:pos="9072"/>
      </w:tabs>
    </w:pPr>
  </w:style>
  <w:style w:type="paragraph" w:styleId="HTMLPreformatted">
    <w:name w:val="HTML Preformatted"/>
    <w:basedOn w:val="Normal"/>
    <w:rPr>
      <w:rFonts w:ascii="Courier New" w:hAnsi="Courier New" w:cs="Courier New"/>
      <w:sz w:val="20"/>
      <w:szCs w:val="20"/>
    </w:rPr>
  </w:style>
  <w:style w:type="paragraph" w:styleId="BodyTextFirstIndent">
    <w:name w:val="Body Text First Indent"/>
    <w:basedOn w:val="BodyText"/>
    <w:pPr>
      <w:spacing w:after="120"/>
      <w:ind w:firstLine="210"/>
    </w:pPr>
  </w:style>
  <w:style w:type="paragraph" w:styleId="BodyTextIndent">
    <w:name w:val="Body Text Indent"/>
    <w:basedOn w:val="Normal"/>
    <w:pPr>
      <w:spacing w:after="240"/>
      <w:ind w:left="442"/>
    </w:pPr>
  </w:style>
  <w:style w:type="paragraph" w:styleId="BodyTextIndent2">
    <w:name w:val="Body Text Indent 2"/>
    <w:basedOn w:val="Normal"/>
    <w:pPr>
      <w:spacing w:after="120" w:line="480" w:lineRule="auto"/>
      <w:ind w:left="283"/>
    </w:pPr>
  </w:style>
  <w:style w:type="paragraph" w:styleId="BodyTextIndent3">
    <w:name w:val="Body Text Indent 3"/>
    <w:basedOn w:val="Normal"/>
    <w:pPr>
      <w:spacing w:after="120"/>
      <w:ind w:left="283"/>
    </w:pPr>
    <w:rPr>
      <w:sz w:val="16"/>
      <w:szCs w:val="16"/>
    </w:rPr>
  </w:style>
  <w:style w:type="paragraph" w:styleId="BodyTextFirstIndent2">
    <w:name w:val="Body Text First Indent 2"/>
    <w:basedOn w:val="BodyTextIndent"/>
    <w:pPr>
      <w:ind w:firstLine="210"/>
    </w:pPr>
  </w:style>
  <w:style w:type="paragraph" w:styleId="NormalIndent">
    <w:name w:val="Normal Indent"/>
    <w:basedOn w:val="Normal"/>
    <w:pPr>
      <w:ind w:left="708"/>
    </w:pPr>
  </w:style>
  <w:style w:type="paragraph" w:styleId="Salutation">
    <w:name w:val="Salutation"/>
    <w:basedOn w:val="Normal"/>
    <w:next w:val="Normal"/>
  </w:style>
  <w:style w:type="paragraph" w:styleId="Signature">
    <w:name w:val="Signature"/>
    <w:basedOn w:val="Normal"/>
    <w:pPr>
      <w:ind w:left="4252"/>
    </w:pPr>
  </w:style>
  <w:style w:type="paragraph" w:styleId="E-mailSignature">
    <w:name w:val="E-mail Signature"/>
    <w:basedOn w:val="Normal"/>
  </w:style>
  <w:style w:type="paragraph" w:styleId="Subtitle">
    <w:name w:val="Subtitle"/>
    <w:basedOn w:val="Normal"/>
    <w:qFormat/>
    <w:pPr>
      <w:spacing w:after="60"/>
      <w:jc w:val="center"/>
      <w:outlineLvl w:val="1"/>
    </w:pPr>
    <w:rPr>
      <w:rFonts w:ascii="Arial" w:hAnsi="Arial" w:cs="Arial"/>
      <w:sz w:val="24"/>
      <w:szCs w:val="24"/>
    </w:rPr>
  </w:style>
  <w:style w:type="paragraph" w:styleId="TableofFigures">
    <w:name w:val="table of figures"/>
    <w:basedOn w:val="Normal"/>
    <w:next w:val="Normal"/>
    <w:semiHidden/>
    <w:pPr>
      <w:tabs>
        <w:tab w:val="clear" w:pos="850"/>
        <w:tab w:val="clear" w:pos="1191"/>
        <w:tab w:val="clear" w:pos="1531"/>
      </w:tabs>
      <w:ind w:left="440" w:hanging="440"/>
    </w:pPr>
  </w:style>
  <w:style w:type="paragraph" w:styleId="TableofAuthorities">
    <w:name w:val="table of authorities"/>
    <w:basedOn w:val="Normal"/>
    <w:next w:val="Normal"/>
    <w:semiHidden/>
    <w:pPr>
      <w:tabs>
        <w:tab w:val="clear" w:pos="850"/>
        <w:tab w:val="clear" w:pos="1191"/>
        <w:tab w:val="clear" w:pos="1531"/>
      </w:tabs>
      <w:ind w:left="220" w:hanging="220"/>
    </w:pPr>
  </w:style>
  <w:style w:type="paragraph" w:styleId="PlainText">
    <w:name w:val="Plain Text"/>
    <w:basedOn w:val="Normal"/>
    <w:rPr>
      <w:rFonts w:ascii="Courier New" w:hAnsi="Courier New" w:cs="Courier New"/>
      <w:sz w:val="20"/>
      <w:szCs w:val="20"/>
    </w:rPr>
  </w:style>
  <w:style w:type="paragraph" w:styleId="BalloonText">
    <w:name w:val="Balloon Text"/>
    <w:basedOn w:val="Normal"/>
    <w:link w:val="BalloonTextChar"/>
    <w:uiPriority w:val="99"/>
    <w:semiHidden/>
    <w:rPr>
      <w:rFonts w:ascii="Tahoma" w:hAnsi="Tahoma" w:cs="Tahoma"/>
      <w:sz w:val="16"/>
      <w:szCs w:val="16"/>
    </w:r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jc w:val="both"/>
    </w:pPr>
    <w:rPr>
      <w:rFonts w:ascii="Courier New" w:hAnsi="Courier New" w:cs="Courier New"/>
      <w:lang w:val="en-GB" w:eastAsia="zh-CN"/>
    </w:rPr>
  </w:style>
  <w:style w:type="paragraph" w:styleId="Title">
    <w:name w:val="Title"/>
    <w:basedOn w:val="Normal"/>
    <w:qFormat/>
    <w:pPr>
      <w:spacing w:before="240" w:after="60"/>
      <w:jc w:val="center"/>
      <w:outlineLvl w:val="0"/>
    </w:pPr>
    <w:rPr>
      <w:rFonts w:ascii="Arial" w:hAnsi="Arial" w:cs="Arial"/>
      <w:b/>
      <w:bCs/>
      <w:kern w:val="28"/>
      <w:sz w:val="32"/>
      <w:szCs w:val="32"/>
    </w:rPr>
  </w:style>
  <w:style w:type="paragraph" w:styleId="NoteHeading">
    <w:name w:val="Note Heading"/>
    <w:basedOn w:val="Normal"/>
    <w:next w:val="Normal"/>
  </w:style>
  <w:style w:type="paragraph" w:styleId="TOAHeading">
    <w:name w:val="toa heading"/>
    <w:basedOn w:val="Normal"/>
    <w:next w:val="Normal"/>
    <w:semiHidden/>
    <w:pPr>
      <w:spacing w:before="120"/>
    </w:pPr>
    <w:rPr>
      <w:rFonts w:ascii="Arial" w:hAnsi="Arial" w:cs="Arial"/>
      <w:b/>
      <w:bCs/>
      <w:sz w:val="24"/>
      <w:szCs w:val="24"/>
    </w:rPr>
  </w:style>
  <w:style w:type="paragraph" w:styleId="TOC6">
    <w:name w:val="toc 6"/>
    <w:basedOn w:val="Normal"/>
    <w:next w:val="Normal"/>
    <w:qFormat/>
    <w:pPr>
      <w:tabs>
        <w:tab w:val="clear" w:pos="850"/>
        <w:tab w:val="clear" w:pos="1191"/>
        <w:tab w:val="clear" w:pos="1531"/>
      </w:tabs>
      <w:ind w:left="1100"/>
    </w:pPr>
  </w:style>
  <w:style w:type="paragraph" w:styleId="TOC7">
    <w:name w:val="toc 7"/>
    <w:basedOn w:val="Normal"/>
    <w:next w:val="Normal"/>
    <w:qFormat/>
    <w:pPr>
      <w:tabs>
        <w:tab w:val="clear" w:pos="850"/>
        <w:tab w:val="clear" w:pos="1191"/>
        <w:tab w:val="clear" w:pos="1531"/>
      </w:tabs>
      <w:ind w:left="1320"/>
    </w:pPr>
  </w:style>
  <w:style w:type="paragraph" w:styleId="TOC8">
    <w:name w:val="toc 8"/>
    <w:basedOn w:val="Normal"/>
    <w:next w:val="Normal"/>
    <w:qFormat/>
    <w:pPr>
      <w:tabs>
        <w:tab w:val="clear" w:pos="850"/>
        <w:tab w:val="clear" w:pos="1191"/>
        <w:tab w:val="clear" w:pos="1531"/>
      </w:tabs>
      <w:ind w:left="1540"/>
    </w:pPr>
  </w:style>
  <w:style w:type="paragraph" w:customStyle="1" w:styleId="BoxBodyText">
    <w:name w:val="Box Body Text"/>
    <w:basedOn w:val="Normal"/>
    <w:pPr>
      <w:spacing w:after="240"/>
      <w:ind w:firstLine="442"/>
    </w:pPr>
    <w:rPr>
      <w:rFonts w:ascii="Arial" w:hAnsi="Arial" w:cs="Arial"/>
      <w:sz w:val="18"/>
      <w:lang w:val="en-US"/>
    </w:rPr>
  </w:style>
  <w:style w:type="paragraph" w:customStyle="1" w:styleId="BoxBodyTextIndent">
    <w:name w:val="Box Body Text Indent"/>
    <w:basedOn w:val="Normal"/>
    <w:pPr>
      <w:spacing w:after="240"/>
      <w:ind w:left="442"/>
    </w:pPr>
    <w:rPr>
      <w:rFonts w:ascii="Arial" w:hAnsi="Arial" w:cs="Arial"/>
      <w:sz w:val="18"/>
      <w:lang w:val="en-US"/>
    </w:rPr>
  </w:style>
  <w:style w:type="character" w:styleId="PageNumber">
    <w:name w:val="page number"/>
    <w:basedOn w:val="DefaultParagraphFont"/>
    <w:uiPriority w:val="99"/>
    <w:semiHidden/>
    <w:unhideWhenUsed/>
  </w:style>
  <w:style w:type="paragraph" w:styleId="Bibliography">
    <w:name w:val="Bibliography"/>
    <w:basedOn w:val="Normal"/>
    <w:next w:val="Normal"/>
    <w:uiPriority w:val="37"/>
    <w:unhideWhenUsed/>
  </w:style>
  <w:style w:type="paragraph" w:styleId="IntenseQuote">
    <w:name w:val="Intense Quote"/>
    <w:basedOn w:val="Normal"/>
    <w:next w:val="Normal"/>
    <w:link w:val="IntenseQuoteChar"/>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Pr>
      <w:b/>
      <w:bCs/>
      <w:i/>
      <w:iCs/>
      <w:color w:val="4F81BD" w:themeColor="accent1"/>
      <w:sz w:val="22"/>
      <w:szCs w:val="22"/>
      <w:lang w:val="en-GB" w:eastAsia="zh-CN"/>
    </w:rPr>
  </w:style>
  <w:style w:type="paragraph" w:styleId="ListParagraph">
    <w:name w:val="List Paragraph"/>
    <w:basedOn w:val="Normal"/>
    <w:uiPriority w:val="34"/>
    <w:qFormat/>
    <w:pPr>
      <w:ind w:left="720"/>
      <w:contextualSpacing/>
    </w:pPr>
  </w:style>
  <w:style w:type="paragraph" w:styleId="NoSpacing">
    <w:name w:val="No Spacing"/>
    <w:uiPriority w:val="1"/>
    <w:qFormat/>
    <w:pPr>
      <w:tabs>
        <w:tab w:val="left" w:pos="850"/>
        <w:tab w:val="left" w:pos="1191"/>
        <w:tab w:val="left" w:pos="1531"/>
      </w:tabs>
      <w:jc w:val="both"/>
    </w:pPr>
    <w:rPr>
      <w:sz w:val="22"/>
      <w:szCs w:val="22"/>
      <w:lang w:val="en-GB" w:eastAsia="zh-CN"/>
    </w:rPr>
  </w:style>
  <w:style w:type="paragraph" w:styleId="Quote">
    <w:name w:val="Quote"/>
    <w:basedOn w:val="Normal"/>
    <w:next w:val="Normal"/>
    <w:link w:val="QuoteChar"/>
    <w:uiPriority w:val="29"/>
    <w:qFormat/>
    <w:rPr>
      <w:i/>
      <w:iCs/>
      <w:color w:val="000000" w:themeColor="text1"/>
    </w:rPr>
  </w:style>
  <w:style w:type="character" w:customStyle="1" w:styleId="QuoteChar">
    <w:name w:val="Quote Char"/>
    <w:basedOn w:val="DefaultParagraphFont"/>
    <w:link w:val="Quote"/>
    <w:uiPriority w:val="29"/>
    <w:rPr>
      <w:i/>
      <w:iCs/>
      <w:color w:val="000000" w:themeColor="text1"/>
      <w:sz w:val="22"/>
      <w:szCs w:val="22"/>
      <w:lang w:val="en-GB" w:eastAsia="zh-CN"/>
    </w:rPr>
  </w:style>
  <w:style w:type="paragraph" w:styleId="TOCHeading">
    <w:name w:val="TOC Heading"/>
    <w:basedOn w:val="Heading1"/>
    <w:next w:val="Normal"/>
    <w:uiPriority w:val="39"/>
    <w:semiHidden/>
    <w:unhideWhenUsed/>
    <w:qFormat/>
    <w:pPr>
      <w:keepLines/>
      <w:spacing w:before="480" w:after="0"/>
      <w:jc w:val="both"/>
      <w:outlineLvl w:val="9"/>
    </w:pPr>
    <w:rPr>
      <w:rFonts w:asciiTheme="majorHAnsi" w:eastAsiaTheme="majorEastAsia" w:hAnsiTheme="majorHAnsi" w:cstheme="majorBidi"/>
      <w:caps w:val="0"/>
      <w:color w:val="365F91" w:themeColor="accent1" w:themeShade="BF"/>
      <w:kern w:val="0"/>
      <w:sz w:val="28"/>
      <w:szCs w:val="28"/>
    </w:rPr>
  </w:style>
  <w:style w:type="paragraph" w:customStyle="1" w:styleId="Citation">
    <w:name w:val="Citation"/>
    <w:basedOn w:val="BodyText"/>
    <w:link w:val="CitationChar"/>
    <w:pPr>
      <w:ind w:left="850" w:firstLine="0"/>
      <w:jc w:val="left"/>
    </w:pPr>
  </w:style>
  <w:style w:type="character" w:customStyle="1" w:styleId="CitationChar">
    <w:name w:val="Citation Char"/>
    <w:basedOn w:val="DefaultParagraphFont"/>
    <w:link w:val="Citation"/>
    <w:rPr>
      <w:sz w:val="22"/>
      <w:szCs w:val="22"/>
      <w:lang w:val="en-GB" w:eastAsia="zh-CN"/>
    </w:rPr>
  </w:style>
  <w:style w:type="character" w:customStyle="1" w:styleId="Heading2Char">
    <w:name w:val="Heading 2 Char"/>
    <w:basedOn w:val="DefaultParagraphFont"/>
    <w:link w:val="Heading2"/>
    <w:rsid w:val="00B02A67"/>
    <w:rPr>
      <w:b/>
      <w:bCs/>
      <w:sz w:val="22"/>
      <w:szCs w:val="22"/>
      <w:lang w:val="en-GB" w:eastAsia="zh-CN"/>
    </w:rPr>
  </w:style>
  <w:style w:type="character" w:customStyle="1" w:styleId="BodyTextChar">
    <w:name w:val="Body Text Char"/>
    <w:aliases w:val="Body Text Char1 Char Char,Body Text Char Char Char Char,Body Text Char1 Char Char Char Char,Body Text Char Char Char Char Char Char,Body Text Char1 Char Char Char Char Char Char,Body Text Char Char Char Char Char Char Char Char"/>
    <w:basedOn w:val="DefaultParagraphFont"/>
    <w:link w:val="BodyText"/>
    <w:uiPriority w:val="99"/>
    <w:rsid w:val="00B02A67"/>
    <w:rPr>
      <w:sz w:val="22"/>
      <w:szCs w:val="22"/>
      <w:lang w:val="en-GB" w:eastAsia="zh-CN"/>
    </w:rPr>
  </w:style>
  <w:style w:type="character" w:customStyle="1" w:styleId="FootnoteTextChar">
    <w:name w:val="Footnote Text Char"/>
    <w:basedOn w:val="DefaultParagraphFont"/>
    <w:link w:val="FootnoteText"/>
    <w:uiPriority w:val="99"/>
    <w:rsid w:val="00B02A67"/>
    <w:rPr>
      <w:lang w:val="en-GB" w:eastAsia="zh-CN"/>
    </w:rPr>
  </w:style>
  <w:style w:type="character" w:customStyle="1" w:styleId="CommentTextChar">
    <w:name w:val="Comment Text Char"/>
    <w:basedOn w:val="DefaultParagraphFont"/>
    <w:link w:val="CommentText"/>
    <w:semiHidden/>
    <w:rsid w:val="00B02A67"/>
    <w:rPr>
      <w:lang w:val="en-GB" w:eastAsia="zh-CN"/>
    </w:rPr>
  </w:style>
  <w:style w:type="character" w:customStyle="1" w:styleId="normaltextrun">
    <w:name w:val="normaltextrun"/>
    <w:basedOn w:val="DefaultParagraphFont"/>
    <w:rsid w:val="00B02A67"/>
  </w:style>
  <w:style w:type="character" w:styleId="Hyperlink">
    <w:name w:val="Hyperlink"/>
    <w:basedOn w:val="DefaultParagraphFont"/>
    <w:uiPriority w:val="99"/>
    <w:unhideWhenUsed/>
    <w:rsid w:val="00B02A67"/>
    <w:rPr>
      <w:color w:val="0000FF" w:themeColor="hyperlink"/>
      <w:u w:val="single"/>
    </w:rPr>
  </w:style>
  <w:style w:type="character" w:customStyle="1" w:styleId="Num-DocParagraphChar">
    <w:name w:val="Num-Doc Paragraph Char"/>
    <w:link w:val="Num-DocParagraph"/>
    <w:rsid w:val="00B02A67"/>
    <w:rPr>
      <w:sz w:val="22"/>
      <w:szCs w:val="22"/>
      <w:lang w:val="en-GB" w:eastAsia="zh-CN"/>
    </w:rPr>
  </w:style>
  <w:style w:type="character" w:styleId="CommentReference">
    <w:name w:val="annotation reference"/>
    <w:basedOn w:val="DefaultParagraphFont"/>
    <w:uiPriority w:val="99"/>
    <w:semiHidden/>
    <w:unhideWhenUsed/>
    <w:rsid w:val="00B02A67"/>
    <w:rPr>
      <w:sz w:val="18"/>
      <w:szCs w:val="18"/>
    </w:rPr>
  </w:style>
  <w:style w:type="character" w:customStyle="1" w:styleId="BalloonTextChar">
    <w:name w:val="Balloon Text Char"/>
    <w:basedOn w:val="DefaultParagraphFont"/>
    <w:link w:val="BalloonText"/>
    <w:uiPriority w:val="99"/>
    <w:semiHidden/>
    <w:rsid w:val="00B02A67"/>
    <w:rPr>
      <w:rFonts w:ascii="Tahoma" w:hAnsi="Tahoma" w:cs="Tahoma"/>
      <w:sz w:val="16"/>
      <w:szCs w:val="16"/>
      <w:lang w:val="en-GB" w:eastAsia="zh-CN"/>
    </w:rPr>
  </w:style>
  <w:style w:type="character" w:customStyle="1" w:styleId="CommentSubjectChar">
    <w:name w:val="Comment Subject Char"/>
    <w:basedOn w:val="CommentTextChar"/>
    <w:link w:val="CommentSubject"/>
    <w:uiPriority w:val="99"/>
    <w:semiHidden/>
    <w:rsid w:val="00B02A67"/>
    <w:rPr>
      <w:b/>
      <w:bCs/>
      <w:lang w:val="en-GB" w:eastAsia="zh-CN"/>
    </w:rPr>
  </w:style>
  <w:style w:type="paragraph" w:styleId="Revision">
    <w:name w:val="Revision"/>
    <w:hidden/>
    <w:uiPriority w:val="99"/>
    <w:semiHidden/>
    <w:rsid w:val="00B02A67"/>
    <w:rPr>
      <w:sz w:val="22"/>
      <w:szCs w:val="22"/>
      <w:lang w:val="en-GB" w:eastAsia="zh-CN"/>
    </w:rPr>
  </w:style>
  <w:style w:type="character" w:customStyle="1" w:styleId="Heading3Char">
    <w:name w:val="Heading 3 Char"/>
    <w:basedOn w:val="DefaultParagraphFont"/>
    <w:link w:val="Heading3"/>
    <w:uiPriority w:val="9"/>
    <w:rsid w:val="00B02A67"/>
    <w:rPr>
      <w:b/>
      <w:bCs/>
      <w:i/>
      <w:iCs/>
      <w:sz w:val="22"/>
      <w:szCs w:val="22"/>
      <w:lang w:val="en-GB" w:eastAsia="zh-CN"/>
    </w:rPr>
  </w:style>
  <w:style w:type="paragraph" w:customStyle="1" w:styleId="Default">
    <w:name w:val="Default"/>
    <w:rsid w:val="00B02A67"/>
    <w:pPr>
      <w:autoSpaceDE w:val="0"/>
      <w:autoSpaceDN w:val="0"/>
      <w:adjustRightInd w:val="0"/>
    </w:pPr>
    <w:rPr>
      <w:color w:val="000000"/>
      <w:sz w:val="24"/>
      <w:szCs w:val="24"/>
      <w:lang w:val="en-GB"/>
    </w:rPr>
  </w:style>
  <w:style w:type="paragraph" w:customStyle="1" w:styleId="MainText">
    <w:name w:val="MainText"/>
    <w:basedOn w:val="BodyText"/>
    <w:qFormat/>
    <w:rsid w:val="00B02A67"/>
    <w:pPr>
      <w:tabs>
        <w:tab w:val="clear" w:pos="850"/>
        <w:tab w:val="clear" w:pos="1191"/>
        <w:tab w:val="clear" w:pos="1531"/>
      </w:tabs>
      <w:spacing w:after="120" w:line="480" w:lineRule="auto"/>
      <w:ind w:firstLine="0"/>
    </w:pPr>
    <w:rPr>
      <w:rFonts w:ascii="Helvetica" w:eastAsia="ヒラギノ角ゴ Pro W3" w:hAnsi="Helvetica"/>
      <w:color w:val="000000"/>
      <w:sz w:val="24"/>
      <w:szCs w:val="20"/>
      <w:lang w:val="en-US" w:eastAsia="en-US"/>
    </w:rPr>
  </w:style>
  <w:style w:type="character" w:customStyle="1" w:styleId="Heading1Char">
    <w:name w:val="Heading 1 Char"/>
    <w:basedOn w:val="DefaultParagraphFont"/>
    <w:link w:val="Heading1"/>
    <w:uiPriority w:val="9"/>
    <w:rsid w:val="00B02A67"/>
    <w:rPr>
      <w:b/>
      <w:bCs/>
      <w:caps/>
      <w:kern w:val="28"/>
      <w:sz w:val="22"/>
      <w:szCs w:val="22"/>
      <w:lang w:val="en-GB" w:eastAsia="zh-CN"/>
    </w:rPr>
  </w:style>
  <w:style w:type="character" w:customStyle="1" w:styleId="HeaderChar">
    <w:name w:val="Header Char"/>
    <w:basedOn w:val="DefaultParagraphFont"/>
    <w:link w:val="Header"/>
    <w:uiPriority w:val="99"/>
    <w:rsid w:val="00B02A67"/>
    <w:rPr>
      <w:sz w:val="22"/>
      <w:szCs w:val="22"/>
      <w:lang w:val="en-GB" w:eastAsia="zh-CN"/>
    </w:rPr>
  </w:style>
  <w:style w:type="character" w:customStyle="1" w:styleId="FooterChar">
    <w:name w:val="Footer Char"/>
    <w:basedOn w:val="DefaultParagraphFont"/>
    <w:link w:val="Footer"/>
    <w:uiPriority w:val="99"/>
    <w:rsid w:val="00B02A67"/>
    <w:rPr>
      <w:sz w:val="22"/>
      <w:szCs w:val="22"/>
      <w:lang w:val="en-GB" w:eastAsia="zh-CN"/>
    </w:rPr>
  </w:style>
  <w:style w:type="character" w:styleId="Emphasis">
    <w:name w:val="Emphasis"/>
    <w:basedOn w:val="DefaultParagraphFont"/>
    <w:uiPriority w:val="20"/>
    <w:qFormat/>
    <w:rsid w:val="00B02A67"/>
    <w:rPr>
      <w:i/>
      <w:iCs/>
    </w:rPr>
  </w:style>
  <w:style w:type="paragraph" w:customStyle="1" w:styleId="Num">
    <w:name w:val="Num"/>
    <w:basedOn w:val="Normal"/>
    <w:rsid w:val="000623DD"/>
    <w:rPr>
      <w:b/>
      <w:bCs/>
    </w:rPr>
  </w:style>
  <w:style w:type="character" w:customStyle="1" w:styleId="highlight0">
    <w:name w:val="highlight"/>
    <w:basedOn w:val="DefaultParagraphFont"/>
    <w:rsid w:val="00D353B8"/>
  </w:style>
  <w:style w:type="character" w:styleId="FollowedHyperlink">
    <w:name w:val="FollowedHyperlink"/>
    <w:basedOn w:val="DefaultParagraphFont"/>
    <w:uiPriority w:val="99"/>
    <w:semiHidden/>
    <w:unhideWhenUsed/>
    <w:rsid w:val="00665B04"/>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AnnexHeading">
    <w:name w:val="BulletedNote"/>
    <w:pPr>
      <w:numPr>
        <w:numId w:val="2"/>
      </w:numPr>
    </w:pPr>
  </w:style>
  <w:style w:type="numbering" w:customStyle="1" w:styleId="BodyText">
    <w:name w:val="NumericNote"/>
    <w:pPr>
      <w:numPr>
        <w:numId w:val="3"/>
      </w:numPr>
    </w:pPr>
  </w:style>
  <w:style w:type="numbering" w:customStyle="1" w:styleId="Annotation">
    <w:name w:val="NumberedNote"/>
    <w:pPr>
      <w:numPr>
        <w:numId w:val="1"/>
      </w:numPr>
    </w:pPr>
  </w:style>
  <w:style w:type="numbering" w:customStyle="1" w:styleId="AppendixHeading">
    <w:name w:val="AlphaNote"/>
    <w:pPr>
      <w:numPr>
        <w:numId w:val="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0603573">
      <w:bodyDiv w:val="1"/>
      <w:marLeft w:val="0"/>
      <w:marRight w:val="0"/>
      <w:marTop w:val="0"/>
      <w:marBottom w:val="0"/>
      <w:divBdr>
        <w:top w:val="none" w:sz="0" w:space="0" w:color="auto"/>
        <w:left w:val="none" w:sz="0" w:space="0" w:color="auto"/>
        <w:bottom w:val="none" w:sz="0" w:space="0" w:color="auto"/>
        <w:right w:val="none" w:sz="0" w:space="0" w:color="auto"/>
      </w:divBdr>
      <w:divsChild>
        <w:div w:id="595137398">
          <w:marLeft w:val="0"/>
          <w:marRight w:val="0"/>
          <w:marTop w:val="0"/>
          <w:marBottom w:val="0"/>
          <w:divBdr>
            <w:top w:val="none" w:sz="0" w:space="0" w:color="auto"/>
            <w:left w:val="none" w:sz="0" w:space="0" w:color="auto"/>
            <w:bottom w:val="none" w:sz="0" w:space="0" w:color="auto"/>
            <w:right w:val="none" w:sz="0" w:space="0" w:color="auto"/>
          </w:divBdr>
          <w:divsChild>
            <w:div w:id="1568416421">
              <w:marLeft w:val="0"/>
              <w:marRight w:val="0"/>
              <w:marTop w:val="0"/>
              <w:marBottom w:val="0"/>
              <w:divBdr>
                <w:top w:val="none" w:sz="0" w:space="0" w:color="auto"/>
                <w:left w:val="none" w:sz="0" w:space="0" w:color="auto"/>
                <w:bottom w:val="none" w:sz="0" w:space="0" w:color="auto"/>
                <w:right w:val="none" w:sz="0" w:space="0" w:color="auto"/>
              </w:divBdr>
              <w:divsChild>
                <w:div w:id="95562564">
                  <w:marLeft w:val="0"/>
                  <w:marRight w:val="0"/>
                  <w:marTop w:val="0"/>
                  <w:marBottom w:val="0"/>
                  <w:divBdr>
                    <w:top w:val="none" w:sz="0" w:space="0" w:color="auto"/>
                    <w:left w:val="none" w:sz="0" w:space="0" w:color="auto"/>
                    <w:bottom w:val="none" w:sz="0" w:space="0" w:color="auto"/>
                    <w:right w:val="none" w:sz="0" w:space="0" w:color="auto"/>
                  </w:divBdr>
                  <w:divsChild>
                    <w:div w:id="1696735758">
                      <w:marLeft w:val="0"/>
                      <w:marRight w:val="0"/>
                      <w:marTop w:val="0"/>
                      <w:marBottom w:val="0"/>
                      <w:divBdr>
                        <w:top w:val="none" w:sz="0" w:space="0" w:color="auto"/>
                        <w:left w:val="none" w:sz="0" w:space="0" w:color="auto"/>
                        <w:bottom w:val="none" w:sz="0" w:space="0" w:color="auto"/>
                        <w:right w:val="none" w:sz="0" w:space="0" w:color="auto"/>
                      </w:divBdr>
                      <w:divsChild>
                        <w:div w:id="2008827905">
                          <w:marLeft w:val="0"/>
                          <w:marRight w:val="0"/>
                          <w:marTop w:val="0"/>
                          <w:marBottom w:val="0"/>
                          <w:divBdr>
                            <w:top w:val="none" w:sz="0" w:space="0" w:color="auto"/>
                            <w:left w:val="none" w:sz="0" w:space="0" w:color="auto"/>
                            <w:bottom w:val="none" w:sz="0" w:space="0" w:color="auto"/>
                            <w:right w:val="none" w:sz="0" w:space="0" w:color="auto"/>
                          </w:divBdr>
                          <w:divsChild>
                            <w:div w:id="297689084">
                              <w:marLeft w:val="0"/>
                              <w:marRight w:val="0"/>
                              <w:marTop w:val="0"/>
                              <w:marBottom w:val="0"/>
                              <w:divBdr>
                                <w:top w:val="none" w:sz="0" w:space="0" w:color="auto"/>
                                <w:left w:val="none" w:sz="0" w:space="0" w:color="auto"/>
                                <w:bottom w:val="none" w:sz="0" w:space="0" w:color="auto"/>
                                <w:right w:val="none" w:sz="0" w:space="0" w:color="auto"/>
                              </w:divBdr>
                              <w:divsChild>
                                <w:div w:id="1285581788">
                                  <w:marLeft w:val="0"/>
                                  <w:marRight w:val="0"/>
                                  <w:marTop w:val="0"/>
                                  <w:marBottom w:val="0"/>
                                  <w:divBdr>
                                    <w:top w:val="none" w:sz="0" w:space="0" w:color="auto"/>
                                    <w:left w:val="none" w:sz="0" w:space="0" w:color="auto"/>
                                    <w:bottom w:val="none" w:sz="0" w:space="0" w:color="auto"/>
                                    <w:right w:val="none" w:sz="0" w:space="0" w:color="auto"/>
                                  </w:divBdr>
                                  <w:divsChild>
                                    <w:div w:id="413629888">
                                      <w:marLeft w:val="0"/>
                                      <w:marRight w:val="0"/>
                                      <w:marTop w:val="0"/>
                                      <w:marBottom w:val="150"/>
                                      <w:divBdr>
                                        <w:top w:val="single" w:sz="2" w:space="0" w:color="D4D4D4"/>
                                        <w:left w:val="single" w:sz="6" w:space="0" w:color="D4D4D4"/>
                                        <w:bottom w:val="single" w:sz="2" w:space="0" w:color="D4D4D4"/>
                                        <w:right w:val="single" w:sz="6" w:space="0" w:color="D4D4D4"/>
                                      </w:divBdr>
                                      <w:divsChild>
                                        <w:div w:id="480511487">
                                          <w:marLeft w:val="0"/>
                                          <w:marRight w:val="0"/>
                                          <w:marTop w:val="0"/>
                                          <w:marBottom w:val="0"/>
                                          <w:divBdr>
                                            <w:top w:val="none" w:sz="0" w:space="0" w:color="auto"/>
                                            <w:left w:val="none" w:sz="0" w:space="0" w:color="auto"/>
                                            <w:bottom w:val="none" w:sz="0" w:space="0" w:color="auto"/>
                                            <w:right w:val="none" w:sz="0" w:space="0" w:color="auto"/>
                                          </w:divBdr>
                                          <w:divsChild>
                                            <w:div w:id="477497846">
                                              <w:marLeft w:val="0"/>
                                              <w:marRight w:val="0"/>
                                              <w:marTop w:val="0"/>
                                              <w:marBottom w:val="75"/>
                                              <w:divBdr>
                                                <w:top w:val="none" w:sz="0" w:space="0" w:color="auto"/>
                                                <w:left w:val="none" w:sz="0" w:space="0" w:color="auto"/>
                                                <w:bottom w:val="none" w:sz="0" w:space="0" w:color="auto"/>
                                                <w:right w:val="none" w:sz="0" w:space="0" w:color="auto"/>
                                              </w:divBdr>
                                              <w:divsChild>
                                                <w:div w:id="1744570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30595280">
      <w:bodyDiv w:val="1"/>
      <w:marLeft w:val="0"/>
      <w:marRight w:val="0"/>
      <w:marTop w:val="0"/>
      <w:marBottom w:val="0"/>
      <w:divBdr>
        <w:top w:val="none" w:sz="0" w:space="0" w:color="auto"/>
        <w:left w:val="none" w:sz="0" w:space="0" w:color="auto"/>
        <w:bottom w:val="none" w:sz="0" w:space="0" w:color="auto"/>
        <w:right w:val="none" w:sz="0" w:space="0" w:color="auto"/>
      </w:divBdr>
    </w:div>
    <w:div w:id="2124304973">
      <w:bodyDiv w:val="1"/>
      <w:marLeft w:val="0"/>
      <w:marRight w:val="0"/>
      <w:marTop w:val="0"/>
      <w:marBottom w:val="0"/>
      <w:divBdr>
        <w:top w:val="none" w:sz="0" w:space="0" w:color="auto"/>
        <w:left w:val="none" w:sz="0" w:space="0" w:color="auto"/>
        <w:bottom w:val="none" w:sz="0" w:space="0" w:color="auto"/>
        <w:right w:val="none" w:sz="0" w:space="0" w:color="auto"/>
      </w:divBdr>
      <w:divsChild>
        <w:div w:id="753087178">
          <w:marLeft w:val="0"/>
          <w:marRight w:val="0"/>
          <w:marTop w:val="0"/>
          <w:marBottom w:val="0"/>
          <w:divBdr>
            <w:top w:val="none" w:sz="0" w:space="0" w:color="auto"/>
            <w:left w:val="none" w:sz="0" w:space="0" w:color="auto"/>
            <w:bottom w:val="none" w:sz="0" w:space="0" w:color="auto"/>
            <w:right w:val="none" w:sz="0" w:space="0" w:color="auto"/>
          </w:divBdr>
        </w:div>
        <w:div w:id="2022314891">
          <w:marLeft w:val="0"/>
          <w:marRight w:val="0"/>
          <w:marTop w:val="0"/>
          <w:marBottom w:val="0"/>
          <w:divBdr>
            <w:top w:val="none" w:sz="0" w:space="0" w:color="auto"/>
            <w:left w:val="none" w:sz="0" w:space="0" w:color="auto"/>
            <w:bottom w:val="none" w:sz="0" w:space="0" w:color="auto"/>
            <w:right w:val="none" w:sz="0" w:space="0" w:color="auto"/>
          </w:divBdr>
        </w:div>
        <w:div w:id="1214999607">
          <w:marLeft w:val="0"/>
          <w:marRight w:val="0"/>
          <w:marTop w:val="0"/>
          <w:marBottom w:val="0"/>
          <w:divBdr>
            <w:top w:val="none" w:sz="0" w:space="0" w:color="auto"/>
            <w:left w:val="none" w:sz="0" w:space="0" w:color="auto"/>
            <w:bottom w:val="none" w:sz="0" w:space="0" w:color="auto"/>
            <w:right w:val="none" w:sz="0" w:space="0" w:color="auto"/>
          </w:divBdr>
        </w:div>
        <w:div w:id="568425019">
          <w:marLeft w:val="0"/>
          <w:marRight w:val="0"/>
          <w:marTop w:val="0"/>
          <w:marBottom w:val="0"/>
          <w:divBdr>
            <w:top w:val="none" w:sz="0" w:space="0" w:color="auto"/>
            <w:left w:val="none" w:sz="0" w:space="0" w:color="auto"/>
            <w:bottom w:val="none" w:sz="0" w:space="0" w:color="auto"/>
            <w:right w:val="none" w:sz="0" w:space="0" w:color="auto"/>
          </w:divBdr>
        </w:div>
        <w:div w:id="17313469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webSettings" Target="webSettings.xml"/><Relationship Id="rId18" Type="http://schemas.openxmlformats.org/officeDocument/2006/relationships/footer" Target="footer1.xml"/><Relationship Id="rId26" Type="http://schemas.openxmlformats.org/officeDocument/2006/relationships/image" Target="media/image4.emf"/><Relationship Id="rId39" Type="http://schemas.openxmlformats.org/officeDocument/2006/relationships/hyperlink" Target="http://www.insideindonesia.org/aquaculture-in-adversity" TargetMode="External"/><Relationship Id="rId3" Type="http://schemas.openxmlformats.org/officeDocument/2006/relationships/customXml" Target="../customXml/item3.xml"/><Relationship Id="rId21" Type="http://schemas.openxmlformats.org/officeDocument/2006/relationships/oleObject" Target="embeddings/Microsoft_Word_97_-_2003_Document1.doc"/><Relationship Id="rId34" Type="http://schemas.openxmlformats.org/officeDocument/2006/relationships/hyperlink" Target="http://www.oecd.org/tad/fisheries/green-growth-fisheries-aquaculture-production-trade-report.pdf" TargetMode="External"/><Relationship Id="rId42" Type="http://schemas.openxmlformats.org/officeDocument/2006/relationships/hyperlink" Target="http://www.indonesia-investments.com/news/todays-headlines/export-target-of-indonesias-fishery-sector-revised-on-weak-global-demand/item1816K.(accessed" TargetMode="External"/><Relationship Id="rId47" Type="http://schemas.openxmlformats.org/officeDocument/2006/relationships/hyperlink" Target="http://dx.doi.org/10.1787/9789264119680-en" TargetMode="External"/><Relationship Id="rId50" Type="http://schemas.openxmlformats.org/officeDocument/2006/relationships/hyperlink" Target="http://www.who.int/nutgrowthdb/estimates2014/en/" TargetMode="External"/><Relationship Id="rId7" Type="http://schemas.openxmlformats.org/officeDocument/2006/relationships/customXml" Target="../customXml/item7.xml"/><Relationship Id="rId12" Type="http://schemas.openxmlformats.org/officeDocument/2006/relationships/settings" Target="settings.xml"/><Relationship Id="rId17" Type="http://schemas.openxmlformats.org/officeDocument/2006/relationships/header" Target="header2.xml"/><Relationship Id="rId25" Type="http://schemas.openxmlformats.org/officeDocument/2006/relationships/image" Target="media/image3.emf"/><Relationship Id="rId33" Type="http://schemas.openxmlformats.org/officeDocument/2006/relationships/hyperlink" Target="https://comtrade.un.org/" TargetMode="External"/><Relationship Id="rId38" Type="http://schemas.openxmlformats.org/officeDocument/2006/relationships/hyperlink" Target="http://faostat3.fao.org/home/E" TargetMode="External"/><Relationship Id="rId46" Type="http://schemas.openxmlformats.org/officeDocument/2006/relationships/hyperlink" Target="http://dx.doi.org/10.1787/9789264195363" TargetMode="Externa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image" Target="media/image1.emf"/><Relationship Id="rId29" Type="http://schemas.openxmlformats.org/officeDocument/2006/relationships/image" Target="media/image6.emf"/><Relationship Id="rId41" Type="http://schemas.openxmlformats.org/officeDocument/2006/relationships/hyperlink" Target="http://www.indonesia-investments.com/finance/macroeconomic-indicators/poverty/item301"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microsoft.com/office/2007/relationships/stylesWithEffects" Target="stylesWithEffects.xml"/><Relationship Id="rId24" Type="http://schemas.openxmlformats.org/officeDocument/2006/relationships/image" Target="media/image2.emf"/><Relationship Id="rId32" Type="http://schemas.openxmlformats.org/officeDocument/2006/relationships/image" Target="media/image7.png"/><Relationship Id="rId37" Type="http://schemas.openxmlformats.org/officeDocument/2006/relationships/hyperlink" Target="http://faostat.fao.org/default.aspx" TargetMode="External"/><Relationship Id="rId40" Type="http://schemas.openxmlformats.org/officeDocument/2006/relationships/hyperlink" Target="http://www.indonesia-investments.com/business/risks/infrastructure/item381" TargetMode="External"/><Relationship Id="rId45" Type="http://schemas.openxmlformats.org/officeDocument/2006/relationships/hyperlink" Target="http://dx.doi.org/10.1787/9789264232143-en" TargetMode="External"/><Relationship Id="rId53"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endnotes" Target="endnotes.xml"/><Relationship Id="rId23" Type="http://schemas.openxmlformats.org/officeDocument/2006/relationships/chart" Target="charts/chart2.xml"/><Relationship Id="rId28" Type="http://schemas.openxmlformats.org/officeDocument/2006/relationships/image" Target="media/image5.emf"/><Relationship Id="rId36" Type="http://schemas.openxmlformats.org/officeDocument/2006/relationships/hyperlink" Target="http://dx.doi.org/10.1787/5js65xn790nv-en" TargetMode="External"/><Relationship Id="rId49" Type="http://schemas.openxmlformats.org/officeDocument/2006/relationships/hyperlink" Target="https://comtrade.un.org/" TargetMode="External"/><Relationship Id="rId10" Type="http://schemas.openxmlformats.org/officeDocument/2006/relationships/styles" Target="styles.xml"/><Relationship Id="rId19" Type="http://schemas.openxmlformats.org/officeDocument/2006/relationships/footer" Target="footer2.xml"/><Relationship Id="rId31" Type="http://schemas.openxmlformats.org/officeDocument/2006/relationships/hyperlink" Target="https://stats.oecd.org/Index.aspx?DataSetCode=FISH_FSE" TargetMode="External"/><Relationship Id="rId44" Type="http://schemas.openxmlformats.org/officeDocument/2006/relationships/hyperlink" Target="http://dx.doi.org/10.1787/rev_fish_stat_en-2015-en" TargetMode="External"/><Relationship Id="rId52"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numbering" Target="numbering.xml"/><Relationship Id="rId14" Type="http://schemas.openxmlformats.org/officeDocument/2006/relationships/footnotes" Target="footnotes.xml"/><Relationship Id="rId22" Type="http://schemas.openxmlformats.org/officeDocument/2006/relationships/chart" Target="charts/chart1.xml"/><Relationship Id="rId27" Type="http://schemas.openxmlformats.org/officeDocument/2006/relationships/chart" Target="charts/chart3.xml"/><Relationship Id="rId30" Type="http://schemas.openxmlformats.org/officeDocument/2006/relationships/chart" Target="charts/chart4.xml"/><Relationship Id="rId35" Type="http://schemas.openxmlformats.org/officeDocument/2006/relationships/hyperlink" Target="https://www.bps.go.id/" TargetMode="External"/><Relationship Id="rId43" Type="http://schemas.openxmlformats.org/officeDocument/2006/relationships/hyperlink" Target="https://stats.oecd.org/Index.aspx?DataSetCode=FISH_FSE" TargetMode="External"/><Relationship Id="rId48" Type="http://schemas.openxmlformats.org/officeDocument/2006/relationships/hyperlink" Target="http://dx.doi.org/10.1787/agr_outlook-2016-en" TargetMode="External"/><Relationship Id="rId8" Type="http://schemas.openxmlformats.org/officeDocument/2006/relationships/customXml" Target="../customXml/item8.xml"/><Relationship Id="rId51" Type="http://schemas.openxmlformats.org/officeDocument/2006/relationships/hyperlink" Target="http://sdwebx.worldbank.org/climateportalb/home.cfm?page=country_profile&amp;CCode=IDN"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2.oecd.org/oecdinfo/info.aspx?app=OLIScoteEN&amp;Ref=TAD/CA/APM/WP(2016)20"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main.oecd.org\winapps\Office2010\Workgroup%20Templates\AE2007.dotm"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main.oecd.org\sdataTAD\Data\Pilgrim\Obesity%20Undernourishment%20and%20Waste\IDN_Projections3.xlsx"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http://portal.oecd.org/eshare/tad/pc/Deliverables/AGRSEA/Fisheries%20review%20Indonesia/Indonesia_Fisheries.Graph.xlsx" TargetMode="External"/><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koukoulou:Downloads:Fish_Indonesia_Unlinked.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http://portal.oecd.org/eshare/tad/pc/Deliverables/AGRSEA/Fisheries%20review%20Indonesia/Indonesia_Fisheries.Graph.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xMode val="edge"/>
          <c:yMode val="edge"/>
          <c:x val="8.7445796086387494E-3"/>
          <c:y val="0.16815040146674884"/>
          <c:w val="0.98906927548920154"/>
          <c:h val="0.82686939777233903"/>
        </c:manualLayout>
      </c:layout>
      <c:barChart>
        <c:barDir val="col"/>
        <c:grouping val="stacked"/>
        <c:varyColors val="0"/>
        <c:ser>
          <c:idx val="3"/>
          <c:order val="3"/>
          <c:tx>
            <c:v>Projected1</c:v>
          </c:tx>
          <c:spPr>
            <a:solidFill>
              <a:srgbClr val="C8D7EA"/>
            </a:solidFill>
            <a:ln>
              <a:solidFill>
                <a:srgbClr val="FFFFFF"/>
              </a:solidFill>
            </a:ln>
          </c:spPr>
          <c:invertIfNegative val="0"/>
          <c:cat>
            <c:numLit>
              <c:formatCode>General</c:formatCode>
              <c:ptCount val="35"/>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pt idx="29">
                <c:v>2020</c:v>
              </c:pt>
              <c:pt idx="30">
                <c:v>2021</c:v>
              </c:pt>
              <c:pt idx="31">
                <c:v>2022</c:v>
              </c:pt>
              <c:pt idx="32">
                <c:v>2023</c:v>
              </c:pt>
              <c:pt idx="33">
                <c:v>2024</c:v>
              </c:pt>
              <c:pt idx="34">
                <c:v>2025</c:v>
              </c:pt>
            </c:numLit>
          </c:cat>
          <c:val>
            <c:numLit>
              <c:formatCode>General</c:formatCode>
              <c:ptCount val="3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1</c:v>
              </c:pt>
              <c:pt idx="26">
                <c:v>1</c:v>
              </c:pt>
              <c:pt idx="27">
                <c:v>1</c:v>
              </c:pt>
              <c:pt idx="28">
                <c:v>1</c:v>
              </c:pt>
              <c:pt idx="29">
                <c:v>1</c:v>
              </c:pt>
              <c:pt idx="30">
                <c:v>1</c:v>
              </c:pt>
              <c:pt idx="31">
                <c:v>1</c:v>
              </c:pt>
              <c:pt idx="32">
                <c:v>1</c:v>
              </c:pt>
              <c:pt idx="33">
                <c:v>1</c:v>
              </c:pt>
              <c:pt idx="34">
                <c:v>1</c:v>
              </c:pt>
            </c:numLit>
          </c:val>
        </c:ser>
        <c:ser>
          <c:idx val="4"/>
          <c:order val="4"/>
          <c:tx>
            <c:v>Projected2</c:v>
          </c:tx>
          <c:spPr>
            <a:solidFill>
              <a:srgbClr val="C8D7EA"/>
            </a:solidFill>
            <a:ln>
              <a:solidFill>
                <a:srgbClr val="FFFFFF"/>
              </a:solidFill>
            </a:ln>
          </c:spPr>
          <c:invertIfNegative val="0"/>
          <c:cat>
            <c:numLit>
              <c:formatCode>General</c:formatCode>
              <c:ptCount val="35"/>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pt idx="29">
                <c:v>2020</c:v>
              </c:pt>
              <c:pt idx="30">
                <c:v>2021</c:v>
              </c:pt>
              <c:pt idx="31">
                <c:v>2022</c:v>
              </c:pt>
              <c:pt idx="32">
                <c:v>2023</c:v>
              </c:pt>
              <c:pt idx="33">
                <c:v>2024</c:v>
              </c:pt>
              <c:pt idx="34">
                <c:v>2025</c:v>
              </c:pt>
            </c:numLit>
          </c:cat>
          <c:val>
            <c:numLit>
              <c:formatCode>General</c:formatCode>
              <c:ptCount val="3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1</c:v>
              </c:pt>
              <c:pt idx="26">
                <c:v>1</c:v>
              </c:pt>
              <c:pt idx="27">
                <c:v>1</c:v>
              </c:pt>
              <c:pt idx="28">
                <c:v>1</c:v>
              </c:pt>
              <c:pt idx="29">
                <c:v>1</c:v>
              </c:pt>
              <c:pt idx="30">
                <c:v>1</c:v>
              </c:pt>
              <c:pt idx="31">
                <c:v>1</c:v>
              </c:pt>
              <c:pt idx="32">
                <c:v>1</c:v>
              </c:pt>
              <c:pt idx="33">
                <c:v>1</c:v>
              </c:pt>
              <c:pt idx="34">
                <c:v>1</c:v>
              </c:pt>
            </c:numLit>
          </c:val>
        </c:ser>
        <c:ser>
          <c:idx val="5"/>
          <c:order val="5"/>
          <c:tx>
            <c:v>Projected3</c:v>
          </c:tx>
          <c:spPr>
            <a:solidFill>
              <a:srgbClr val="C8D7EA"/>
            </a:solidFill>
            <a:ln>
              <a:solidFill>
                <a:srgbClr val="FFFFFF"/>
              </a:solidFill>
            </a:ln>
          </c:spPr>
          <c:invertIfNegative val="0"/>
          <c:cat>
            <c:numLit>
              <c:formatCode>General</c:formatCode>
              <c:ptCount val="35"/>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pt idx="29">
                <c:v>2020</c:v>
              </c:pt>
              <c:pt idx="30">
                <c:v>2021</c:v>
              </c:pt>
              <c:pt idx="31">
                <c:v>2022</c:v>
              </c:pt>
              <c:pt idx="32">
                <c:v>2023</c:v>
              </c:pt>
              <c:pt idx="33">
                <c:v>2024</c:v>
              </c:pt>
              <c:pt idx="34">
                <c:v>2025</c:v>
              </c:pt>
            </c:numLit>
          </c:cat>
          <c:val>
            <c:numLit>
              <c:formatCode>General</c:formatCode>
              <c:ptCount val="3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1</c:v>
              </c:pt>
              <c:pt idx="26">
                <c:v>1</c:v>
              </c:pt>
              <c:pt idx="27">
                <c:v>1</c:v>
              </c:pt>
              <c:pt idx="28">
                <c:v>1</c:v>
              </c:pt>
              <c:pt idx="29">
                <c:v>1</c:v>
              </c:pt>
              <c:pt idx="30">
                <c:v>1</c:v>
              </c:pt>
              <c:pt idx="31">
                <c:v>1</c:v>
              </c:pt>
              <c:pt idx="32">
                <c:v>1</c:v>
              </c:pt>
              <c:pt idx="33">
                <c:v>1</c:v>
              </c:pt>
              <c:pt idx="34">
                <c:v>1</c:v>
              </c:pt>
            </c:numLit>
          </c:val>
        </c:ser>
        <c:ser>
          <c:idx val="6"/>
          <c:order val="6"/>
          <c:tx>
            <c:v>Projected4</c:v>
          </c:tx>
          <c:spPr>
            <a:solidFill>
              <a:srgbClr val="C8D7EA"/>
            </a:solidFill>
            <a:ln>
              <a:solidFill>
                <a:srgbClr val="FFFFFF"/>
              </a:solidFill>
            </a:ln>
          </c:spPr>
          <c:invertIfNegative val="0"/>
          <c:cat>
            <c:numLit>
              <c:formatCode>General</c:formatCode>
              <c:ptCount val="35"/>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pt idx="29">
                <c:v>2020</c:v>
              </c:pt>
              <c:pt idx="30">
                <c:v>2021</c:v>
              </c:pt>
              <c:pt idx="31">
                <c:v>2022</c:v>
              </c:pt>
              <c:pt idx="32">
                <c:v>2023</c:v>
              </c:pt>
              <c:pt idx="33">
                <c:v>2024</c:v>
              </c:pt>
              <c:pt idx="34">
                <c:v>2025</c:v>
              </c:pt>
            </c:numLit>
          </c:cat>
          <c:val>
            <c:numLit>
              <c:formatCode>General</c:formatCode>
              <c:ptCount val="3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1</c:v>
              </c:pt>
              <c:pt idx="26">
                <c:v>1</c:v>
              </c:pt>
              <c:pt idx="27">
                <c:v>1</c:v>
              </c:pt>
              <c:pt idx="28">
                <c:v>1</c:v>
              </c:pt>
              <c:pt idx="29">
                <c:v>1</c:v>
              </c:pt>
              <c:pt idx="30">
                <c:v>1</c:v>
              </c:pt>
              <c:pt idx="31">
                <c:v>1</c:v>
              </c:pt>
              <c:pt idx="32">
                <c:v>1</c:v>
              </c:pt>
              <c:pt idx="33">
                <c:v>1</c:v>
              </c:pt>
              <c:pt idx="34">
                <c:v>1</c:v>
              </c:pt>
            </c:numLit>
          </c:val>
        </c:ser>
        <c:ser>
          <c:idx val="7"/>
          <c:order val="7"/>
          <c:tx>
            <c:v>Projected5</c:v>
          </c:tx>
          <c:spPr>
            <a:solidFill>
              <a:srgbClr val="C8D7EA"/>
            </a:solidFill>
            <a:ln>
              <a:solidFill>
                <a:srgbClr val="FFFFFF"/>
              </a:solidFill>
            </a:ln>
          </c:spPr>
          <c:invertIfNegative val="0"/>
          <c:cat>
            <c:numLit>
              <c:formatCode>General</c:formatCode>
              <c:ptCount val="35"/>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pt idx="29">
                <c:v>2020</c:v>
              </c:pt>
              <c:pt idx="30">
                <c:v>2021</c:v>
              </c:pt>
              <c:pt idx="31">
                <c:v>2022</c:v>
              </c:pt>
              <c:pt idx="32">
                <c:v>2023</c:v>
              </c:pt>
              <c:pt idx="33">
                <c:v>2024</c:v>
              </c:pt>
              <c:pt idx="34">
                <c:v>2025</c:v>
              </c:pt>
            </c:numLit>
          </c:cat>
          <c:val>
            <c:numLit>
              <c:formatCode>General</c:formatCode>
              <c:ptCount val="3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1</c:v>
              </c:pt>
              <c:pt idx="26">
                <c:v>1</c:v>
              </c:pt>
              <c:pt idx="27">
                <c:v>1</c:v>
              </c:pt>
              <c:pt idx="28">
                <c:v>1</c:v>
              </c:pt>
              <c:pt idx="29">
                <c:v>1</c:v>
              </c:pt>
              <c:pt idx="30">
                <c:v>1</c:v>
              </c:pt>
              <c:pt idx="31">
                <c:v>1</c:v>
              </c:pt>
              <c:pt idx="32">
                <c:v>1</c:v>
              </c:pt>
              <c:pt idx="33">
                <c:v>1</c:v>
              </c:pt>
              <c:pt idx="34">
                <c:v>1</c:v>
              </c:pt>
            </c:numLit>
          </c:val>
        </c:ser>
        <c:ser>
          <c:idx val="8"/>
          <c:order val="8"/>
          <c:tx>
            <c:v>Projected6</c:v>
          </c:tx>
          <c:spPr>
            <a:solidFill>
              <a:srgbClr val="C8D7EA"/>
            </a:solidFill>
            <a:ln>
              <a:solidFill>
                <a:srgbClr val="FFFFFF"/>
              </a:solidFill>
            </a:ln>
          </c:spPr>
          <c:invertIfNegative val="0"/>
          <c:cat>
            <c:numLit>
              <c:formatCode>General</c:formatCode>
              <c:ptCount val="35"/>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pt idx="29">
                <c:v>2020</c:v>
              </c:pt>
              <c:pt idx="30">
                <c:v>2021</c:v>
              </c:pt>
              <c:pt idx="31">
                <c:v>2022</c:v>
              </c:pt>
              <c:pt idx="32">
                <c:v>2023</c:v>
              </c:pt>
              <c:pt idx="33">
                <c:v>2024</c:v>
              </c:pt>
              <c:pt idx="34">
                <c:v>2025</c:v>
              </c:pt>
            </c:numLit>
          </c:cat>
          <c:val>
            <c:numLit>
              <c:formatCode>General</c:formatCode>
              <c:ptCount val="3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1</c:v>
              </c:pt>
              <c:pt idx="26">
                <c:v>1</c:v>
              </c:pt>
              <c:pt idx="27">
                <c:v>1</c:v>
              </c:pt>
              <c:pt idx="28">
                <c:v>1</c:v>
              </c:pt>
              <c:pt idx="29">
                <c:v>1</c:v>
              </c:pt>
              <c:pt idx="30">
                <c:v>1</c:v>
              </c:pt>
              <c:pt idx="31">
                <c:v>1</c:v>
              </c:pt>
              <c:pt idx="32">
                <c:v>1</c:v>
              </c:pt>
              <c:pt idx="33">
                <c:v>1</c:v>
              </c:pt>
              <c:pt idx="34">
                <c:v>1</c:v>
              </c:pt>
            </c:numLit>
          </c:val>
        </c:ser>
        <c:ser>
          <c:idx val="9"/>
          <c:order val="9"/>
          <c:tx>
            <c:v>Projected7</c:v>
          </c:tx>
          <c:spPr>
            <a:solidFill>
              <a:srgbClr val="C8D7EA"/>
            </a:solidFill>
            <a:ln>
              <a:solidFill>
                <a:srgbClr val="FFFFFF"/>
              </a:solidFill>
            </a:ln>
          </c:spPr>
          <c:invertIfNegative val="0"/>
          <c:cat>
            <c:numLit>
              <c:formatCode>General</c:formatCode>
              <c:ptCount val="35"/>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pt idx="29">
                <c:v>2020</c:v>
              </c:pt>
              <c:pt idx="30">
                <c:v>2021</c:v>
              </c:pt>
              <c:pt idx="31">
                <c:v>2022</c:v>
              </c:pt>
              <c:pt idx="32">
                <c:v>2023</c:v>
              </c:pt>
              <c:pt idx="33">
                <c:v>2024</c:v>
              </c:pt>
              <c:pt idx="34">
                <c:v>2025</c:v>
              </c:pt>
            </c:numLit>
          </c:cat>
          <c:val>
            <c:numLit>
              <c:formatCode>General</c:formatCode>
              <c:ptCount val="3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1</c:v>
              </c:pt>
              <c:pt idx="26">
                <c:v>1</c:v>
              </c:pt>
              <c:pt idx="27">
                <c:v>1</c:v>
              </c:pt>
              <c:pt idx="28">
                <c:v>1</c:v>
              </c:pt>
              <c:pt idx="29">
                <c:v>1</c:v>
              </c:pt>
              <c:pt idx="30">
                <c:v>1</c:v>
              </c:pt>
              <c:pt idx="31">
                <c:v>1</c:v>
              </c:pt>
              <c:pt idx="32">
                <c:v>1</c:v>
              </c:pt>
              <c:pt idx="33">
                <c:v>1</c:v>
              </c:pt>
              <c:pt idx="34">
                <c:v>1</c:v>
              </c:pt>
            </c:numLit>
          </c:val>
        </c:ser>
        <c:ser>
          <c:idx val="10"/>
          <c:order val="10"/>
          <c:tx>
            <c:v>Projected8</c:v>
          </c:tx>
          <c:spPr>
            <a:solidFill>
              <a:srgbClr val="C8D7EA"/>
            </a:solidFill>
            <a:ln>
              <a:solidFill>
                <a:srgbClr val="FFFFFF"/>
              </a:solidFill>
            </a:ln>
          </c:spPr>
          <c:invertIfNegative val="0"/>
          <c:cat>
            <c:numLit>
              <c:formatCode>General</c:formatCode>
              <c:ptCount val="35"/>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pt idx="29">
                <c:v>2020</c:v>
              </c:pt>
              <c:pt idx="30">
                <c:v>2021</c:v>
              </c:pt>
              <c:pt idx="31">
                <c:v>2022</c:v>
              </c:pt>
              <c:pt idx="32">
                <c:v>2023</c:v>
              </c:pt>
              <c:pt idx="33">
                <c:v>2024</c:v>
              </c:pt>
              <c:pt idx="34">
                <c:v>2025</c:v>
              </c:pt>
            </c:numLit>
          </c:cat>
          <c:val>
            <c:numLit>
              <c:formatCode>General</c:formatCode>
              <c:ptCount val="3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95</c:v>
              </c:pt>
              <c:pt idx="26">
                <c:v>0.95</c:v>
              </c:pt>
              <c:pt idx="27">
                <c:v>0.95</c:v>
              </c:pt>
              <c:pt idx="28">
                <c:v>0.95</c:v>
              </c:pt>
              <c:pt idx="29">
                <c:v>0.95</c:v>
              </c:pt>
              <c:pt idx="30">
                <c:v>0.95</c:v>
              </c:pt>
              <c:pt idx="31">
                <c:v>0.95</c:v>
              </c:pt>
              <c:pt idx="32">
                <c:v>0.95</c:v>
              </c:pt>
              <c:pt idx="33">
                <c:v>0.95</c:v>
              </c:pt>
              <c:pt idx="34">
                <c:v>0.95</c:v>
              </c:pt>
            </c:numLit>
          </c:val>
        </c:ser>
        <c:dLbls>
          <c:showLegendKey val="0"/>
          <c:showVal val="0"/>
          <c:showCatName val="0"/>
          <c:showSerName val="0"/>
          <c:showPercent val="0"/>
          <c:showBubbleSize val="0"/>
        </c:dLbls>
        <c:gapWidth val="0"/>
        <c:overlap val="100"/>
        <c:axId val="509692928"/>
        <c:axId val="509691392"/>
      </c:barChart>
      <c:lineChart>
        <c:grouping val="standard"/>
        <c:varyColors val="0"/>
        <c:ser>
          <c:idx val="0"/>
          <c:order val="0"/>
          <c:tx>
            <c:strRef>
              <c:f>Sheet1!$B$3</c:f>
              <c:strCache>
                <c:ptCount val="1"/>
                <c:pt idx="0">
                  <c:v>Overweight</c:v>
                </c:pt>
              </c:strCache>
            </c:strRef>
          </c:tx>
          <c:spPr>
            <a:ln w="19050" cap="rnd" cmpd="sng" algn="ctr">
              <a:solidFill>
                <a:srgbClr val="4F81BD"/>
              </a:solidFill>
              <a:prstDash val="solid"/>
              <a:round/>
            </a:ln>
            <a:effectLst/>
          </c:spPr>
          <c:marker>
            <c:symbol val="none"/>
          </c:marker>
          <c:cat>
            <c:numRef>
              <c:f>Sheet1!$C$2:$AK$2</c:f>
              <c:numCache>
                <c:formatCode>General</c:formatCode>
                <c:ptCount val="35"/>
                <c:pt idx="0">
                  <c:v>1991</c:v>
                </c:pt>
                <c:pt idx="4">
                  <c:v>1995</c:v>
                </c:pt>
                <c:pt idx="9">
                  <c:v>2000</c:v>
                </c:pt>
                <c:pt idx="14">
                  <c:v>2005</c:v>
                </c:pt>
                <c:pt idx="19">
                  <c:v>2010</c:v>
                </c:pt>
                <c:pt idx="24">
                  <c:v>2015</c:v>
                </c:pt>
                <c:pt idx="29">
                  <c:v>2020</c:v>
                </c:pt>
                <c:pt idx="34">
                  <c:v>2025</c:v>
                </c:pt>
              </c:numCache>
            </c:numRef>
          </c:cat>
          <c:val>
            <c:numRef>
              <c:f>Sheet1!$C$3:$AK$3</c:f>
              <c:numCache>
                <c:formatCode>General</c:formatCode>
                <c:ptCount val="35"/>
                <c:pt idx="0">
                  <c:v>11.0432137718217</c:v>
                </c:pt>
                <c:pt idx="1">
                  <c:v>11.956305096620399</c:v>
                </c:pt>
                <c:pt idx="2">
                  <c:v>13.1624414887784</c:v>
                </c:pt>
                <c:pt idx="3">
                  <c:v>14.6212875035924</c:v>
                </c:pt>
                <c:pt idx="4">
                  <c:v>15.925909695351201</c:v>
                </c:pt>
                <c:pt idx="5">
                  <c:v>16.225984295344702</c:v>
                </c:pt>
                <c:pt idx="6">
                  <c:v>15.483377113147101</c:v>
                </c:pt>
                <c:pt idx="7">
                  <c:v>14.596253437091001</c:v>
                </c:pt>
                <c:pt idx="8">
                  <c:v>13.8903030876666</c:v>
                </c:pt>
                <c:pt idx="9">
                  <c:v>12.542784758867501</c:v>
                </c:pt>
                <c:pt idx="10">
                  <c:v>13.027043594051799</c:v>
                </c:pt>
                <c:pt idx="11">
                  <c:v>13.356740597067601</c:v>
                </c:pt>
                <c:pt idx="12">
                  <c:v>13.8223564428679</c:v>
                </c:pt>
                <c:pt idx="13">
                  <c:v>14.610279099238099</c:v>
                </c:pt>
                <c:pt idx="14">
                  <c:v>14.765826810686999</c:v>
                </c:pt>
                <c:pt idx="15">
                  <c:v>15.2945485082014</c:v>
                </c:pt>
                <c:pt idx="16">
                  <c:v>16.779681016468501</c:v>
                </c:pt>
                <c:pt idx="17">
                  <c:v>18.070430204252201</c:v>
                </c:pt>
                <c:pt idx="18">
                  <c:v>19.583895226788901</c:v>
                </c:pt>
                <c:pt idx="19">
                  <c:v>20.688986423512102</c:v>
                </c:pt>
                <c:pt idx="20">
                  <c:v>22.376423112756399</c:v>
                </c:pt>
                <c:pt idx="21">
                  <c:v>24.127769206201798</c:v>
                </c:pt>
                <c:pt idx="22">
                  <c:v>24.411321855830799</c:v>
                </c:pt>
                <c:pt idx="23">
                  <c:v>24.499981829967599</c:v>
                </c:pt>
                <c:pt idx="24">
                  <c:v>24.722106300576399</c:v>
                </c:pt>
                <c:pt idx="25">
                  <c:v>26.195694272388398</c:v>
                </c:pt>
                <c:pt idx="26">
                  <c:v>27.277690637976399</c:v>
                </c:pt>
                <c:pt idx="27">
                  <c:v>28.4074968128816</c:v>
                </c:pt>
                <c:pt idx="28">
                  <c:v>29.591562213841399</c:v>
                </c:pt>
                <c:pt idx="29">
                  <c:v>30.779149592918596</c:v>
                </c:pt>
                <c:pt idx="30">
                  <c:v>31.919160116131902</c:v>
                </c:pt>
                <c:pt idx="31">
                  <c:v>33.143974005157304</c:v>
                </c:pt>
                <c:pt idx="32">
                  <c:v>34.378416738218498</c:v>
                </c:pt>
                <c:pt idx="33">
                  <c:v>35.592525496390095</c:v>
                </c:pt>
                <c:pt idx="34">
                  <c:v>36.883485574049601</c:v>
                </c:pt>
              </c:numCache>
            </c:numRef>
          </c:val>
          <c:smooth val="0"/>
        </c:ser>
        <c:ser>
          <c:idx val="1"/>
          <c:order val="1"/>
          <c:tx>
            <c:strRef>
              <c:f>Sheet1!$B$4</c:f>
              <c:strCache>
                <c:ptCount val="1"/>
                <c:pt idx="0">
                  <c:v>Obese</c:v>
                </c:pt>
              </c:strCache>
            </c:strRef>
          </c:tx>
          <c:spPr>
            <a:ln w="19050" cap="rnd" cmpd="sng" algn="ctr">
              <a:solidFill>
                <a:srgbClr val="4F81BD"/>
              </a:solidFill>
              <a:prstDash val="dash"/>
              <a:round/>
            </a:ln>
            <a:effectLst/>
          </c:spPr>
          <c:marker>
            <c:symbol val="none"/>
          </c:marker>
          <c:cat>
            <c:numRef>
              <c:f>Sheet1!$C$2:$AK$2</c:f>
              <c:numCache>
                <c:formatCode>General</c:formatCode>
                <c:ptCount val="35"/>
                <c:pt idx="0">
                  <c:v>1991</c:v>
                </c:pt>
                <c:pt idx="4">
                  <c:v>1995</c:v>
                </c:pt>
                <c:pt idx="9">
                  <c:v>2000</c:v>
                </c:pt>
                <c:pt idx="14">
                  <c:v>2005</c:v>
                </c:pt>
                <c:pt idx="19">
                  <c:v>2010</c:v>
                </c:pt>
                <c:pt idx="24">
                  <c:v>2015</c:v>
                </c:pt>
                <c:pt idx="29">
                  <c:v>2020</c:v>
                </c:pt>
                <c:pt idx="34">
                  <c:v>2025</c:v>
                </c:pt>
              </c:numCache>
            </c:numRef>
          </c:cat>
          <c:val>
            <c:numRef>
              <c:f>Sheet1!$C$4:$AK$4</c:f>
              <c:numCache>
                <c:formatCode>General</c:formatCode>
                <c:ptCount val="35"/>
                <c:pt idx="0">
                  <c:v>1.98762439573353</c:v>
                </c:pt>
                <c:pt idx="1">
                  <c:v>2.2261091760268701</c:v>
                </c:pt>
                <c:pt idx="2">
                  <c:v>2.5553937868756997</c:v>
                </c:pt>
                <c:pt idx="3">
                  <c:v>2.9749786881662299</c:v>
                </c:pt>
                <c:pt idx="4">
                  <c:v>3.3696692130058699</c:v>
                </c:pt>
                <c:pt idx="5">
                  <c:v>3.4630275249907596</c:v>
                </c:pt>
                <c:pt idx="6">
                  <c:v>3.2337440129281401</c:v>
                </c:pt>
                <c:pt idx="7">
                  <c:v>2.96758392439602</c:v>
                </c:pt>
                <c:pt idx="8">
                  <c:v>2.7618450011931799</c:v>
                </c:pt>
                <c:pt idx="9">
                  <c:v>2.2399362091165198</c:v>
                </c:pt>
                <c:pt idx="10">
                  <c:v>2.5176288533987501</c:v>
                </c:pt>
                <c:pt idx="11">
                  <c:v>2.6258306375018701</c:v>
                </c:pt>
                <c:pt idx="12">
                  <c:v>2.7617670573036501</c:v>
                </c:pt>
                <c:pt idx="13">
                  <c:v>3.1763195242526097</c:v>
                </c:pt>
                <c:pt idx="14">
                  <c:v>3.2322268326548902</c:v>
                </c:pt>
                <c:pt idx="15">
                  <c:v>3.3995927927785803</c:v>
                </c:pt>
                <c:pt idx="16">
                  <c:v>4.09431369372557</c:v>
                </c:pt>
                <c:pt idx="17">
                  <c:v>4.5684189346610102</c:v>
                </c:pt>
                <c:pt idx="18">
                  <c:v>5.1327377581902605</c:v>
                </c:pt>
                <c:pt idx="19">
                  <c:v>4.9848358211750394</c:v>
                </c:pt>
                <c:pt idx="20">
                  <c:v>5.2852002406026699</c:v>
                </c:pt>
                <c:pt idx="21">
                  <c:v>5.9325077262134904</c:v>
                </c:pt>
                <c:pt idx="22">
                  <c:v>5.6677296238985901</c:v>
                </c:pt>
                <c:pt idx="23">
                  <c:v>5.6999588245183102</c:v>
                </c:pt>
                <c:pt idx="24">
                  <c:v>5.7810601644114303</c:v>
                </c:pt>
                <c:pt idx="25">
                  <c:v>6.3320237570406404</c:v>
                </c:pt>
                <c:pt idx="26">
                  <c:v>6.7069232140107005</c:v>
                </c:pt>
                <c:pt idx="27">
                  <c:v>7.1052565532300198</c:v>
                </c:pt>
                <c:pt idx="28">
                  <c:v>7.5317403709598301</c:v>
                </c:pt>
                <c:pt idx="29">
                  <c:v>7.9686871630884299</c:v>
                </c:pt>
                <c:pt idx="30">
                  <c:v>8.3941796572200396</c:v>
                </c:pt>
                <c:pt idx="31">
                  <c:v>8.8652941714910387</c:v>
                </c:pt>
                <c:pt idx="32">
                  <c:v>9.3507869198808002</c:v>
                </c:pt>
                <c:pt idx="33">
                  <c:v>9.8371511459588312</c:v>
                </c:pt>
                <c:pt idx="34">
                  <c:v>10.370197279000399</c:v>
                </c:pt>
              </c:numCache>
            </c:numRef>
          </c:val>
          <c:smooth val="0"/>
        </c:ser>
        <c:ser>
          <c:idx val="2"/>
          <c:order val="2"/>
          <c:tx>
            <c:strRef>
              <c:f>Sheet1!$B$5</c:f>
              <c:strCache>
                <c:ptCount val="1"/>
                <c:pt idx="0">
                  <c:v>Undernourished</c:v>
                </c:pt>
              </c:strCache>
            </c:strRef>
          </c:tx>
          <c:spPr>
            <a:ln w="19050" cap="rnd" cmpd="sng" algn="ctr">
              <a:solidFill>
                <a:srgbClr val="4F81BD"/>
              </a:solidFill>
              <a:prstDash val="lgDashDot"/>
              <a:round/>
            </a:ln>
            <a:effectLst/>
          </c:spPr>
          <c:marker>
            <c:symbol val="none"/>
          </c:marker>
          <c:cat>
            <c:numRef>
              <c:f>Sheet1!$C$2:$AK$2</c:f>
              <c:numCache>
                <c:formatCode>General</c:formatCode>
                <c:ptCount val="35"/>
                <c:pt idx="0">
                  <c:v>1991</c:v>
                </c:pt>
                <c:pt idx="4">
                  <c:v>1995</c:v>
                </c:pt>
                <c:pt idx="9">
                  <c:v>2000</c:v>
                </c:pt>
                <c:pt idx="14">
                  <c:v>2005</c:v>
                </c:pt>
                <c:pt idx="19">
                  <c:v>2010</c:v>
                </c:pt>
                <c:pt idx="24">
                  <c:v>2015</c:v>
                </c:pt>
                <c:pt idx="29">
                  <c:v>2020</c:v>
                </c:pt>
                <c:pt idx="34">
                  <c:v>2025</c:v>
                </c:pt>
              </c:numCache>
            </c:numRef>
          </c:cat>
          <c:val>
            <c:numRef>
              <c:f>Sheet1!$C$5:$AK$5</c:f>
              <c:numCache>
                <c:formatCode>General</c:formatCode>
                <c:ptCount val="35"/>
                <c:pt idx="0">
                  <c:v>19.582692040795799</c:v>
                </c:pt>
                <c:pt idx="1">
                  <c:v>18.537384484871399</c:v>
                </c:pt>
                <c:pt idx="2">
                  <c:v>17.1848395831794</c:v>
                </c:pt>
                <c:pt idx="3">
                  <c:v>15.7666059878729</c:v>
                </c:pt>
                <c:pt idx="4">
                  <c:v>14.6207665914482</c:v>
                </c:pt>
                <c:pt idx="5">
                  <c:v>14.528858034431799</c:v>
                </c:pt>
                <c:pt idx="6">
                  <c:v>15.429213773489201</c:v>
                </c:pt>
                <c:pt idx="7">
                  <c:v>16.544334382956897</c:v>
                </c:pt>
                <c:pt idx="8">
                  <c:v>17.4867927193078</c:v>
                </c:pt>
                <c:pt idx="9">
                  <c:v>17.360949980631197</c:v>
                </c:pt>
                <c:pt idx="10">
                  <c:v>18.7975558251004</c:v>
                </c:pt>
                <c:pt idx="11">
                  <c:v>18.401426806747601</c:v>
                </c:pt>
                <c:pt idx="12">
                  <c:v>17.830455841792698</c:v>
                </c:pt>
                <c:pt idx="13">
                  <c:v>18.689420173105901</c:v>
                </c:pt>
                <c:pt idx="14">
                  <c:v>18.487879919285998</c:v>
                </c:pt>
                <c:pt idx="15">
                  <c:v>17.889741423513598</c:v>
                </c:pt>
                <c:pt idx="16">
                  <c:v>17.909069329371899</c:v>
                </c:pt>
                <c:pt idx="17">
                  <c:v>16.5902604908405</c:v>
                </c:pt>
                <c:pt idx="18">
                  <c:v>15.1857845031273</c:v>
                </c:pt>
                <c:pt idx="19">
                  <c:v>11.618115768538701</c:v>
                </c:pt>
                <c:pt idx="20">
                  <c:v>9.3369824525008394</c:v>
                </c:pt>
                <c:pt idx="21">
                  <c:v>8.5139295504433008</c:v>
                </c:pt>
                <c:pt idx="22">
                  <c:v>7.3709484038967599</c:v>
                </c:pt>
                <c:pt idx="23">
                  <c:v>7.4228598133241706</c:v>
                </c:pt>
                <c:pt idx="24">
                  <c:v>7.4459197500301899</c:v>
                </c:pt>
                <c:pt idx="25">
                  <c:v>6.8204292899231396</c:v>
                </c:pt>
                <c:pt idx="26">
                  <c:v>6.2975069869542599</c:v>
                </c:pt>
                <c:pt idx="27">
                  <c:v>5.7893562278213198</c:v>
                </c:pt>
                <c:pt idx="28">
                  <c:v>5.2983071704341596</c:v>
                </c:pt>
                <c:pt idx="29">
                  <c:v>4.84472736126098</c:v>
                </c:pt>
                <c:pt idx="30">
                  <c:v>4.4391720772973198</c:v>
                </c:pt>
                <c:pt idx="31">
                  <c:v>4.0438754013580001</c:v>
                </c:pt>
                <c:pt idx="32">
                  <c:v>3.6782780598362796</c:v>
                </c:pt>
                <c:pt idx="33">
                  <c:v>3.3464096362151396</c:v>
                </c:pt>
                <c:pt idx="34">
                  <c:v>3.0271820695117801</c:v>
                </c:pt>
              </c:numCache>
            </c:numRef>
          </c:val>
          <c:smooth val="0"/>
        </c:ser>
        <c:dLbls>
          <c:showLegendKey val="0"/>
          <c:showVal val="0"/>
          <c:showCatName val="0"/>
          <c:showSerName val="0"/>
          <c:showPercent val="0"/>
          <c:showBubbleSize val="0"/>
        </c:dLbls>
        <c:marker val="1"/>
        <c:smooth val="0"/>
        <c:axId val="509683584"/>
        <c:axId val="509685120"/>
      </c:lineChart>
      <c:catAx>
        <c:axId val="509683584"/>
        <c:scaling>
          <c:orientation val="minMax"/>
        </c:scaling>
        <c:delete val="0"/>
        <c:axPos val="b"/>
        <c:majorGridlines>
          <c:spPr>
            <a:ln w="9525" cmpd="sng">
              <a:solidFill>
                <a:srgbClr val="FFFFFF"/>
              </a:solidFill>
              <a:prstDash val="solid"/>
            </a:ln>
          </c:spPr>
        </c:majorGridlines>
        <c:numFmt formatCode="General" sourceLinked="1"/>
        <c:majorTickMark val="in"/>
        <c:minorTickMark val="none"/>
        <c:tickLblPos val="low"/>
        <c:spPr>
          <a:noFill/>
          <a:ln w="9525">
            <a:solidFill>
              <a:srgbClr val="000000"/>
            </a:solidFill>
            <a:prstDash val="solid"/>
          </a:ln>
          <a:extLst>
            <a:ext uri="{909E8E84-426E-40DD-AFC4-6F175D3DCCD1}">
              <a14:hiddenFill xmlns:a14="http://schemas.microsoft.com/office/drawing/2010/main">
                <a:noFill/>
              </a14:hiddenFill>
            </a:ext>
          </a:extLst>
        </c:spPr>
        <c:txPr>
          <a:bodyPr rot="-60000000" vert="horz"/>
          <a:lstStyle/>
          <a:p>
            <a:pPr>
              <a:defRPr sz="750" b="0" i="0">
                <a:solidFill>
                  <a:srgbClr val="000000"/>
                </a:solidFill>
                <a:latin typeface="Arial Narrow"/>
                <a:ea typeface="Arial Narrow"/>
                <a:cs typeface="Arial Narrow"/>
              </a:defRPr>
            </a:pPr>
            <a:endParaRPr lang="en-US"/>
          </a:p>
        </c:txPr>
        <c:crossAx val="509685120"/>
        <c:crosses val="autoZero"/>
        <c:auto val="1"/>
        <c:lblAlgn val="ctr"/>
        <c:lblOffset val="0"/>
        <c:tickLblSkip val="1"/>
        <c:noMultiLvlLbl val="0"/>
      </c:catAx>
      <c:valAx>
        <c:axId val="509685120"/>
        <c:scaling>
          <c:orientation val="minMax"/>
          <c:max val="40"/>
          <c:min val="0"/>
        </c:scaling>
        <c:delete val="0"/>
        <c:axPos val="l"/>
        <c:majorGridlines>
          <c:spPr>
            <a:ln w="9525" cmpd="sng">
              <a:solidFill>
                <a:srgbClr val="FFFFFF"/>
              </a:solidFill>
              <a:prstDash val="solid"/>
            </a:ln>
          </c:spPr>
        </c:majorGridlines>
        <c:title>
          <c:tx>
            <c:rich>
              <a:bodyPr rot="0" vert="horz"/>
              <a:lstStyle/>
              <a:p>
                <a:pPr>
                  <a:defRPr sz="750" b="0" i="0">
                    <a:solidFill>
                      <a:srgbClr val="000000"/>
                    </a:solidFill>
                    <a:latin typeface="Arial Narrow"/>
                  </a:defRPr>
                </a:pPr>
                <a:r>
                  <a:rPr lang="en-GB" sz="750" b="0" i="0">
                    <a:solidFill>
                      <a:srgbClr val="000000"/>
                    </a:solidFill>
                    <a:latin typeface="Arial Narrow"/>
                  </a:rPr>
                  <a:t>%</a:t>
                </a:r>
              </a:p>
            </c:rich>
          </c:tx>
          <c:layout>
            <c:manualLayout>
              <c:xMode val="edge"/>
              <c:yMode val="edge"/>
              <c:x val="1.299929957294434E-2"/>
              <c:y val="0.10956441674006254"/>
            </c:manualLayout>
          </c:layout>
          <c:overlay val="0"/>
        </c:title>
        <c:numFmt formatCode="General" sourceLinked="1"/>
        <c:majorTickMark val="in"/>
        <c:minorTickMark val="none"/>
        <c:tickLblPos val="nextTo"/>
        <c:spPr>
          <a:noFill/>
          <a:ln w="9525">
            <a:solidFill>
              <a:srgbClr val="000000"/>
            </a:solidFill>
            <a:prstDash val="solid"/>
          </a:ln>
          <a:extLst>
            <a:ext uri="{909E8E84-426E-40DD-AFC4-6F175D3DCCD1}">
              <a14:hiddenFill xmlns:a14="http://schemas.microsoft.com/office/drawing/2010/main">
                <a:noFill/>
              </a14:hiddenFill>
            </a:ext>
          </a:extLst>
        </c:spPr>
        <c:txPr>
          <a:bodyPr rot="-60000000" vert="horz"/>
          <a:lstStyle/>
          <a:p>
            <a:pPr>
              <a:defRPr sz="750" b="0" i="0">
                <a:solidFill>
                  <a:srgbClr val="000000"/>
                </a:solidFill>
                <a:latin typeface="Arial Narrow"/>
                <a:ea typeface="Arial Narrow"/>
                <a:cs typeface="Arial Narrow"/>
              </a:defRPr>
            </a:pPr>
            <a:endParaRPr lang="en-US"/>
          </a:p>
        </c:txPr>
        <c:crossAx val="509683584"/>
        <c:crosses val="autoZero"/>
        <c:crossBetween val="between"/>
      </c:valAx>
      <c:valAx>
        <c:axId val="509691392"/>
        <c:scaling>
          <c:orientation val="minMax"/>
          <c:max val="8"/>
          <c:min val="0"/>
        </c:scaling>
        <c:delete val="0"/>
        <c:axPos val="r"/>
        <c:numFmt formatCode="General" sourceLinked="1"/>
        <c:majorTickMark val="none"/>
        <c:minorTickMark val="none"/>
        <c:tickLblPos val="none"/>
        <c:crossAx val="509692928"/>
        <c:crosses val="max"/>
        <c:crossBetween val="between"/>
      </c:valAx>
      <c:catAx>
        <c:axId val="509692928"/>
        <c:scaling>
          <c:orientation val="minMax"/>
        </c:scaling>
        <c:delete val="1"/>
        <c:axPos val="b"/>
        <c:numFmt formatCode="General" sourceLinked="1"/>
        <c:majorTickMark val="out"/>
        <c:minorTickMark val="none"/>
        <c:tickLblPos val="nextTo"/>
        <c:crossAx val="509691392"/>
        <c:crosses val="autoZero"/>
        <c:auto val="1"/>
        <c:lblAlgn val="ctr"/>
        <c:lblOffset val="100"/>
        <c:noMultiLvlLbl val="0"/>
      </c:catAx>
      <c:spPr>
        <a:solidFill>
          <a:srgbClr val="F4FFFF"/>
        </a:solidFill>
        <a:ln w="9525">
          <a:solidFill>
            <a:srgbClr val="000000"/>
          </a:solidFill>
        </a:ln>
      </c:spPr>
    </c:plotArea>
    <c:legend>
      <c:legendPos val="r"/>
      <c:legendEntry>
        <c:idx val="0"/>
        <c:delete val="1"/>
      </c:legendEntry>
      <c:legendEntry>
        <c:idx val="1"/>
        <c:delete val="1"/>
      </c:legendEntry>
      <c:legendEntry>
        <c:idx val="2"/>
        <c:delete val="1"/>
      </c:legendEntry>
      <c:legendEntry>
        <c:idx val="3"/>
        <c:delete val="1"/>
      </c:legendEntry>
      <c:legendEntry>
        <c:idx val="4"/>
        <c:delete val="1"/>
      </c:legendEntry>
      <c:legendEntry>
        <c:idx val="5"/>
        <c:delete val="1"/>
      </c:legendEntry>
      <c:legendEntry>
        <c:idx val="6"/>
        <c:delete val="1"/>
      </c:legendEntry>
      <c:legendEntry>
        <c:idx val="7"/>
        <c:delete val="1"/>
      </c:legendEntry>
      <c:layout>
        <c:manualLayout>
          <c:xMode val="edge"/>
          <c:yMode val="edge"/>
          <c:x val="4.1301613461006491E-2"/>
          <c:y val="1.9920803043647736E-2"/>
          <c:w val="0.94257169479420377"/>
          <c:h val="7.4703011413679007E-2"/>
        </c:manualLayout>
      </c:layout>
      <c:overlay val="1"/>
      <c:spPr>
        <a:solidFill>
          <a:srgbClr val="EAEAEA"/>
        </a:solidFill>
        <a:ln>
          <a:noFill/>
          <a:round/>
        </a:ln>
        <a:effectLst/>
        <a:extLst>
          <a:ext uri="{91240B29-F687-4F45-9708-019B960494DF}">
            <a14:hiddenLine xmlns:a14="http://schemas.microsoft.com/office/drawing/2010/main">
              <a:noFill/>
              <a:round/>
            </a14:hiddenLine>
          </a:ext>
        </a:extLst>
      </c:spPr>
      <c:txPr>
        <a:bodyPr/>
        <a:lstStyle/>
        <a:p>
          <a:pPr>
            <a:defRPr sz="750" b="0" i="0">
              <a:solidFill>
                <a:srgbClr val="000000"/>
              </a:solidFill>
              <a:latin typeface="Arial Narrow"/>
              <a:ea typeface="Arial Narrow"/>
              <a:cs typeface="Arial Narrow"/>
            </a:defRPr>
          </a:pPr>
          <a:endParaRPr lang="en-US"/>
        </a:p>
      </c:txPr>
    </c:legend>
    <c:plotVisOnly val="1"/>
    <c:dispBlanksAs val="gap"/>
    <c:showDLblsOverMax val="1"/>
  </c:chart>
  <c:spPr>
    <a:noFill/>
    <a:ln w="9525" cap="flat" cmpd="sng" algn="ctr">
      <a:noFill/>
      <a:prstDash val="solid"/>
      <a:round/>
    </a:ln>
    <a:effectLst/>
    <a:extLst>
      <a:ext uri="{909E8E84-426E-40DD-AFC4-6F175D3DCCD1}">
        <a14:hiddenFill xmlns:a14="http://schemas.microsoft.com/office/drawing/2010/main">
          <a:solidFill>
            <a:sysClr val="window" lastClr="FFFFFF"/>
          </a:solidFill>
        </a14:hiddenFill>
      </a:ext>
      <a:ext uri="{91240B29-F687-4F45-9708-019B960494DF}">
        <a14:hiddenLine xmlns:a14="http://schemas.microsoft.com/office/drawing/2010/main" w="9525" cap="flat" cmpd="sng" algn="ctr">
          <a:solidFill>
            <a:sysClr val="windowText" lastClr="000000">
              <a:tint val="75000"/>
              <a:shade val="95000"/>
              <a:satMod val="105000"/>
            </a:sysClr>
          </a:solidFill>
          <a:prstDash val="solid"/>
          <a:round/>
        </a14:hiddenLine>
      </a:ext>
    </a:extLst>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autoTitleDeleted val="0"/>
    <c:plotArea>
      <c:layout>
        <c:manualLayout>
          <c:xMode val="edge"/>
          <c:yMode val="edge"/>
          <c:x val="4.6230423459710297E-2"/>
          <c:y val="0.16085099971736086"/>
          <c:w val="0.93357975375057256"/>
          <c:h val="0.73047015281777994"/>
        </c:manualLayout>
      </c:layout>
      <c:lineChart>
        <c:grouping val="standard"/>
        <c:varyColors val="0"/>
        <c:ser>
          <c:idx val="0"/>
          <c:order val="0"/>
          <c:tx>
            <c:strRef>
              <c:f>'Figure 3'!$A$12</c:f>
              <c:strCache>
                <c:ptCount val="1"/>
                <c:pt idx="0">
                  <c:v>Capture</c:v>
                </c:pt>
              </c:strCache>
            </c:strRef>
          </c:tx>
          <c:spPr>
            <a:ln w="19050" cap="rnd" cmpd="sng" algn="ctr">
              <a:solidFill>
                <a:srgbClr val="4F81BD"/>
              </a:solidFill>
              <a:prstDash val="solid"/>
              <a:round/>
            </a:ln>
            <a:effectLst/>
          </c:spPr>
          <c:marker>
            <c:symbol val="none"/>
          </c:marker>
          <c:cat>
            <c:numRef>
              <c:f>'Figure 3'!$B$3:$BN$3</c:f>
              <c:numCache>
                <c:formatCode>General</c:formatCode>
                <c:ptCount val="65"/>
                <c:pt idx="0">
                  <c:v>1950</c:v>
                </c:pt>
                <c:pt idx="1">
                  <c:v>1951</c:v>
                </c:pt>
                <c:pt idx="2">
                  <c:v>1952</c:v>
                </c:pt>
                <c:pt idx="3">
                  <c:v>1953</c:v>
                </c:pt>
                <c:pt idx="4">
                  <c:v>1954</c:v>
                </c:pt>
                <c:pt idx="5">
                  <c:v>1955</c:v>
                </c:pt>
                <c:pt idx="6">
                  <c:v>1956</c:v>
                </c:pt>
                <c:pt idx="7">
                  <c:v>1957</c:v>
                </c:pt>
                <c:pt idx="8">
                  <c:v>1958</c:v>
                </c:pt>
                <c:pt idx="9">
                  <c:v>1959</c:v>
                </c:pt>
                <c:pt idx="10">
                  <c:v>1960</c:v>
                </c:pt>
                <c:pt idx="11">
                  <c:v>1961</c:v>
                </c:pt>
                <c:pt idx="12">
                  <c:v>1962</c:v>
                </c:pt>
                <c:pt idx="13">
                  <c:v>1963</c:v>
                </c:pt>
                <c:pt idx="14">
                  <c:v>1964</c:v>
                </c:pt>
                <c:pt idx="15">
                  <c:v>1965</c:v>
                </c:pt>
                <c:pt idx="16">
                  <c:v>1966</c:v>
                </c:pt>
                <c:pt idx="17">
                  <c:v>1967</c:v>
                </c:pt>
                <c:pt idx="18">
                  <c:v>1968</c:v>
                </c:pt>
                <c:pt idx="19">
                  <c:v>1969</c:v>
                </c:pt>
                <c:pt idx="20">
                  <c:v>1970</c:v>
                </c:pt>
                <c:pt idx="21">
                  <c:v>1971</c:v>
                </c:pt>
                <c:pt idx="22">
                  <c:v>1972</c:v>
                </c:pt>
                <c:pt idx="23">
                  <c:v>1973</c:v>
                </c:pt>
                <c:pt idx="24">
                  <c:v>1974</c:v>
                </c:pt>
                <c:pt idx="25">
                  <c:v>1975</c:v>
                </c:pt>
                <c:pt idx="26">
                  <c:v>1976</c:v>
                </c:pt>
                <c:pt idx="27">
                  <c:v>1977</c:v>
                </c:pt>
                <c:pt idx="28">
                  <c:v>1978</c:v>
                </c:pt>
                <c:pt idx="29">
                  <c:v>1979</c:v>
                </c:pt>
                <c:pt idx="30">
                  <c:v>1980</c:v>
                </c:pt>
                <c:pt idx="31">
                  <c:v>1981</c:v>
                </c:pt>
                <c:pt idx="32">
                  <c:v>1982</c:v>
                </c:pt>
                <c:pt idx="33">
                  <c:v>1983</c:v>
                </c:pt>
                <c:pt idx="34">
                  <c:v>1984</c:v>
                </c:pt>
                <c:pt idx="35">
                  <c:v>1985</c:v>
                </c:pt>
                <c:pt idx="36">
                  <c:v>1986</c:v>
                </c:pt>
                <c:pt idx="37">
                  <c:v>1987</c:v>
                </c:pt>
                <c:pt idx="38">
                  <c:v>1988</c:v>
                </c:pt>
                <c:pt idx="39">
                  <c:v>1989</c:v>
                </c:pt>
                <c:pt idx="40">
                  <c:v>1990</c:v>
                </c:pt>
                <c:pt idx="41">
                  <c:v>1991</c:v>
                </c:pt>
                <c:pt idx="42">
                  <c:v>1992</c:v>
                </c:pt>
                <c:pt idx="43">
                  <c:v>1993</c:v>
                </c:pt>
                <c:pt idx="44">
                  <c:v>1994</c:v>
                </c:pt>
                <c:pt idx="45">
                  <c:v>1995</c:v>
                </c:pt>
                <c:pt idx="46">
                  <c:v>1996</c:v>
                </c:pt>
                <c:pt idx="47">
                  <c:v>1997</c:v>
                </c:pt>
                <c:pt idx="48">
                  <c:v>1998</c:v>
                </c:pt>
                <c:pt idx="49">
                  <c:v>1999</c:v>
                </c:pt>
                <c:pt idx="50">
                  <c:v>2000</c:v>
                </c:pt>
                <c:pt idx="51">
                  <c:v>2001</c:v>
                </c:pt>
                <c:pt idx="52">
                  <c:v>2002</c:v>
                </c:pt>
                <c:pt idx="53">
                  <c:v>2003</c:v>
                </c:pt>
                <c:pt idx="54">
                  <c:v>2004</c:v>
                </c:pt>
                <c:pt idx="55">
                  <c:v>2005</c:v>
                </c:pt>
                <c:pt idx="56">
                  <c:v>2006</c:v>
                </c:pt>
                <c:pt idx="57">
                  <c:v>2007</c:v>
                </c:pt>
                <c:pt idx="58">
                  <c:v>2008</c:v>
                </c:pt>
                <c:pt idx="59">
                  <c:v>2009</c:v>
                </c:pt>
                <c:pt idx="60">
                  <c:v>2010</c:v>
                </c:pt>
                <c:pt idx="61">
                  <c:v>2011</c:v>
                </c:pt>
                <c:pt idx="62">
                  <c:v>2012</c:v>
                </c:pt>
                <c:pt idx="63">
                  <c:v>2013</c:v>
                </c:pt>
                <c:pt idx="64">
                  <c:v>2014</c:v>
                </c:pt>
              </c:numCache>
            </c:numRef>
          </c:cat>
          <c:val>
            <c:numRef>
              <c:f>'Figure 3'!$B$12:$BP$12</c:f>
              <c:numCache>
                <c:formatCode>General</c:formatCode>
                <c:ptCount val="67"/>
                <c:pt idx="0">
                  <c:v>0.20313399999999998</c:v>
                </c:pt>
                <c:pt idx="1">
                  <c:v>0.46656799999999998</c:v>
                </c:pt>
                <c:pt idx="2">
                  <c:v>0.52599200000000002</c:v>
                </c:pt>
                <c:pt idx="3">
                  <c:v>0.56426199999999993</c:v>
                </c:pt>
                <c:pt idx="4">
                  <c:v>0.57931600000000005</c:v>
                </c:pt>
                <c:pt idx="5">
                  <c:v>0.61045399999999994</c:v>
                </c:pt>
                <c:pt idx="6">
                  <c:v>0.64568599999999998</c:v>
                </c:pt>
                <c:pt idx="7">
                  <c:v>0.65426700000000004</c:v>
                </c:pt>
                <c:pt idx="8">
                  <c:v>0.62444100000000002</c:v>
                </c:pt>
                <c:pt idx="9">
                  <c:v>0.67696400000000001</c:v>
                </c:pt>
                <c:pt idx="10">
                  <c:v>0.68106100000000003</c:v>
                </c:pt>
                <c:pt idx="11">
                  <c:v>0.82862800000000003</c:v>
                </c:pt>
                <c:pt idx="12">
                  <c:v>0.85793700000000006</c:v>
                </c:pt>
                <c:pt idx="13">
                  <c:v>0.85097599999999995</c:v>
                </c:pt>
                <c:pt idx="14">
                  <c:v>0.91085199999999999</c:v>
                </c:pt>
                <c:pt idx="15">
                  <c:v>0.98090200000000005</c:v>
                </c:pt>
                <c:pt idx="16">
                  <c:v>1.1372610000000001</c:v>
                </c:pt>
                <c:pt idx="17">
                  <c:v>1.0862989999999999</c:v>
                </c:pt>
                <c:pt idx="18">
                  <c:v>1.075825</c:v>
                </c:pt>
                <c:pt idx="19">
                  <c:v>1.1291099999999998</c:v>
                </c:pt>
                <c:pt idx="20">
                  <c:v>1.1484939999999999</c:v>
                </c:pt>
                <c:pt idx="21">
                  <c:v>1.159181</c:v>
                </c:pt>
                <c:pt idx="22">
                  <c:v>1.1778520000000001</c:v>
                </c:pt>
                <c:pt idx="23">
                  <c:v>1.1646110000000001</c:v>
                </c:pt>
                <c:pt idx="24">
                  <c:v>1.2256980000000002</c:v>
                </c:pt>
                <c:pt idx="25">
                  <c:v>1.2269330000000001</c:v>
                </c:pt>
                <c:pt idx="26">
                  <c:v>1.3297670000000001</c:v>
                </c:pt>
                <c:pt idx="27">
                  <c:v>1.414037</c:v>
                </c:pt>
                <c:pt idx="28">
                  <c:v>1.4788920000000001</c:v>
                </c:pt>
                <c:pt idx="29">
                  <c:v>1.567885</c:v>
                </c:pt>
                <c:pt idx="30">
                  <c:v>1.65266</c:v>
                </c:pt>
                <c:pt idx="31">
                  <c:v>1.67703</c:v>
                </c:pt>
                <c:pt idx="32">
                  <c:v>1.7530479999999999</c:v>
                </c:pt>
                <c:pt idx="33">
                  <c:v>1.9445270000000001</c:v>
                </c:pt>
                <c:pt idx="34">
                  <c:v>1.9795469999999999</c:v>
                </c:pt>
                <c:pt idx="35">
                  <c:v>2.089893</c:v>
                </c:pt>
                <c:pt idx="36">
                  <c:v>2.193397</c:v>
                </c:pt>
                <c:pt idx="37">
                  <c:v>2.2830439999999999</c:v>
                </c:pt>
                <c:pt idx="38">
                  <c:v>2.4444330000000001</c:v>
                </c:pt>
                <c:pt idx="39">
                  <c:v>2.5567790000000001</c:v>
                </c:pt>
                <c:pt idx="40">
                  <c:v>2.6418080000000002</c:v>
                </c:pt>
                <c:pt idx="41">
                  <c:v>2.8047230000000001</c:v>
                </c:pt>
                <c:pt idx="42">
                  <c:v>2.9803829999999998</c:v>
                </c:pt>
                <c:pt idx="43">
                  <c:v>3.2081819999999999</c:v>
                </c:pt>
                <c:pt idx="44">
                  <c:v>3.4396119999999999</c:v>
                </c:pt>
                <c:pt idx="45">
                  <c:v>3.644228</c:v>
                </c:pt>
                <c:pt idx="46">
                  <c:v>3.7663389999999999</c:v>
                </c:pt>
                <c:pt idx="47">
                  <c:v>3.9172220000000002</c:v>
                </c:pt>
                <c:pt idx="48">
                  <c:v>4.0124110000000002</c:v>
                </c:pt>
                <c:pt idx="49">
                  <c:v>4.0100709999999999</c:v>
                </c:pt>
                <c:pt idx="50">
                  <c:v>4.1577659999999996</c:v>
                </c:pt>
                <c:pt idx="51">
                  <c:v>4.3352749999999993</c:v>
                </c:pt>
                <c:pt idx="52">
                  <c:v>4.4042409999999999</c:v>
                </c:pt>
                <c:pt idx="53">
                  <c:v>4.6986780000000001</c:v>
                </c:pt>
                <c:pt idx="54">
                  <c:v>4.7395739999999993</c:v>
                </c:pt>
                <c:pt idx="55">
                  <c:v>4.6923810000000001</c:v>
                </c:pt>
                <c:pt idx="56">
                  <c:v>4.7904450000000001</c:v>
                </c:pt>
                <c:pt idx="57">
                  <c:v>5.0349309999999994</c:v>
                </c:pt>
                <c:pt idx="58">
                  <c:v>4.9964360000000001</c:v>
                </c:pt>
                <c:pt idx="59">
                  <c:v>5.1060439999999998</c:v>
                </c:pt>
                <c:pt idx="60">
                  <c:v>5.3761999999999999</c:v>
                </c:pt>
                <c:pt idx="61">
                  <c:v>5.6534690000000003</c:v>
                </c:pt>
                <c:pt idx="62">
                  <c:v>5.7266139999999996</c:v>
                </c:pt>
                <c:pt idx="63">
                  <c:v>6.0549170000000005</c:v>
                </c:pt>
                <c:pt idx="64">
                  <c:v>6.5072290000000006</c:v>
                </c:pt>
                <c:pt idx="66" formatCode="0.0%">
                  <c:v>1</c:v>
                </c:pt>
              </c:numCache>
            </c:numRef>
          </c:val>
          <c:smooth val="0"/>
        </c:ser>
        <c:ser>
          <c:idx val="1"/>
          <c:order val="1"/>
          <c:tx>
            <c:strRef>
              <c:f>'Figure 3'!$A$13</c:f>
              <c:strCache>
                <c:ptCount val="1"/>
                <c:pt idx="0">
                  <c:v>Aquaculture (excl. aquatic plants)</c:v>
                </c:pt>
              </c:strCache>
            </c:strRef>
          </c:tx>
          <c:spPr>
            <a:ln w="19050" cap="rnd" cmpd="sng" algn="ctr">
              <a:solidFill>
                <a:srgbClr val="4F81BD"/>
              </a:solidFill>
              <a:prstDash val="dash"/>
              <a:round/>
            </a:ln>
            <a:effectLst/>
          </c:spPr>
          <c:marker>
            <c:symbol val="none"/>
          </c:marker>
          <c:cat>
            <c:numRef>
              <c:f>'Figure 3'!$B$3:$BN$3</c:f>
              <c:numCache>
                <c:formatCode>General</c:formatCode>
                <c:ptCount val="65"/>
                <c:pt idx="0">
                  <c:v>1950</c:v>
                </c:pt>
                <c:pt idx="1">
                  <c:v>1951</c:v>
                </c:pt>
                <c:pt idx="2">
                  <c:v>1952</c:v>
                </c:pt>
                <c:pt idx="3">
                  <c:v>1953</c:v>
                </c:pt>
                <c:pt idx="4">
                  <c:v>1954</c:v>
                </c:pt>
                <c:pt idx="5">
                  <c:v>1955</c:v>
                </c:pt>
                <c:pt idx="6">
                  <c:v>1956</c:v>
                </c:pt>
                <c:pt idx="7">
                  <c:v>1957</c:v>
                </c:pt>
                <c:pt idx="8">
                  <c:v>1958</c:v>
                </c:pt>
                <c:pt idx="9">
                  <c:v>1959</c:v>
                </c:pt>
                <c:pt idx="10">
                  <c:v>1960</c:v>
                </c:pt>
                <c:pt idx="11">
                  <c:v>1961</c:v>
                </c:pt>
                <c:pt idx="12">
                  <c:v>1962</c:v>
                </c:pt>
                <c:pt idx="13">
                  <c:v>1963</c:v>
                </c:pt>
                <c:pt idx="14">
                  <c:v>1964</c:v>
                </c:pt>
                <c:pt idx="15">
                  <c:v>1965</c:v>
                </c:pt>
                <c:pt idx="16">
                  <c:v>1966</c:v>
                </c:pt>
                <c:pt idx="17">
                  <c:v>1967</c:v>
                </c:pt>
                <c:pt idx="18">
                  <c:v>1968</c:v>
                </c:pt>
                <c:pt idx="19">
                  <c:v>1969</c:v>
                </c:pt>
                <c:pt idx="20">
                  <c:v>1970</c:v>
                </c:pt>
                <c:pt idx="21">
                  <c:v>1971</c:v>
                </c:pt>
                <c:pt idx="22">
                  <c:v>1972</c:v>
                </c:pt>
                <c:pt idx="23">
                  <c:v>1973</c:v>
                </c:pt>
                <c:pt idx="24">
                  <c:v>1974</c:v>
                </c:pt>
                <c:pt idx="25">
                  <c:v>1975</c:v>
                </c:pt>
                <c:pt idx="26">
                  <c:v>1976</c:v>
                </c:pt>
                <c:pt idx="27">
                  <c:v>1977</c:v>
                </c:pt>
                <c:pt idx="28">
                  <c:v>1978</c:v>
                </c:pt>
                <c:pt idx="29">
                  <c:v>1979</c:v>
                </c:pt>
                <c:pt idx="30">
                  <c:v>1980</c:v>
                </c:pt>
                <c:pt idx="31">
                  <c:v>1981</c:v>
                </c:pt>
                <c:pt idx="32">
                  <c:v>1982</c:v>
                </c:pt>
                <c:pt idx="33">
                  <c:v>1983</c:v>
                </c:pt>
                <c:pt idx="34">
                  <c:v>1984</c:v>
                </c:pt>
                <c:pt idx="35">
                  <c:v>1985</c:v>
                </c:pt>
                <c:pt idx="36">
                  <c:v>1986</c:v>
                </c:pt>
                <c:pt idx="37">
                  <c:v>1987</c:v>
                </c:pt>
                <c:pt idx="38">
                  <c:v>1988</c:v>
                </c:pt>
                <c:pt idx="39">
                  <c:v>1989</c:v>
                </c:pt>
                <c:pt idx="40">
                  <c:v>1990</c:v>
                </c:pt>
                <c:pt idx="41">
                  <c:v>1991</c:v>
                </c:pt>
                <c:pt idx="42">
                  <c:v>1992</c:v>
                </c:pt>
                <c:pt idx="43">
                  <c:v>1993</c:v>
                </c:pt>
                <c:pt idx="44">
                  <c:v>1994</c:v>
                </c:pt>
                <c:pt idx="45">
                  <c:v>1995</c:v>
                </c:pt>
                <c:pt idx="46">
                  <c:v>1996</c:v>
                </c:pt>
                <c:pt idx="47">
                  <c:v>1997</c:v>
                </c:pt>
                <c:pt idx="48">
                  <c:v>1998</c:v>
                </c:pt>
                <c:pt idx="49">
                  <c:v>1999</c:v>
                </c:pt>
                <c:pt idx="50">
                  <c:v>2000</c:v>
                </c:pt>
                <c:pt idx="51">
                  <c:v>2001</c:v>
                </c:pt>
                <c:pt idx="52">
                  <c:v>2002</c:v>
                </c:pt>
                <c:pt idx="53">
                  <c:v>2003</c:v>
                </c:pt>
                <c:pt idx="54">
                  <c:v>2004</c:v>
                </c:pt>
                <c:pt idx="55">
                  <c:v>2005</c:v>
                </c:pt>
                <c:pt idx="56">
                  <c:v>2006</c:v>
                </c:pt>
                <c:pt idx="57">
                  <c:v>2007</c:v>
                </c:pt>
                <c:pt idx="58">
                  <c:v>2008</c:v>
                </c:pt>
                <c:pt idx="59">
                  <c:v>2009</c:v>
                </c:pt>
                <c:pt idx="60">
                  <c:v>2010</c:v>
                </c:pt>
                <c:pt idx="61">
                  <c:v>2011</c:v>
                </c:pt>
                <c:pt idx="62">
                  <c:v>2012</c:v>
                </c:pt>
                <c:pt idx="63">
                  <c:v>2013</c:v>
                </c:pt>
                <c:pt idx="64">
                  <c:v>2014</c:v>
                </c:pt>
              </c:numCache>
            </c:numRef>
          </c:cat>
          <c:val>
            <c:numRef>
              <c:f>'Figure 3'!$B$13:$BP$13</c:f>
              <c:numCache>
                <c:formatCode>General</c:formatCode>
                <c:ptCount val="67"/>
                <c:pt idx="0">
                  <c:v>4.1856000000000004E-2</c:v>
                </c:pt>
                <c:pt idx="1">
                  <c:v>4.2411999999999998E-2</c:v>
                </c:pt>
                <c:pt idx="2">
                  <c:v>4.8487999999999996E-2</c:v>
                </c:pt>
                <c:pt idx="3">
                  <c:v>5.4607999999999997E-2</c:v>
                </c:pt>
                <c:pt idx="4">
                  <c:v>5.4143999999999998E-2</c:v>
                </c:pt>
                <c:pt idx="5">
                  <c:v>6.1295999999999996E-2</c:v>
                </c:pt>
                <c:pt idx="6">
                  <c:v>7.0153999999999994E-2</c:v>
                </c:pt>
                <c:pt idx="7">
                  <c:v>7.4052999999999994E-2</c:v>
                </c:pt>
                <c:pt idx="8">
                  <c:v>6.4459000000000002E-2</c:v>
                </c:pt>
                <c:pt idx="9">
                  <c:v>8.0016000000000004E-2</c:v>
                </c:pt>
                <c:pt idx="10">
                  <c:v>8.0478999999999995E-2</c:v>
                </c:pt>
                <c:pt idx="11">
                  <c:v>8.5971999999999993E-2</c:v>
                </c:pt>
                <c:pt idx="12">
                  <c:v>8.9002999999999999E-2</c:v>
                </c:pt>
                <c:pt idx="13">
                  <c:v>8.7894E-2</c:v>
                </c:pt>
                <c:pt idx="14">
                  <c:v>9.2727999999999991E-2</c:v>
                </c:pt>
                <c:pt idx="15">
                  <c:v>9.335800000000001E-2</c:v>
                </c:pt>
                <c:pt idx="16">
                  <c:v>0.10364900000000001</c:v>
                </c:pt>
                <c:pt idx="17">
                  <c:v>0.111221</c:v>
                </c:pt>
                <c:pt idx="18">
                  <c:v>0.103045</c:v>
                </c:pt>
                <c:pt idx="19">
                  <c:v>0.10425</c:v>
                </c:pt>
                <c:pt idx="20">
                  <c:v>0.106867</c:v>
                </c:pt>
                <c:pt idx="21">
                  <c:v>0.110873</c:v>
                </c:pt>
                <c:pt idx="22">
                  <c:v>0.11590300000000001</c:v>
                </c:pt>
                <c:pt idx="23">
                  <c:v>0.12667400000000001</c:v>
                </c:pt>
                <c:pt idx="24">
                  <c:v>0.13323599999999999</c:v>
                </c:pt>
                <c:pt idx="25">
                  <c:v>0.141207</c:v>
                </c:pt>
                <c:pt idx="26">
                  <c:v>0.134933</c:v>
                </c:pt>
                <c:pt idx="27">
                  <c:v>0.146588</c:v>
                </c:pt>
                <c:pt idx="28">
                  <c:v>0.15678600000000001</c:v>
                </c:pt>
                <c:pt idx="29">
                  <c:v>0.16452799999999998</c:v>
                </c:pt>
                <c:pt idx="30">
                  <c:v>0.18252199999999999</c:v>
                </c:pt>
                <c:pt idx="31">
                  <c:v>0.22217900000000002</c:v>
                </c:pt>
                <c:pt idx="32">
                  <c:v>0.22084800000000002</c:v>
                </c:pt>
                <c:pt idx="33">
                  <c:v>0.24642900000000001</c:v>
                </c:pt>
                <c:pt idx="34">
                  <c:v>0.270764</c:v>
                </c:pt>
                <c:pt idx="35">
                  <c:v>0.30140899999999998</c:v>
                </c:pt>
                <c:pt idx="36">
                  <c:v>0.33409</c:v>
                </c:pt>
                <c:pt idx="37">
                  <c:v>0.37672699999999998</c:v>
                </c:pt>
                <c:pt idx="38">
                  <c:v>0.41459699999999999</c:v>
                </c:pt>
                <c:pt idx="39">
                  <c:v>0.44789699999999999</c:v>
                </c:pt>
                <c:pt idx="40">
                  <c:v>0.49982399999999999</c:v>
                </c:pt>
                <c:pt idx="41">
                  <c:v>0.51750699999999994</c:v>
                </c:pt>
                <c:pt idx="42">
                  <c:v>0.55036800000000008</c:v>
                </c:pt>
                <c:pt idx="43">
                  <c:v>0.600414</c:v>
                </c:pt>
                <c:pt idx="44">
                  <c:v>0.601522</c:v>
                </c:pt>
                <c:pt idx="45">
                  <c:v>0.641092</c:v>
                </c:pt>
                <c:pt idx="46">
                  <c:v>0.73309799999999992</c:v>
                </c:pt>
                <c:pt idx="47">
                  <c:v>0.662547</c:v>
                </c:pt>
                <c:pt idx="48">
                  <c:v>0.62979700000000005</c:v>
                </c:pt>
                <c:pt idx="49">
                  <c:v>0.74926899999999996</c:v>
                </c:pt>
                <c:pt idx="50">
                  <c:v>0.78849999999999998</c:v>
                </c:pt>
                <c:pt idx="51">
                  <c:v>0.86427599999999993</c:v>
                </c:pt>
                <c:pt idx="52">
                  <c:v>0.91407100000000008</c:v>
                </c:pt>
                <c:pt idx="53">
                  <c:v>0.99379300000000004</c:v>
                </c:pt>
                <c:pt idx="54">
                  <c:v>1.045051</c:v>
                </c:pt>
                <c:pt idx="55">
                  <c:v>1.197109</c:v>
                </c:pt>
                <c:pt idx="56">
                  <c:v>1.2928989999999998</c:v>
                </c:pt>
                <c:pt idx="57">
                  <c:v>1.3929010000000002</c:v>
                </c:pt>
                <c:pt idx="58">
                  <c:v>1.690221</c:v>
                </c:pt>
                <c:pt idx="59">
                  <c:v>1.73343351</c:v>
                </c:pt>
                <c:pt idx="60">
                  <c:v>2.3048284900000002</c:v>
                </c:pt>
                <c:pt idx="61">
                  <c:v>2.7184211399999998</c:v>
                </c:pt>
                <c:pt idx="62">
                  <c:v>3.0676598199999998</c:v>
                </c:pt>
                <c:pt idx="63">
                  <c:v>3.9738432400000003</c:v>
                </c:pt>
                <c:pt idx="64">
                  <c:v>4.2538964500000001</c:v>
                </c:pt>
              </c:numCache>
            </c:numRef>
          </c:val>
          <c:smooth val="0"/>
        </c:ser>
        <c:ser>
          <c:idx val="2"/>
          <c:order val="2"/>
          <c:tx>
            <c:strRef>
              <c:f>'Figure 3'!$A$14</c:f>
              <c:strCache>
                <c:ptCount val="1"/>
                <c:pt idx="0">
                  <c:v>Aquaculture (incl. aquatic plants)</c:v>
                </c:pt>
              </c:strCache>
            </c:strRef>
          </c:tx>
          <c:spPr>
            <a:ln w="19050" cap="rnd" cmpd="sng" algn="ctr">
              <a:solidFill>
                <a:srgbClr val="4F81BD"/>
              </a:solidFill>
              <a:prstDash val="lgDashDot"/>
              <a:round/>
            </a:ln>
            <a:effectLst/>
          </c:spPr>
          <c:marker>
            <c:symbol val="none"/>
          </c:marker>
          <c:cat>
            <c:numRef>
              <c:f>'Figure 3'!$B$3:$BN$3</c:f>
              <c:numCache>
                <c:formatCode>General</c:formatCode>
                <c:ptCount val="65"/>
                <c:pt idx="0">
                  <c:v>1950</c:v>
                </c:pt>
                <c:pt idx="1">
                  <c:v>1951</c:v>
                </c:pt>
                <c:pt idx="2">
                  <c:v>1952</c:v>
                </c:pt>
                <c:pt idx="3">
                  <c:v>1953</c:v>
                </c:pt>
                <c:pt idx="4">
                  <c:v>1954</c:v>
                </c:pt>
                <c:pt idx="5">
                  <c:v>1955</c:v>
                </c:pt>
                <c:pt idx="6">
                  <c:v>1956</c:v>
                </c:pt>
                <c:pt idx="7">
                  <c:v>1957</c:v>
                </c:pt>
                <c:pt idx="8">
                  <c:v>1958</c:v>
                </c:pt>
                <c:pt idx="9">
                  <c:v>1959</c:v>
                </c:pt>
                <c:pt idx="10">
                  <c:v>1960</c:v>
                </c:pt>
                <c:pt idx="11">
                  <c:v>1961</c:v>
                </c:pt>
                <c:pt idx="12">
                  <c:v>1962</c:v>
                </c:pt>
                <c:pt idx="13">
                  <c:v>1963</c:v>
                </c:pt>
                <c:pt idx="14">
                  <c:v>1964</c:v>
                </c:pt>
                <c:pt idx="15">
                  <c:v>1965</c:v>
                </c:pt>
                <c:pt idx="16">
                  <c:v>1966</c:v>
                </c:pt>
                <c:pt idx="17">
                  <c:v>1967</c:v>
                </c:pt>
                <c:pt idx="18">
                  <c:v>1968</c:v>
                </c:pt>
                <c:pt idx="19">
                  <c:v>1969</c:v>
                </c:pt>
                <c:pt idx="20">
                  <c:v>1970</c:v>
                </c:pt>
                <c:pt idx="21">
                  <c:v>1971</c:v>
                </c:pt>
                <c:pt idx="22">
                  <c:v>1972</c:v>
                </c:pt>
                <c:pt idx="23">
                  <c:v>1973</c:v>
                </c:pt>
                <c:pt idx="24">
                  <c:v>1974</c:v>
                </c:pt>
                <c:pt idx="25">
                  <c:v>1975</c:v>
                </c:pt>
                <c:pt idx="26">
                  <c:v>1976</c:v>
                </c:pt>
                <c:pt idx="27">
                  <c:v>1977</c:v>
                </c:pt>
                <c:pt idx="28">
                  <c:v>1978</c:v>
                </c:pt>
                <c:pt idx="29">
                  <c:v>1979</c:v>
                </c:pt>
                <c:pt idx="30">
                  <c:v>1980</c:v>
                </c:pt>
                <c:pt idx="31">
                  <c:v>1981</c:v>
                </c:pt>
                <c:pt idx="32">
                  <c:v>1982</c:v>
                </c:pt>
                <c:pt idx="33">
                  <c:v>1983</c:v>
                </c:pt>
                <c:pt idx="34">
                  <c:v>1984</c:v>
                </c:pt>
                <c:pt idx="35">
                  <c:v>1985</c:v>
                </c:pt>
                <c:pt idx="36">
                  <c:v>1986</c:v>
                </c:pt>
                <c:pt idx="37">
                  <c:v>1987</c:v>
                </c:pt>
                <c:pt idx="38">
                  <c:v>1988</c:v>
                </c:pt>
                <c:pt idx="39">
                  <c:v>1989</c:v>
                </c:pt>
                <c:pt idx="40">
                  <c:v>1990</c:v>
                </c:pt>
                <c:pt idx="41">
                  <c:v>1991</c:v>
                </c:pt>
                <c:pt idx="42">
                  <c:v>1992</c:v>
                </c:pt>
                <c:pt idx="43">
                  <c:v>1993</c:v>
                </c:pt>
                <c:pt idx="44">
                  <c:v>1994</c:v>
                </c:pt>
                <c:pt idx="45">
                  <c:v>1995</c:v>
                </c:pt>
                <c:pt idx="46">
                  <c:v>1996</c:v>
                </c:pt>
                <c:pt idx="47">
                  <c:v>1997</c:v>
                </c:pt>
                <c:pt idx="48">
                  <c:v>1998</c:v>
                </c:pt>
                <c:pt idx="49">
                  <c:v>1999</c:v>
                </c:pt>
                <c:pt idx="50">
                  <c:v>2000</c:v>
                </c:pt>
                <c:pt idx="51">
                  <c:v>2001</c:v>
                </c:pt>
                <c:pt idx="52">
                  <c:v>2002</c:v>
                </c:pt>
                <c:pt idx="53">
                  <c:v>2003</c:v>
                </c:pt>
                <c:pt idx="54">
                  <c:v>2004</c:v>
                </c:pt>
                <c:pt idx="55">
                  <c:v>2005</c:v>
                </c:pt>
                <c:pt idx="56">
                  <c:v>2006</c:v>
                </c:pt>
                <c:pt idx="57">
                  <c:v>2007</c:v>
                </c:pt>
                <c:pt idx="58">
                  <c:v>2008</c:v>
                </c:pt>
                <c:pt idx="59">
                  <c:v>2009</c:v>
                </c:pt>
                <c:pt idx="60">
                  <c:v>2010</c:v>
                </c:pt>
                <c:pt idx="61">
                  <c:v>2011</c:v>
                </c:pt>
                <c:pt idx="62">
                  <c:v>2012</c:v>
                </c:pt>
                <c:pt idx="63">
                  <c:v>2013</c:v>
                </c:pt>
                <c:pt idx="64">
                  <c:v>2014</c:v>
                </c:pt>
              </c:numCache>
            </c:numRef>
          </c:cat>
          <c:val>
            <c:numRef>
              <c:f>'Figure 3'!$B$14:$BP$14</c:f>
              <c:numCache>
                <c:formatCode>General</c:formatCode>
                <c:ptCount val="67"/>
                <c:pt idx="0">
                  <c:v>4.1866E-2</c:v>
                </c:pt>
                <c:pt idx="1">
                  <c:v>4.2432000000000004E-2</c:v>
                </c:pt>
                <c:pt idx="2">
                  <c:v>4.8508000000000003E-2</c:v>
                </c:pt>
                <c:pt idx="3">
                  <c:v>5.4637999999999999E-2</c:v>
                </c:pt>
                <c:pt idx="4">
                  <c:v>5.4183999999999996E-2</c:v>
                </c:pt>
                <c:pt idx="5">
                  <c:v>6.1345999999999998E-2</c:v>
                </c:pt>
                <c:pt idx="6">
                  <c:v>7.0213999999999999E-2</c:v>
                </c:pt>
                <c:pt idx="7">
                  <c:v>7.4132999999999991E-2</c:v>
                </c:pt>
                <c:pt idx="8">
                  <c:v>6.4558999999999991E-2</c:v>
                </c:pt>
                <c:pt idx="9">
                  <c:v>8.0135999999999999E-2</c:v>
                </c:pt>
                <c:pt idx="10">
                  <c:v>8.0639000000000002E-2</c:v>
                </c:pt>
                <c:pt idx="11">
                  <c:v>8.6171999999999999E-2</c:v>
                </c:pt>
                <c:pt idx="12">
                  <c:v>8.9263000000000009E-2</c:v>
                </c:pt>
                <c:pt idx="13">
                  <c:v>8.8223999999999997E-2</c:v>
                </c:pt>
                <c:pt idx="14">
                  <c:v>9.3147999999999995E-2</c:v>
                </c:pt>
                <c:pt idx="15">
                  <c:v>9.3897999999999995E-2</c:v>
                </c:pt>
                <c:pt idx="16">
                  <c:v>0.104339</c:v>
                </c:pt>
                <c:pt idx="17">
                  <c:v>0.11210099999999999</c:v>
                </c:pt>
                <c:pt idx="18">
                  <c:v>0.104175</c:v>
                </c:pt>
                <c:pt idx="19">
                  <c:v>0.10568999999999999</c:v>
                </c:pt>
                <c:pt idx="20">
                  <c:v>0.108706</c:v>
                </c:pt>
                <c:pt idx="21">
                  <c:v>0.114121</c:v>
                </c:pt>
                <c:pt idx="22">
                  <c:v>0.118952</c:v>
                </c:pt>
                <c:pt idx="23">
                  <c:v>0.12983</c:v>
                </c:pt>
                <c:pt idx="24">
                  <c:v>0.136244</c:v>
                </c:pt>
                <c:pt idx="25">
                  <c:v>0.14963300000000002</c:v>
                </c:pt>
                <c:pt idx="26">
                  <c:v>0.15674399999999999</c:v>
                </c:pt>
                <c:pt idx="27">
                  <c:v>0.17377999999999999</c:v>
                </c:pt>
                <c:pt idx="28">
                  <c:v>0.18926599999999999</c:v>
                </c:pt>
                <c:pt idx="29">
                  <c:v>0.20220199999999999</c:v>
                </c:pt>
                <c:pt idx="30">
                  <c:v>0.225296</c:v>
                </c:pt>
                <c:pt idx="31">
                  <c:v>0.269959</c:v>
                </c:pt>
                <c:pt idx="32">
                  <c:v>0.27354099999999998</c:v>
                </c:pt>
                <c:pt idx="33">
                  <c:v>0.30394099999999996</c:v>
                </c:pt>
                <c:pt idx="34">
                  <c:v>0.330764</c:v>
                </c:pt>
                <c:pt idx="35">
                  <c:v>0.359626</c:v>
                </c:pt>
                <c:pt idx="36">
                  <c:v>0.41155200000000003</c:v>
                </c:pt>
                <c:pt idx="37">
                  <c:v>0.45672699999999999</c:v>
                </c:pt>
                <c:pt idx="38">
                  <c:v>0.49959699999999996</c:v>
                </c:pt>
                <c:pt idx="39">
                  <c:v>0.52789700000000006</c:v>
                </c:pt>
                <c:pt idx="40">
                  <c:v>0.59982399999999991</c:v>
                </c:pt>
                <c:pt idx="41">
                  <c:v>0.60750699999999991</c:v>
                </c:pt>
                <c:pt idx="42">
                  <c:v>0.64536800000000005</c:v>
                </c:pt>
                <c:pt idx="43">
                  <c:v>0.71041399999999999</c:v>
                </c:pt>
                <c:pt idx="44">
                  <c:v>0.70352200000000009</c:v>
                </c:pt>
                <c:pt idx="45">
                  <c:v>0.74309199999999997</c:v>
                </c:pt>
                <c:pt idx="46">
                  <c:v>0.88109799999999994</c:v>
                </c:pt>
                <c:pt idx="47">
                  <c:v>0.77754699999999999</c:v>
                </c:pt>
                <c:pt idx="48">
                  <c:v>0.74700699999999998</c:v>
                </c:pt>
                <c:pt idx="49">
                  <c:v>0.88298900000000002</c:v>
                </c:pt>
                <c:pt idx="50">
                  <c:v>0.99372700000000003</c:v>
                </c:pt>
                <c:pt idx="51">
                  <c:v>1.076749</c:v>
                </c:pt>
                <c:pt idx="52">
                  <c:v>1.137151</c:v>
                </c:pt>
                <c:pt idx="53">
                  <c:v>1.2256929999999999</c:v>
                </c:pt>
                <c:pt idx="54">
                  <c:v>1.4556210000000001</c:v>
                </c:pt>
                <c:pt idx="55">
                  <c:v>2.107745</c:v>
                </c:pt>
                <c:pt idx="56">
                  <c:v>2.4628989999999997</c:v>
                </c:pt>
                <c:pt idx="57">
                  <c:v>3.1213760000000002</c:v>
                </c:pt>
                <c:pt idx="58">
                  <c:v>3.8352820000000003</c:v>
                </c:pt>
                <c:pt idx="59">
                  <c:v>4.6969895099999999</c:v>
                </c:pt>
                <c:pt idx="60">
                  <c:v>6.2198454900000009</c:v>
                </c:pt>
                <c:pt idx="61">
                  <c:v>7.8886221399999998</c:v>
                </c:pt>
                <c:pt idx="62">
                  <c:v>9.5825138200000008</c:v>
                </c:pt>
                <c:pt idx="63">
                  <c:v>13.27231724</c:v>
                </c:pt>
                <c:pt idx="64">
                  <c:v>14.330888050000002</c:v>
                </c:pt>
              </c:numCache>
            </c:numRef>
          </c:val>
          <c:smooth val="0"/>
        </c:ser>
        <c:dLbls>
          <c:showLegendKey val="0"/>
          <c:showVal val="0"/>
          <c:showCatName val="0"/>
          <c:showSerName val="0"/>
          <c:showPercent val="0"/>
          <c:showBubbleSize val="0"/>
        </c:dLbls>
        <c:marker val="1"/>
        <c:smooth val="0"/>
        <c:axId val="509717888"/>
        <c:axId val="510150144"/>
      </c:lineChart>
      <c:catAx>
        <c:axId val="509717888"/>
        <c:scaling>
          <c:orientation val="minMax"/>
        </c:scaling>
        <c:delete val="0"/>
        <c:axPos val="b"/>
        <c:majorGridlines>
          <c:spPr>
            <a:ln w="9525" cmpd="sng">
              <a:solidFill>
                <a:srgbClr val="FFFFFF"/>
              </a:solidFill>
              <a:prstDash val="solid"/>
            </a:ln>
          </c:spPr>
        </c:majorGridlines>
        <c:title>
          <c:tx>
            <c:rich>
              <a:bodyPr/>
              <a:lstStyle/>
              <a:p>
                <a:pPr>
                  <a:defRPr sz="750" b="0" i="0">
                    <a:solidFill>
                      <a:srgbClr val="000000"/>
                    </a:solidFill>
                    <a:latin typeface="Arial Narrow"/>
                  </a:defRPr>
                </a:pPr>
                <a:r>
                  <a:rPr lang="en-US" sz="750" b="0" i="0">
                    <a:solidFill>
                      <a:srgbClr val="000000"/>
                    </a:solidFill>
                    <a:latin typeface="Arial Narrow"/>
                  </a:rPr>
                  <a:t>Year</a:t>
                </a:r>
              </a:p>
            </c:rich>
          </c:tx>
          <c:layout>
            <c:manualLayout>
              <c:xMode val="edge"/>
              <c:yMode val="edge"/>
              <c:x val="0.93827342406924885"/>
              <c:y val="0.88121795330732366"/>
            </c:manualLayout>
          </c:layout>
          <c:overlay val="0"/>
        </c:title>
        <c:numFmt formatCode="General" sourceLinked="1"/>
        <c:majorTickMark val="in"/>
        <c:minorTickMark val="none"/>
        <c:tickLblPos val="low"/>
        <c:spPr>
          <a:noFill/>
          <a:ln w="9525">
            <a:solidFill>
              <a:srgbClr val="000000"/>
            </a:solidFill>
            <a:prstDash val="solid"/>
          </a:ln>
          <a:extLst>
            <a:ext uri="{909E8E84-426E-40DD-AFC4-6F175D3DCCD1}">
              <a14:hiddenFill xmlns:a14="http://schemas.microsoft.com/office/drawing/2010/main">
                <a:noFill/>
              </a14:hiddenFill>
            </a:ext>
          </a:extLst>
        </c:spPr>
        <c:txPr>
          <a:bodyPr rot="-60000000" vert="horz"/>
          <a:lstStyle/>
          <a:p>
            <a:pPr>
              <a:defRPr sz="750" b="0" i="0">
                <a:solidFill>
                  <a:srgbClr val="000000"/>
                </a:solidFill>
                <a:latin typeface="Arial Narrow"/>
                <a:ea typeface="Arial Narrow"/>
                <a:cs typeface="Arial Narrow"/>
              </a:defRPr>
            </a:pPr>
            <a:endParaRPr lang="en-US"/>
          </a:p>
        </c:txPr>
        <c:crossAx val="510150144"/>
        <c:crosses val="autoZero"/>
        <c:auto val="1"/>
        <c:lblAlgn val="ctr"/>
        <c:lblOffset val="0"/>
        <c:tickLblSkip val="10"/>
        <c:noMultiLvlLbl val="0"/>
      </c:catAx>
      <c:valAx>
        <c:axId val="510150144"/>
        <c:scaling>
          <c:orientation val="minMax"/>
          <c:max val="14"/>
        </c:scaling>
        <c:delete val="0"/>
        <c:axPos val="l"/>
        <c:majorGridlines>
          <c:spPr>
            <a:ln w="9525" cmpd="sng">
              <a:solidFill>
                <a:srgbClr val="FFFFFF"/>
              </a:solidFill>
              <a:prstDash val="solid"/>
            </a:ln>
          </c:spPr>
        </c:majorGridlines>
        <c:title>
          <c:tx>
            <c:rich>
              <a:bodyPr rot="0" vert="horz"/>
              <a:lstStyle/>
              <a:p>
                <a:pPr>
                  <a:defRPr sz="750" b="0" i="0">
                    <a:solidFill>
                      <a:srgbClr val="000000"/>
                    </a:solidFill>
                    <a:latin typeface="Arial Narrow"/>
                  </a:defRPr>
                </a:pPr>
                <a:r>
                  <a:rPr lang="en-US" sz="750" b="0" i="0">
                    <a:solidFill>
                      <a:srgbClr val="000000"/>
                    </a:solidFill>
                    <a:latin typeface="Arial Narrow"/>
                  </a:rPr>
                  <a:t>Mt</a:t>
                </a:r>
              </a:p>
            </c:rich>
          </c:tx>
          <c:layout>
            <c:manualLayout>
              <c:xMode val="edge"/>
              <c:yMode val="edge"/>
              <c:x val="4.82989985218562E-2"/>
              <c:y val="0.11836254464936503"/>
            </c:manualLayout>
          </c:layout>
          <c:overlay val="0"/>
        </c:title>
        <c:numFmt formatCode="General" sourceLinked="1"/>
        <c:majorTickMark val="in"/>
        <c:minorTickMark val="none"/>
        <c:tickLblPos val="nextTo"/>
        <c:spPr>
          <a:noFill/>
          <a:ln w="9525">
            <a:solidFill>
              <a:srgbClr val="000000"/>
            </a:solidFill>
            <a:prstDash val="solid"/>
          </a:ln>
          <a:extLst>
            <a:ext uri="{909E8E84-426E-40DD-AFC4-6F175D3DCCD1}">
              <a14:hiddenFill xmlns:a14="http://schemas.microsoft.com/office/drawing/2010/main">
                <a:noFill/>
              </a14:hiddenFill>
            </a:ext>
          </a:extLst>
        </c:spPr>
        <c:txPr>
          <a:bodyPr rot="-60000000" vert="horz"/>
          <a:lstStyle/>
          <a:p>
            <a:pPr>
              <a:defRPr sz="750" b="0" i="0">
                <a:solidFill>
                  <a:srgbClr val="000000"/>
                </a:solidFill>
                <a:latin typeface="Arial Narrow"/>
                <a:ea typeface="Arial Narrow"/>
                <a:cs typeface="Arial Narrow"/>
              </a:defRPr>
            </a:pPr>
            <a:endParaRPr lang="en-US"/>
          </a:p>
        </c:txPr>
        <c:crossAx val="509717888"/>
        <c:crosses val="autoZero"/>
        <c:crossBetween val="between"/>
      </c:valAx>
      <c:spPr>
        <a:solidFill>
          <a:srgbClr val="F4FFFF"/>
        </a:solidFill>
        <a:ln w="9525">
          <a:solidFill>
            <a:srgbClr val="000000"/>
          </a:solidFill>
        </a:ln>
      </c:spPr>
    </c:plotArea>
    <c:legend>
      <c:legendPos val="t"/>
      <c:layout>
        <c:manualLayout>
          <c:xMode val="edge"/>
          <c:yMode val="edge"/>
          <c:x val="7.0586682103362705E-2"/>
          <c:y val="4.3819130500788832E-2"/>
          <c:w val="0.81387584386411149"/>
          <c:h val="5.2619472543030586E-2"/>
        </c:manualLayout>
      </c:layout>
      <c:overlay val="0"/>
      <c:txPr>
        <a:bodyPr/>
        <a:lstStyle/>
        <a:p>
          <a:pPr>
            <a:defRPr sz="750">
              <a:latin typeface="Arial Narrow" panose="020B0606020202030204" pitchFamily="34" charset="0"/>
            </a:defRPr>
          </a:pPr>
          <a:endParaRPr lang="en-US"/>
        </a:p>
      </c:txPr>
    </c:legend>
    <c:plotVisOnly val="1"/>
    <c:dispBlanksAs val="gap"/>
    <c:showDLblsOverMax val="1"/>
  </c:chart>
  <c:spPr>
    <a:noFill/>
    <a:ln w="9525" cap="flat" cmpd="sng" algn="ctr">
      <a:noFill/>
      <a:prstDash val="solid"/>
      <a:round/>
    </a:ln>
    <a:effectLst/>
    <a:extLst>
      <a:ext uri="{909E8E84-426E-40DD-AFC4-6F175D3DCCD1}">
        <a14:hiddenFill xmlns:a14="http://schemas.microsoft.com/office/drawing/2010/main">
          <a:solidFill>
            <a:sysClr val="window" lastClr="FFFFFF"/>
          </a:solidFill>
        </a14:hiddenFill>
      </a:ext>
      <a:ext uri="{91240B29-F687-4F45-9708-019B960494DF}">
        <a14:hiddenLine xmlns:a14="http://schemas.microsoft.com/office/drawing/2010/main" w="9525" cap="flat" cmpd="sng" algn="ctr">
          <a:solidFill>
            <a:sysClr val="windowText" lastClr="000000">
              <a:tint val="75000"/>
              <a:shade val="95000"/>
              <a:satMod val="105000"/>
            </a:sysClr>
          </a:solidFill>
          <a:prstDash val="solid"/>
          <a:round/>
        </a14:hiddenLine>
      </a:ext>
    </a:extLst>
  </c:sp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xMode val="edge"/>
          <c:yMode val="edge"/>
          <c:x val="8.7445796086387494E-3"/>
          <c:y val="9.7661747524437903E-2"/>
          <c:w val="0.98906927548920098"/>
          <c:h val="0.89735805171465"/>
        </c:manualLayout>
      </c:layout>
      <c:barChart>
        <c:barDir val="col"/>
        <c:grouping val="stacked"/>
        <c:varyColors val="0"/>
        <c:ser>
          <c:idx val="1"/>
          <c:order val="1"/>
          <c:tx>
            <c:v>Projected1</c:v>
          </c:tx>
          <c:spPr>
            <a:solidFill>
              <a:srgbClr val="C8D7EA"/>
            </a:solidFill>
            <a:ln>
              <a:solidFill>
                <a:srgbClr val="FFFFFF"/>
              </a:solidFill>
            </a:ln>
          </c:spPr>
          <c:invertIfNegative val="0"/>
          <c:cat>
            <c:strLit>
              <c:ptCount val="81"/>
              <c:pt idx="0">
                <c:v>Aquaculture</c:v>
              </c:pt>
              <c:pt idx="1">
                <c:v>Aquaculture 2000</c:v>
              </c:pt>
              <c:pt idx="6">
                <c:v>Aquaculture 2005</c:v>
              </c:pt>
              <c:pt idx="11">
                <c:v>Aquaculture 2010</c:v>
              </c:pt>
              <c:pt idx="16">
                <c:v>Aquaculture 2015</c:v>
              </c:pt>
              <c:pt idx="21">
                <c:v>Aquaculture 2020</c:v>
              </c:pt>
              <c:pt idx="27">
                <c:v>Capture</c:v>
              </c:pt>
              <c:pt idx="28">
                <c:v>Capture 2000</c:v>
              </c:pt>
              <c:pt idx="33">
                <c:v>Capture 2005</c:v>
              </c:pt>
              <c:pt idx="38">
                <c:v>Capture 2010</c:v>
              </c:pt>
              <c:pt idx="43">
                <c:v>Capture 2015</c:v>
              </c:pt>
              <c:pt idx="48">
                <c:v>Capture 2020</c:v>
              </c:pt>
              <c:pt idx="54">
                <c:v>Fisheries</c:v>
              </c:pt>
              <c:pt idx="55">
                <c:v>Fisheries 2000</c:v>
              </c:pt>
              <c:pt idx="60">
                <c:v>Fisheries 2005</c:v>
              </c:pt>
              <c:pt idx="65">
                <c:v>Fisheries 2010</c:v>
              </c:pt>
              <c:pt idx="70">
                <c:v>Fisheries 2015</c:v>
              </c:pt>
              <c:pt idx="75">
                <c:v>Fisheries 2020</c:v>
              </c:pt>
              <c:pt idx="80">
                <c:v>Fisheries  </c:v>
              </c:pt>
            </c:strLit>
          </c:cat>
          <c:val>
            <c:numLit>
              <c:formatCode>General</c:formatCode>
              <c:ptCount val="8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1</c:v>
              </c:pt>
              <c:pt idx="17">
                <c:v>1</c:v>
              </c:pt>
              <c:pt idx="18">
                <c:v>1</c:v>
              </c:pt>
              <c:pt idx="19">
                <c:v>1</c:v>
              </c:pt>
              <c:pt idx="20">
                <c:v>1</c:v>
              </c:pt>
              <c:pt idx="21">
                <c:v>1</c:v>
              </c:pt>
              <c:pt idx="22">
                <c:v>1</c:v>
              </c:pt>
              <c:pt idx="23">
                <c:v>1</c:v>
              </c:pt>
              <c:pt idx="24">
                <c:v>1</c:v>
              </c:pt>
              <c:pt idx="25">
                <c:v>1</c:v>
              </c:pt>
              <c:pt idx="26">
                <c:v>1</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1</c:v>
              </c:pt>
              <c:pt idx="44">
                <c:v>1</c:v>
              </c:pt>
              <c:pt idx="45">
                <c:v>1</c:v>
              </c:pt>
              <c:pt idx="46">
                <c:v>1</c:v>
              </c:pt>
              <c:pt idx="47">
                <c:v>1</c:v>
              </c:pt>
              <c:pt idx="48">
                <c:v>1</c:v>
              </c:pt>
              <c:pt idx="49">
                <c:v>1</c:v>
              </c:pt>
              <c:pt idx="50">
                <c:v>1</c:v>
              </c:pt>
              <c:pt idx="51">
                <c:v>1</c:v>
              </c:pt>
              <c:pt idx="52">
                <c:v>1</c:v>
              </c:pt>
              <c:pt idx="53">
                <c:v>1</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1</c:v>
              </c:pt>
              <c:pt idx="71">
                <c:v>1</c:v>
              </c:pt>
              <c:pt idx="72">
                <c:v>1</c:v>
              </c:pt>
              <c:pt idx="73">
                <c:v>1</c:v>
              </c:pt>
              <c:pt idx="74">
                <c:v>1</c:v>
              </c:pt>
              <c:pt idx="75">
                <c:v>1</c:v>
              </c:pt>
              <c:pt idx="76">
                <c:v>1</c:v>
              </c:pt>
              <c:pt idx="77">
                <c:v>1</c:v>
              </c:pt>
              <c:pt idx="78">
                <c:v>1</c:v>
              </c:pt>
              <c:pt idx="79">
                <c:v>1</c:v>
              </c:pt>
              <c:pt idx="80">
                <c:v>1</c:v>
              </c:pt>
            </c:numLit>
          </c:val>
        </c:ser>
        <c:ser>
          <c:idx val="2"/>
          <c:order val="2"/>
          <c:tx>
            <c:v>Projected2</c:v>
          </c:tx>
          <c:spPr>
            <a:solidFill>
              <a:srgbClr val="C8D7EA"/>
            </a:solidFill>
            <a:ln>
              <a:solidFill>
                <a:srgbClr val="FFFFFF"/>
              </a:solidFill>
            </a:ln>
          </c:spPr>
          <c:invertIfNegative val="0"/>
          <c:cat>
            <c:strLit>
              <c:ptCount val="81"/>
              <c:pt idx="0">
                <c:v>Aquaculture</c:v>
              </c:pt>
              <c:pt idx="1">
                <c:v>Aquaculture 2000</c:v>
              </c:pt>
              <c:pt idx="6">
                <c:v>Aquaculture 2005</c:v>
              </c:pt>
              <c:pt idx="11">
                <c:v>Aquaculture 2010</c:v>
              </c:pt>
              <c:pt idx="16">
                <c:v>Aquaculture 2015</c:v>
              </c:pt>
              <c:pt idx="21">
                <c:v>Aquaculture 2020</c:v>
              </c:pt>
              <c:pt idx="27">
                <c:v>Capture</c:v>
              </c:pt>
              <c:pt idx="28">
                <c:v>Capture 2000</c:v>
              </c:pt>
              <c:pt idx="33">
                <c:v>Capture 2005</c:v>
              </c:pt>
              <c:pt idx="38">
                <c:v>Capture 2010</c:v>
              </c:pt>
              <c:pt idx="43">
                <c:v>Capture 2015</c:v>
              </c:pt>
              <c:pt idx="48">
                <c:v>Capture 2020</c:v>
              </c:pt>
              <c:pt idx="54">
                <c:v>Fisheries</c:v>
              </c:pt>
              <c:pt idx="55">
                <c:v>Fisheries 2000</c:v>
              </c:pt>
              <c:pt idx="60">
                <c:v>Fisheries 2005</c:v>
              </c:pt>
              <c:pt idx="65">
                <c:v>Fisheries 2010</c:v>
              </c:pt>
              <c:pt idx="70">
                <c:v>Fisheries 2015</c:v>
              </c:pt>
              <c:pt idx="75">
                <c:v>Fisheries 2020</c:v>
              </c:pt>
              <c:pt idx="80">
                <c:v>Fisheries  </c:v>
              </c:pt>
            </c:strLit>
          </c:cat>
          <c:val>
            <c:numLit>
              <c:formatCode>General</c:formatCode>
              <c:ptCount val="8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1</c:v>
              </c:pt>
              <c:pt idx="17">
                <c:v>1</c:v>
              </c:pt>
              <c:pt idx="18">
                <c:v>1</c:v>
              </c:pt>
              <c:pt idx="19">
                <c:v>1</c:v>
              </c:pt>
              <c:pt idx="20">
                <c:v>1</c:v>
              </c:pt>
              <c:pt idx="21">
                <c:v>1</c:v>
              </c:pt>
              <c:pt idx="22">
                <c:v>1</c:v>
              </c:pt>
              <c:pt idx="23">
                <c:v>1</c:v>
              </c:pt>
              <c:pt idx="24">
                <c:v>1</c:v>
              </c:pt>
              <c:pt idx="25">
                <c:v>1</c:v>
              </c:pt>
              <c:pt idx="26">
                <c:v>1</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1</c:v>
              </c:pt>
              <c:pt idx="44">
                <c:v>1</c:v>
              </c:pt>
              <c:pt idx="45">
                <c:v>1</c:v>
              </c:pt>
              <c:pt idx="46">
                <c:v>1</c:v>
              </c:pt>
              <c:pt idx="47">
                <c:v>1</c:v>
              </c:pt>
              <c:pt idx="48">
                <c:v>1</c:v>
              </c:pt>
              <c:pt idx="49">
                <c:v>1</c:v>
              </c:pt>
              <c:pt idx="50">
                <c:v>1</c:v>
              </c:pt>
              <c:pt idx="51">
                <c:v>1</c:v>
              </c:pt>
              <c:pt idx="52">
                <c:v>1</c:v>
              </c:pt>
              <c:pt idx="53">
                <c:v>1</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1</c:v>
              </c:pt>
              <c:pt idx="71">
                <c:v>1</c:v>
              </c:pt>
              <c:pt idx="72">
                <c:v>1</c:v>
              </c:pt>
              <c:pt idx="73">
                <c:v>1</c:v>
              </c:pt>
              <c:pt idx="74">
                <c:v>1</c:v>
              </c:pt>
              <c:pt idx="75">
                <c:v>1</c:v>
              </c:pt>
              <c:pt idx="76">
                <c:v>1</c:v>
              </c:pt>
              <c:pt idx="77">
                <c:v>1</c:v>
              </c:pt>
              <c:pt idx="78">
                <c:v>1</c:v>
              </c:pt>
              <c:pt idx="79">
                <c:v>1</c:v>
              </c:pt>
              <c:pt idx="80">
                <c:v>1</c:v>
              </c:pt>
            </c:numLit>
          </c:val>
        </c:ser>
        <c:ser>
          <c:idx val="3"/>
          <c:order val="3"/>
          <c:tx>
            <c:v>Projected3</c:v>
          </c:tx>
          <c:spPr>
            <a:solidFill>
              <a:srgbClr val="C8D7EA"/>
            </a:solidFill>
            <a:ln>
              <a:solidFill>
                <a:srgbClr val="FFFFFF"/>
              </a:solidFill>
            </a:ln>
          </c:spPr>
          <c:invertIfNegative val="0"/>
          <c:cat>
            <c:strLit>
              <c:ptCount val="81"/>
              <c:pt idx="0">
                <c:v>Aquaculture</c:v>
              </c:pt>
              <c:pt idx="1">
                <c:v>Aquaculture 2000</c:v>
              </c:pt>
              <c:pt idx="6">
                <c:v>Aquaculture 2005</c:v>
              </c:pt>
              <c:pt idx="11">
                <c:v>Aquaculture 2010</c:v>
              </c:pt>
              <c:pt idx="16">
                <c:v>Aquaculture 2015</c:v>
              </c:pt>
              <c:pt idx="21">
                <c:v>Aquaculture 2020</c:v>
              </c:pt>
              <c:pt idx="27">
                <c:v>Capture</c:v>
              </c:pt>
              <c:pt idx="28">
                <c:v>Capture 2000</c:v>
              </c:pt>
              <c:pt idx="33">
                <c:v>Capture 2005</c:v>
              </c:pt>
              <c:pt idx="38">
                <c:v>Capture 2010</c:v>
              </c:pt>
              <c:pt idx="43">
                <c:v>Capture 2015</c:v>
              </c:pt>
              <c:pt idx="48">
                <c:v>Capture 2020</c:v>
              </c:pt>
              <c:pt idx="54">
                <c:v>Fisheries</c:v>
              </c:pt>
              <c:pt idx="55">
                <c:v>Fisheries 2000</c:v>
              </c:pt>
              <c:pt idx="60">
                <c:v>Fisheries 2005</c:v>
              </c:pt>
              <c:pt idx="65">
                <c:v>Fisheries 2010</c:v>
              </c:pt>
              <c:pt idx="70">
                <c:v>Fisheries 2015</c:v>
              </c:pt>
              <c:pt idx="75">
                <c:v>Fisheries 2020</c:v>
              </c:pt>
              <c:pt idx="80">
                <c:v>Fisheries  </c:v>
              </c:pt>
            </c:strLit>
          </c:cat>
          <c:val>
            <c:numLit>
              <c:formatCode>General</c:formatCode>
              <c:ptCount val="8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1</c:v>
              </c:pt>
              <c:pt idx="17">
                <c:v>1</c:v>
              </c:pt>
              <c:pt idx="18">
                <c:v>1</c:v>
              </c:pt>
              <c:pt idx="19">
                <c:v>1</c:v>
              </c:pt>
              <c:pt idx="20">
                <c:v>1</c:v>
              </c:pt>
              <c:pt idx="21">
                <c:v>1</c:v>
              </c:pt>
              <c:pt idx="22">
                <c:v>1</c:v>
              </c:pt>
              <c:pt idx="23">
                <c:v>1</c:v>
              </c:pt>
              <c:pt idx="24">
                <c:v>1</c:v>
              </c:pt>
              <c:pt idx="25">
                <c:v>1</c:v>
              </c:pt>
              <c:pt idx="26">
                <c:v>1</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1</c:v>
              </c:pt>
              <c:pt idx="44">
                <c:v>1</c:v>
              </c:pt>
              <c:pt idx="45">
                <c:v>1</c:v>
              </c:pt>
              <c:pt idx="46">
                <c:v>1</c:v>
              </c:pt>
              <c:pt idx="47">
                <c:v>1</c:v>
              </c:pt>
              <c:pt idx="48">
                <c:v>1</c:v>
              </c:pt>
              <c:pt idx="49">
                <c:v>1</c:v>
              </c:pt>
              <c:pt idx="50">
                <c:v>1</c:v>
              </c:pt>
              <c:pt idx="51">
                <c:v>1</c:v>
              </c:pt>
              <c:pt idx="52">
                <c:v>1</c:v>
              </c:pt>
              <c:pt idx="53">
                <c:v>1</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1</c:v>
              </c:pt>
              <c:pt idx="71">
                <c:v>1</c:v>
              </c:pt>
              <c:pt idx="72">
                <c:v>1</c:v>
              </c:pt>
              <c:pt idx="73">
                <c:v>1</c:v>
              </c:pt>
              <c:pt idx="74">
                <c:v>1</c:v>
              </c:pt>
              <c:pt idx="75">
                <c:v>1</c:v>
              </c:pt>
              <c:pt idx="76">
                <c:v>1</c:v>
              </c:pt>
              <c:pt idx="77">
                <c:v>1</c:v>
              </c:pt>
              <c:pt idx="78">
                <c:v>1</c:v>
              </c:pt>
              <c:pt idx="79">
                <c:v>1</c:v>
              </c:pt>
              <c:pt idx="80">
                <c:v>1</c:v>
              </c:pt>
            </c:numLit>
          </c:val>
        </c:ser>
        <c:ser>
          <c:idx val="4"/>
          <c:order val="4"/>
          <c:tx>
            <c:v>Projected4</c:v>
          </c:tx>
          <c:spPr>
            <a:solidFill>
              <a:srgbClr val="C8D7EA"/>
            </a:solidFill>
            <a:ln>
              <a:solidFill>
                <a:srgbClr val="FFFFFF"/>
              </a:solidFill>
            </a:ln>
          </c:spPr>
          <c:invertIfNegative val="0"/>
          <c:cat>
            <c:strLit>
              <c:ptCount val="81"/>
              <c:pt idx="0">
                <c:v>Aquaculture</c:v>
              </c:pt>
              <c:pt idx="1">
                <c:v>Aquaculture 2000</c:v>
              </c:pt>
              <c:pt idx="6">
                <c:v>Aquaculture 2005</c:v>
              </c:pt>
              <c:pt idx="11">
                <c:v>Aquaculture 2010</c:v>
              </c:pt>
              <c:pt idx="16">
                <c:v>Aquaculture 2015</c:v>
              </c:pt>
              <c:pt idx="21">
                <c:v>Aquaculture 2020</c:v>
              </c:pt>
              <c:pt idx="27">
                <c:v>Capture</c:v>
              </c:pt>
              <c:pt idx="28">
                <c:v>Capture 2000</c:v>
              </c:pt>
              <c:pt idx="33">
                <c:v>Capture 2005</c:v>
              </c:pt>
              <c:pt idx="38">
                <c:v>Capture 2010</c:v>
              </c:pt>
              <c:pt idx="43">
                <c:v>Capture 2015</c:v>
              </c:pt>
              <c:pt idx="48">
                <c:v>Capture 2020</c:v>
              </c:pt>
              <c:pt idx="54">
                <c:v>Fisheries</c:v>
              </c:pt>
              <c:pt idx="55">
                <c:v>Fisheries 2000</c:v>
              </c:pt>
              <c:pt idx="60">
                <c:v>Fisheries 2005</c:v>
              </c:pt>
              <c:pt idx="65">
                <c:v>Fisheries 2010</c:v>
              </c:pt>
              <c:pt idx="70">
                <c:v>Fisheries 2015</c:v>
              </c:pt>
              <c:pt idx="75">
                <c:v>Fisheries 2020</c:v>
              </c:pt>
              <c:pt idx="80">
                <c:v>Fisheries  </c:v>
              </c:pt>
            </c:strLit>
          </c:cat>
          <c:val>
            <c:numLit>
              <c:formatCode>General</c:formatCode>
              <c:ptCount val="8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1</c:v>
              </c:pt>
              <c:pt idx="17">
                <c:v>1</c:v>
              </c:pt>
              <c:pt idx="18">
                <c:v>1</c:v>
              </c:pt>
              <c:pt idx="19">
                <c:v>1</c:v>
              </c:pt>
              <c:pt idx="20">
                <c:v>1</c:v>
              </c:pt>
              <c:pt idx="21">
                <c:v>1</c:v>
              </c:pt>
              <c:pt idx="22">
                <c:v>1</c:v>
              </c:pt>
              <c:pt idx="23">
                <c:v>1</c:v>
              </c:pt>
              <c:pt idx="24">
                <c:v>1</c:v>
              </c:pt>
              <c:pt idx="25">
                <c:v>1</c:v>
              </c:pt>
              <c:pt idx="26">
                <c:v>1</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1</c:v>
              </c:pt>
              <c:pt idx="44">
                <c:v>1</c:v>
              </c:pt>
              <c:pt idx="45">
                <c:v>1</c:v>
              </c:pt>
              <c:pt idx="46">
                <c:v>1</c:v>
              </c:pt>
              <c:pt idx="47">
                <c:v>1</c:v>
              </c:pt>
              <c:pt idx="48">
                <c:v>1</c:v>
              </c:pt>
              <c:pt idx="49">
                <c:v>1</c:v>
              </c:pt>
              <c:pt idx="50">
                <c:v>1</c:v>
              </c:pt>
              <c:pt idx="51">
                <c:v>1</c:v>
              </c:pt>
              <c:pt idx="52">
                <c:v>1</c:v>
              </c:pt>
              <c:pt idx="53">
                <c:v>1</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1</c:v>
              </c:pt>
              <c:pt idx="71">
                <c:v>1</c:v>
              </c:pt>
              <c:pt idx="72">
                <c:v>1</c:v>
              </c:pt>
              <c:pt idx="73">
                <c:v>1</c:v>
              </c:pt>
              <c:pt idx="74">
                <c:v>1</c:v>
              </c:pt>
              <c:pt idx="75">
                <c:v>1</c:v>
              </c:pt>
              <c:pt idx="76">
                <c:v>1</c:v>
              </c:pt>
              <c:pt idx="77">
                <c:v>1</c:v>
              </c:pt>
              <c:pt idx="78">
                <c:v>1</c:v>
              </c:pt>
              <c:pt idx="79">
                <c:v>1</c:v>
              </c:pt>
              <c:pt idx="80">
                <c:v>1</c:v>
              </c:pt>
            </c:numLit>
          </c:val>
        </c:ser>
        <c:ser>
          <c:idx val="5"/>
          <c:order val="5"/>
          <c:tx>
            <c:v>Projected5</c:v>
          </c:tx>
          <c:spPr>
            <a:solidFill>
              <a:srgbClr val="C8D7EA"/>
            </a:solidFill>
            <a:ln>
              <a:solidFill>
                <a:srgbClr val="FFFFFF"/>
              </a:solidFill>
            </a:ln>
          </c:spPr>
          <c:invertIfNegative val="0"/>
          <c:cat>
            <c:strLit>
              <c:ptCount val="81"/>
              <c:pt idx="0">
                <c:v>Aquaculture</c:v>
              </c:pt>
              <c:pt idx="1">
                <c:v>Aquaculture 2000</c:v>
              </c:pt>
              <c:pt idx="6">
                <c:v>Aquaculture 2005</c:v>
              </c:pt>
              <c:pt idx="11">
                <c:v>Aquaculture 2010</c:v>
              </c:pt>
              <c:pt idx="16">
                <c:v>Aquaculture 2015</c:v>
              </c:pt>
              <c:pt idx="21">
                <c:v>Aquaculture 2020</c:v>
              </c:pt>
              <c:pt idx="27">
                <c:v>Capture</c:v>
              </c:pt>
              <c:pt idx="28">
                <c:v>Capture 2000</c:v>
              </c:pt>
              <c:pt idx="33">
                <c:v>Capture 2005</c:v>
              </c:pt>
              <c:pt idx="38">
                <c:v>Capture 2010</c:v>
              </c:pt>
              <c:pt idx="43">
                <c:v>Capture 2015</c:v>
              </c:pt>
              <c:pt idx="48">
                <c:v>Capture 2020</c:v>
              </c:pt>
              <c:pt idx="54">
                <c:v>Fisheries</c:v>
              </c:pt>
              <c:pt idx="55">
                <c:v>Fisheries 2000</c:v>
              </c:pt>
              <c:pt idx="60">
                <c:v>Fisheries 2005</c:v>
              </c:pt>
              <c:pt idx="65">
                <c:v>Fisheries 2010</c:v>
              </c:pt>
              <c:pt idx="70">
                <c:v>Fisheries 2015</c:v>
              </c:pt>
              <c:pt idx="75">
                <c:v>Fisheries 2020</c:v>
              </c:pt>
              <c:pt idx="80">
                <c:v>Fisheries  </c:v>
              </c:pt>
            </c:strLit>
          </c:cat>
          <c:val>
            <c:numLit>
              <c:formatCode>General</c:formatCode>
              <c:ptCount val="8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1</c:v>
              </c:pt>
              <c:pt idx="17">
                <c:v>1</c:v>
              </c:pt>
              <c:pt idx="18">
                <c:v>1</c:v>
              </c:pt>
              <c:pt idx="19">
                <c:v>1</c:v>
              </c:pt>
              <c:pt idx="20">
                <c:v>1</c:v>
              </c:pt>
              <c:pt idx="21">
                <c:v>1</c:v>
              </c:pt>
              <c:pt idx="22">
                <c:v>1</c:v>
              </c:pt>
              <c:pt idx="23">
                <c:v>1</c:v>
              </c:pt>
              <c:pt idx="24">
                <c:v>1</c:v>
              </c:pt>
              <c:pt idx="25">
                <c:v>1</c:v>
              </c:pt>
              <c:pt idx="26">
                <c:v>1</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1</c:v>
              </c:pt>
              <c:pt idx="44">
                <c:v>1</c:v>
              </c:pt>
              <c:pt idx="45">
                <c:v>1</c:v>
              </c:pt>
              <c:pt idx="46">
                <c:v>1</c:v>
              </c:pt>
              <c:pt idx="47">
                <c:v>1</c:v>
              </c:pt>
              <c:pt idx="48">
                <c:v>1</c:v>
              </c:pt>
              <c:pt idx="49">
                <c:v>1</c:v>
              </c:pt>
              <c:pt idx="50">
                <c:v>1</c:v>
              </c:pt>
              <c:pt idx="51">
                <c:v>1</c:v>
              </c:pt>
              <c:pt idx="52">
                <c:v>1</c:v>
              </c:pt>
              <c:pt idx="53">
                <c:v>1</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1</c:v>
              </c:pt>
              <c:pt idx="71">
                <c:v>1</c:v>
              </c:pt>
              <c:pt idx="72">
                <c:v>1</c:v>
              </c:pt>
              <c:pt idx="73">
                <c:v>1</c:v>
              </c:pt>
              <c:pt idx="74">
                <c:v>1</c:v>
              </c:pt>
              <c:pt idx="75">
                <c:v>1</c:v>
              </c:pt>
              <c:pt idx="76">
                <c:v>1</c:v>
              </c:pt>
              <c:pt idx="77">
                <c:v>1</c:v>
              </c:pt>
              <c:pt idx="78">
                <c:v>1</c:v>
              </c:pt>
              <c:pt idx="79">
                <c:v>1</c:v>
              </c:pt>
              <c:pt idx="80">
                <c:v>1</c:v>
              </c:pt>
            </c:numLit>
          </c:val>
        </c:ser>
        <c:ser>
          <c:idx val="6"/>
          <c:order val="6"/>
          <c:tx>
            <c:v>Projected6</c:v>
          </c:tx>
          <c:spPr>
            <a:solidFill>
              <a:srgbClr val="C8D7EA"/>
            </a:solidFill>
            <a:ln>
              <a:solidFill>
                <a:srgbClr val="FFFFFF"/>
              </a:solidFill>
            </a:ln>
          </c:spPr>
          <c:invertIfNegative val="0"/>
          <c:cat>
            <c:strLit>
              <c:ptCount val="81"/>
              <c:pt idx="0">
                <c:v>Aquaculture</c:v>
              </c:pt>
              <c:pt idx="1">
                <c:v>Aquaculture 2000</c:v>
              </c:pt>
              <c:pt idx="6">
                <c:v>Aquaculture 2005</c:v>
              </c:pt>
              <c:pt idx="11">
                <c:v>Aquaculture 2010</c:v>
              </c:pt>
              <c:pt idx="16">
                <c:v>Aquaculture 2015</c:v>
              </c:pt>
              <c:pt idx="21">
                <c:v>Aquaculture 2020</c:v>
              </c:pt>
              <c:pt idx="27">
                <c:v>Capture</c:v>
              </c:pt>
              <c:pt idx="28">
                <c:v>Capture 2000</c:v>
              </c:pt>
              <c:pt idx="33">
                <c:v>Capture 2005</c:v>
              </c:pt>
              <c:pt idx="38">
                <c:v>Capture 2010</c:v>
              </c:pt>
              <c:pt idx="43">
                <c:v>Capture 2015</c:v>
              </c:pt>
              <c:pt idx="48">
                <c:v>Capture 2020</c:v>
              </c:pt>
              <c:pt idx="54">
                <c:v>Fisheries</c:v>
              </c:pt>
              <c:pt idx="55">
                <c:v>Fisheries 2000</c:v>
              </c:pt>
              <c:pt idx="60">
                <c:v>Fisheries 2005</c:v>
              </c:pt>
              <c:pt idx="65">
                <c:v>Fisheries 2010</c:v>
              </c:pt>
              <c:pt idx="70">
                <c:v>Fisheries 2015</c:v>
              </c:pt>
              <c:pt idx="75">
                <c:v>Fisheries 2020</c:v>
              </c:pt>
              <c:pt idx="80">
                <c:v>Fisheries  </c:v>
              </c:pt>
            </c:strLit>
          </c:cat>
          <c:val>
            <c:numLit>
              <c:formatCode>General</c:formatCode>
              <c:ptCount val="8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1</c:v>
              </c:pt>
              <c:pt idx="17">
                <c:v>1</c:v>
              </c:pt>
              <c:pt idx="18">
                <c:v>1</c:v>
              </c:pt>
              <c:pt idx="19">
                <c:v>1</c:v>
              </c:pt>
              <c:pt idx="20">
                <c:v>1</c:v>
              </c:pt>
              <c:pt idx="21">
                <c:v>1</c:v>
              </c:pt>
              <c:pt idx="22">
                <c:v>1</c:v>
              </c:pt>
              <c:pt idx="23">
                <c:v>1</c:v>
              </c:pt>
              <c:pt idx="24">
                <c:v>1</c:v>
              </c:pt>
              <c:pt idx="25">
                <c:v>1</c:v>
              </c:pt>
              <c:pt idx="26">
                <c:v>1</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1</c:v>
              </c:pt>
              <c:pt idx="44">
                <c:v>1</c:v>
              </c:pt>
              <c:pt idx="45">
                <c:v>1</c:v>
              </c:pt>
              <c:pt idx="46">
                <c:v>1</c:v>
              </c:pt>
              <c:pt idx="47">
                <c:v>1</c:v>
              </c:pt>
              <c:pt idx="48">
                <c:v>1</c:v>
              </c:pt>
              <c:pt idx="49">
                <c:v>1</c:v>
              </c:pt>
              <c:pt idx="50">
                <c:v>1</c:v>
              </c:pt>
              <c:pt idx="51">
                <c:v>1</c:v>
              </c:pt>
              <c:pt idx="52">
                <c:v>1</c:v>
              </c:pt>
              <c:pt idx="53">
                <c:v>1</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1</c:v>
              </c:pt>
              <c:pt idx="71">
                <c:v>1</c:v>
              </c:pt>
              <c:pt idx="72">
                <c:v>1</c:v>
              </c:pt>
              <c:pt idx="73">
                <c:v>1</c:v>
              </c:pt>
              <c:pt idx="74">
                <c:v>1</c:v>
              </c:pt>
              <c:pt idx="75">
                <c:v>1</c:v>
              </c:pt>
              <c:pt idx="76">
                <c:v>1</c:v>
              </c:pt>
              <c:pt idx="77">
                <c:v>1</c:v>
              </c:pt>
              <c:pt idx="78">
                <c:v>1</c:v>
              </c:pt>
              <c:pt idx="79">
                <c:v>1</c:v>
              </c:pt>
              <c:pt idx="80">
                <c:v>1</c:v>
              </c:pt>
            </c:numLit>
          </c:val>
        </c:ser>
        <c:ser>
          <c:idx val="7"/>
          <c:order val="7"/>
          <c:tx>
            <c:v>Projected7</c:v>
          </c:tx>
          <c:spPr>
            <a:solidFill>
              <a:srgbClr val="C8D7EA"/>
            </a:solidFill>
            <a:ln>
              <a:solidFill>
                <a:srgbClr val="FFFFFF"/>
              </a:solidFill>
            </a:ln>
          </c:spPr>
          <c:invertIfNegative val="0"/>
          <c:cat>
            <c:strLit>
              <c:ptCount val="81"/>
              <c:pt idx="0">
                <c:v>Aquaculture</c:v>
              </c:pt>
              <c:pt idx="1">
                <c:v>Aquaculture 2000</c:v>
              </c:pt>
              <c:pt idx="6">
                <c:v>Aquaculture 2005</c:v>
              </c:pt>
              <c:pt idx="11">
                <c:v>Aquaculture 2010</c:v>
              </c:pt>
              <c:pt idx="16">
                <c:v>Aquaculture 2015</c:v>
              </c:pt>
              <c:pt idx="21">
                <c:v>Aquaculture 2020</c:v>
              </c:pt>
              <c:pt idx="27">
                <c:v>Capture</c:v>
              </c:pt>
              <c:pt idx="28">
                <c:v>Capture 2000</c:v>
              </c:pt>
              <c:pt idx="33">
                <c:v>Capture 2005</c:v>
              </c:pt>
              <c:pt idx="38">
                <c:v>Capture 2010</c:v>
              </c:pt>
              <c:pt idx="43">
                <c:v>Capture 2015</c:v>
              </c:pt>
              <c:pt idx="48">
                <c:v>Capture 2020</c:v>
              </c:pt>
              <c:pt idx="54">
                <c:v>Fisheries</c:v>
              </c:pt>
              <c:pt idx="55">
                <c:v>Fisheries 2000</c:v>
              </c:pt>
              <c:pt idx="60">
                <c:v>Fisheries 2005</c:v>
              </c:pt>
              <c:pt idx="65">
                <c:v>Fisheries 2010</c:v>
              </c:pt>
              <c:pt idx="70">
                <c:v>Fisheries 2015</c:v>
              </c:pt>
              <c:pt idx="75">
                <c:v>Fisheries 2020</c:v>
              </c:pt>
              <c:pt idx="80">
                <c:v>Fisheries  </c:v>
              </c:pt>
            </c:strLit>
          </c:cat>
          <c:val>
            <c:numLit>
              <c:formatCode>General</c:formatCode>
              <c:ptCount val="8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95</c:v>
              </c:pt>
              <c:pt idx="17">
                <c:v>0.95</c:v>
              </c:pt>
              <c:pt idx="18">
                <c:v>0.95</c:v>
              </c:pt>
              <c:pt idx="19">
                <c:v>0.95</c:v>
              </c:pt>
              <c:pt idx="20">
                <c:v>0.95</c:v>
              </c:pt>
              <c:pt idx="21">
                <c:v>0.95</c:v>
              </c:pt>
              <c:pt idx="22">
                <c:v>0.95</c:v>
              </c:pt>
              <c:pt idx="23">
                <c:v>0.95</c:v>
              </c:pt>
              <c:pt idx="24">
                <c:v>0.95</c:v>
              </c:pt>
              <c:pt idx="25">
                <c:v>0.95</c:v>
              </c:pt>
              <c:pt idx="26">
                <c:v>0.95</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95</c:v>
              </c:pt>
              <c:pt idx="44">
                <c:v>0.95</c:v>
              </c:pt>
              <c:pt idx="45">
                <c:v>0.95</c:v>
              </c:pt>
              <c:pt idx="46">
                <c:v>0.95</c:v>
              </c:pt>
              <c:pt idx="47">
                <c:v>0.95</c:v>
              </c:pt>
              <c:pt idx="48">
                <c:v>0.95</c:v>
              </c:pt>
              <c:pt idx="49">
                <c:v>0.95</c:v>
              </c:pt>
              <c:pt idx="50">
                <c:v>0.95</c:v>
              </c:pt>
              <c:pt idx="51">
                <c:v>0.95</c:v>
              </c:pt>
              <c:pt idx="52">
                <c:v>0.95</c:v>
              </c:pt>
              <c:pt idx="53">
                <c:v>0.95</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95</c:v>
              </c:pt>
              <c:pt idx="71">
                <c:v>0.95</c:v>
              </c:pt>
              <c:pt idx="72">
                <c:v>0.95</c:v>
              </c:pt>
              <c:pt idx="73">
                <c:v>0.95</c:v>
              </c:pt>
              <c:pt idx="74">
                <c:v>0.95</c:v>
              </c:pt>
              <c:pt idx="75">
                <c:v>0.95</c:v>
              </c:pt>
              <c:pt idx="76">
                <c:v>0.95</c:v>
              </c:pt>
              <c:pt idx="77">
                <c:v>0.95</c:v>
              </c:pt>
              <c:pt idx="78">
                <c:v>0.95</c:v>
              </c:pt>
              <c:pt idx="79">
                <c:v>0.95</c:v>
              </c:pt>
              <c:pt idx="80">
                <c:v>0.95</c:v>
              </c:pt>
            </c:numLit>
          </c:val>
        </c:ser>
        <c:dLbls>
          <c:showLegendKey val="0"/>
          <c:showVal val="0"/>
          <c:showCatName val="0"/>
          <c:showSerName val="0"/>
          <c:showPercent val="0"/>
          <c:showBubbleSize val="0"/>
        </c:dLbls>
        <c:gapWidth val="0"/>
        <c:overlap val="100"/>
        <c:axId val="510246912"/>
        <c:axId val="510245120"/>
      </c:barChart>
      <c:lineChart>
        <c:grouping val="standard"/>
        <c:varyColors val="0"/>
        <c:ser>
          <c:idx val="0"/>
          <c:order val="0"/>
          <c:tx>
            <c:strRef>
              <c:f>'Figure 1'!$A$5</c:f>
              <c:strCache>
                <c:ptCount val="1"/>
                <c:pt idx="0">
                  <c:v>Indonesia</c:v>
                </c:pt>
              </c:strCache>
            </c:strRef>
          </c:tx>
          <c:spPr>
            <a:ln w="19050" cap="rnd" cmpd="sng" algn="ctr">
              <a:solidFill>
                <a:srgbClr val="4F81BD"/>
              </a:solidFill>
              <a:prstDash val="solid"/>
              <a:round/>
            </a:ln>
            <a:effectLst/>
          </c:spPr>
          <c:marker>
            <c:symbol val="none"/>
          </c:marker>
          <c:cat>
            <c:multiLvlStrRef>
              <c:f>'Figure 1'!$B$3:$CD$4</c:f>
              <c:multiLvlStrCache>
                <c:ptCount val="81"/>
                <c:lvl>
                  <c:pt idx="1">
                    <c:v>2000</c:v>
                  </c:pt>
                  <c:pt idx="6">
                    <c:v>2005</c:v>
                  </c:pt>
                  <c:pt idx="11">
                    <c:v>2010</c:v>
                  </c:pt>
                  <c:pt idx="16">
                    <c:v>2015</c:v>
                  </c:pt>
                  <c:pt idx="21">
                    <c:v>2020</c:v>
                  </c:pt>
                  <c:pt idx="25">
                    <c:v>2024</c:v>
                  </c:pt>
                  <c:pt idx="28">
                    <c:v>2000</c:v>
                  </c:pt>
                  <c:pt idx="33">
                    <c:v>2005</c:v>
                  </c:pt>
                  <c:pt idx="38">
                    <c:v>2010</c:v>
                  </c:pt>
                  <c:pt idx="43">
                    <c:v>2015</c:v>
                  </c:pt>
                  <c:pt idx="48">
                    <c:v>2020</c:v>
                  </c:pt>
                  <c:pt idx="52">
                    <c:v>2024</c:v>
                  </c:pt>
                  <c:pt idx="55">
                    <c:v>2000</c:v>
                  </c:pt>
                  <c:pt idx="60">
                    <c:v>2005</c:v>
                  </c:pt>
                  <c:pt idx="65">
                    <c:v>2010</c:v>
                  </c:pt>
                  <c:pt idx="70">
                    <c:v>2015</c:v>
                  </c:pt>
                  <c:pt idx="75">
                    <c:v>2020</c:v>
                  </c:pt>
                  <c:pt idx="79">
                    <c:v>2024</c:v>
                  </c:pt>
                  <c:pt idx="80">
                    <c:v> </c:v>
                  </c:pt>
                </c:lvl>
                <c:lvl>
                  <c:pt idx="0">
                    <c:v>Aquaculture</c:v>
                  </c:pt>
                  <c:pt idx="27">
                    <c:v>Capture</c:v>
                  </c:pt>
                  <c:pt idx="54">
                    <c:v>Total fisheries</c:v>
                  </c:pt>
                </c:lvl>
              </c:multiLvlStrCache>
            </c:multiLvlStrRef>
          </c:cat>
          <c:val>
            <c:numRef>
              <c:f>'Figure 1'!$B$5:$CD$5</c:f>
              <c:numCache>
                <c:formatCode>General</c:formatCode>
                <c:ptCount val="81"/>
                <c:pt idx="1">
                  <c:v>0.78849999999999998</c:v>
                </c:pt>
                <c:pt idx="2">
                  <c:v>0.86427600000000004</c:v>
                </c:pt>
                <c:pt idx="3">
                  <c:v>0.91407099999999997</c:v>
                </c:pt>
                <c:pt idx="4">
                  <c:v>0.99665899999999996</c:v>
                </c:pt>
                <c:pt idx="5">
                  <c:v>1.045051</c:v>
                </c:pt>
                <c:pt idx="6">
                  <c:v>1.197109</c:v>
                </c:pt>
                <c:pt idx="7">
                  <c:v>1.292899</c:v>
                </c:pt>
                <c:pt idx="8">
                  <c:v>1.3929009999999999</c:v>
                </c:pt>
                <c:pt idx="9">
                  <c:v>1.690221</c:v>
                </c:pt>
                <c:pt idx="10">
                  <c:v>1.73343351</c:v>
                </c:pt>
                <c:pt idx="11">
                  <c:v>2.3048284899999998</c:v>
                </c:pt>
                <c:pt idx="12">
                  <c:v>2.7184211399999998</c:v>
                </c:pt>
                <c:pt idx="13">
                  <c:v>3.0676598240000001</c:v>
                </c:pt>
                <c:pt idx="14">
                  <c:v>3.8197322439999999</c:v>
                </c:pt>
                <c:pt idx="15">
                  <c:v>4</c:v>
                </c:pt>
                <c:pt idx="16">
                  <c:v>4.2664999999999997</c:v>
                </c:pt>
                <c:pt idx="17">
                  <c:v>4.4196</c:v>
                </c:pt>
                <c:pt idx="18">
                  <c:v>4.5917000000000003</c:v>
                </c:pt>
                <c:pt idx="19">
                  <c:v>4.7510000000000003</c:v>
                </c:pt>
                <c:pt idx="20">
                  <c:v>4.9225000000000003</c:v>
                </c:pt>
                <c:pt idx="21">
                  <c:v>5.1106999999999996</c:v>
                </c:pt>
                <c:pt idx="22">
                  <c:v>5.3038999999999996</c:v>
                </c:pt>
                <c:pt idx="23">
                  <c:v>5.5255000000000001</c:v>
                </c:pt>
                <c:pt idx="24">
                  <c:v>5.7231999999999994</c:v>
                </c:pt>
                <c:pt idx="25">
                  <c:v>5.8319999999999999</c:v>
                </c:pt>
                <c:pt idx="28">
                  <c:v>4.0808470000000003</c:v>
                </c:pt>
                <c:pt idx="29">
                  <c:v>4.2593430000000003</c:v>
                </c:pt>
                <c:pt idx="30">
                  <c:v>4.3227640000000003</c:v>
                </c:pt>
                <c:pt idx="31">
                  <c:v>4.5837709999999996</c:v>
                </c:pt>
                <c:pt idx="32">
                  <c:v>4.6054350000000008</c:v>
                </c:pt>
                <c:pt idx="33">
                  <c:v>4.6838660000000001</c:v>
                </c:pt>
                <c:pt idx="34">
                  <c:v>4.7944179999999994</c:v>
                </c:pt>
                <c:pt idx="35">
                  <c:v>5.034624</c:v>
                </c:pt>
                <c:pt idx="36">
                  <c:v>4.9954770000000002</c:v>
                </c:pt>
                <c:pt idx="37">
                  <c:v>5.0997079999999997</c:v>
                </c:pt>
                <c:pt idx="38">
                  <c:v>5.3746210000000003</c:v>
                </c:pt>
                <c:pt idx="39">
                  <c:v>5.7014399999999998</c:v>
                </c:pt>
                <c:pt idx="40">
                  <c:v>5.8137999999999996</c:v>
                </c:pt>
                <c:pt idx="41">
                  <c:v>6.1017250000000001</c:v>
                </c:pt>
                <c:pt idx="42">
                  <c:v>6.2</c:v>
                </c:pt>
                <c:pt idx="43">
                  <c:v>6.2249999999999996</c:v>
                </c:pt>
                <c:pt idx="44">
                  <c:v>6.25</c:v>
                </c:pt>
                <c:pt idx="45">
                  <c:v>6.2750000000000004</c:v>
                </c:pt>
                <c:pt idx="46">
                  <c:v>6.3</c:v>
                </c:pt>
                <c:pt idx="47">
                  <c:v>6.3250000000000002</c:v>
                </c:pt>
                <c:pt idx="48">
                  <c:v>6.35</c:v>
                </c:pt>
                <c:pt idx="49">
                  <c:v>6.375</c:v>
                </c:pt>
                <c:pt idx="50">
                  <c:v>6.4</c:v>
                </c:pt>
                <c:pt idx="51">
                  <c:v>6.4249999999999998</c:v>
                </c:pt>
                <c:pt idx="52">
                  <c:v>6.45</c:v>
                </c:pt>
                <c:pt idx="55">
                  <c:v>4.8693469999999994</c:v>
                </c:pt>
                <c:pt idx="56">
                  <c:v>5.1236189999999997</c:v>
                </c:pt>
                <c:pt idx="57">
                  <c:v>5.2368350000000001</c:v>
                </c:pt>
                <c:pt idx="58">
                  <c:v>5.5804300000000007</c:v>
                </c:pt>
                <c:pt idx="59">
                  <c:v>5.6504859999999999</c:v>
                </c:pt>
                <c:pt idx="60">
                  <c:v>5.8809750000000003</c:v>
                </c:pt>
                <c:pt idx="61">
                  <c:v>6.0873169999999996</c:v>
                </c:pt>
                <c:pt idx="62">
                  <c:v>6.4275249999999993</c:v>
                </c:pt>
                <c:pt idx="63">
                  <c:v>6.6856980000000004</c:v>
                </c:pt>
                <c:pt idx="64">
                  <c:v>6.8331415100000008</c:v>
                </c:pt>
                <c:pt idx="65">
                  <c:v>7.6794494899999997</c:v>
                </c:pt>
                <c:pt idx="66">
                  <c:v>8.4198611400000001</c:v>
                </c:pt>
                <c:pt idx="67">
                  <c:v>8.8814598240000002</c:v>
                </c:pt>
                <c:pt idx="68">
                  <c:v>9.9214572440000008</c:v>
                </c:pt>
                <c:pt idx="69">
                  <c:v>10.199999999999999</c:v>
                </c:pt>
                <c:pt idx="70">
                  <c:v>10.4915</c:v>
                </c:pt>
                <c:pt idx="71">
                  <c:v>10.669600000000001</c:v>
                </c:pt>
                <c:pt idx="72">
                  <c:v>10.8667</c:v>
                </c:pt>
                <c:pt idx="73">
                  <c:v>11.051</c:v>
                </c:pt>
                <c:pt idx="74">
                  <c:v>11.2475</c:v>
                </c:pt>
                <c:pt idx="75">
                  <c:v>11.460699999999999</c:v>
                </c:pt>
                <c:pt idx="76">
                  <c:v>11.678900000000001</c:v>
                </c:pt>
                <c:pt idx="77">
                  <c:v>11.9255</c:v>
                </c:pt>
                <c:pt idx="78">
                  <c:v>12.148199999999999</c:v>
                </c:pt>
                <c:pt idx="79">
                  <c:v>12.282</c:v>
                </c:pt>
              </c:numCache>
            </c:numRef>
          </c:val>
          <c:smooth val="0"/>
        </c:ser>
        <c:dLbls>
          <c:showLegendKey val="0"/>
          <c:showVal val="0"/>
          <c:showCatName val="0"/>
          <c:showSerName val="0"/>
          <c:showPercent val="0"/>
          <c:showBubbleSize val="0"/>
        </c:dLbls>
        <c:marker val="1"/>
        <c:smooth val="0"/>
        <c:axId val="510200448"/>
        <c:axId val="510243200"/>
      </c:lineChart>
      <c:catAx>
        <c:axId val="510200448"/>
        <c:scaling>
          <c:orientation val="minMax"/>
        </c:scaling>
        <c:delete val="0"/>
        <c:axPos val="b"/>
        <c:majorGridlines>
          <c:spPr>
            <a:ln w="9525" cmpd="sng">
              <a:solidFill>
                <a:srgbClr val="FFFFFF"/>
              </a:solidFill>
              <a:prstDash val="solid"/>
            </a:ln>
          </c:spPr>
        </c:majorGridlines>
        <c:majorTickMark val="none"/>
        <c:minorTickMark val="none"/>
        <c:tickLblPos val="low"/>
        <c:spPr>
          <a:noFill/>
          <a:ln w="9525">
            <a:solidFill>
              <a:srgbClr val="000000"/>
            </a:solidFill>
            <a:prstDash val="solid"/>
          </a:ln>
          <a:extLst>
            <a:ext uri="{909E8E84-426E-40DD-AFC4-6F175D3DCCD1}">
              <a14:hiddenFill xmlns:a14="http://schemas.microsoft.com/office/drawing/2010/main">
                <a:noFill/>
              </a14:hiddenFill>
            </a:ext>
          </a:extLst>
        </c:spPr>
        <c:txPr>
          <a:bodyPr rot="-5400000" vert="horz"/>
          <a:lstStyle/>
          <a:p>
            <a:pPr>
              <a:defRPr sz="750" b="0" i="0">
                <a:solidFill>
                  <a:srgbClr val="000000"/>
                </a:solidFill>
                <a:latin typeface="Arial Narrow"/>
                <a:ea typeface="Arial Narrow"/>
                <a:cs typeface="Arial Narrow"/>
              </a:defRPr>
            </a:pPr>
            <a:endParaRPr lang="en-US"/>
          </a:p>
        </c:txPr>
        <c:crossAx val="510243200"/>
        <c:crosses val="autoZero"/>
        <c:auto val="1"/>
        <c:lblAlgn val="ctr"/>
        <c:lblOffset val="0"/>
        <c:tickLblSkip val="1"/>
        <c:noMultiLvlLbl val="0"/>
      </c:catAx>
      <c:valAx>
        <c:axId val="510243200"/>
        <c:scaling>
          <c:orientation val="minMax"/>
          <c:max val="14"/>
          <c:min val="0"/>
        </c:scaling>
        <c:delete val="0"/>
        <c:axPos val="l"/>
        <c:majorGridlines>
          <c:spPr>
            <a:ln w="9525" cmpd="sng">
              <a:solidFill>
                <a:srgbClr val="FFFFFF"/>
              </a:solidFill>
              <a:prstDash val="solid"/>
            </a:ln>
          </c:spPr>
        </c:majorGridlines>
        <c:title>
          <c:tx>
            <c:rich>
              <a:bodyPr rot="0" vert="horz"/>
              <a:lstStyle/>
              <a:p>
                <a:pPr>
                  <a:defRPr sz="750" b="0" i="0">
                    <a:solidFill>
                      <a:srgbClr val="000000"/>
                    </a:solidFill>
                    <a:latin typeface="Arial Narrow"/>
                  </a:defRPr>
                </a:pPr>
                <a:r>
                  <a:rPr lang="en-GB" sz="750" b="0" i="0">
                    <a:solidFill>
                      <a:srgbClr val="000000"/>
                    </a:solidFill>
                    <a:latin typeface="Arial Narrow"/>
                  </a:rPr>
                  <a:t>Mt</a:t>
                </a:r>
              </a:p>
            </c:rich>
          </c:tx>
          <c:layout>
            <c:manualLayout>
              <c:xMode val="edge"/>
              <c:yMode val="edge"/>
              <c:x val="1.0813154670784701E-2"/>
              <c:y val="3.9841606087295499E-2"/>
            </c:manualLayout>
          </c:layout>
          <c:overlay val="0"/>
        </c:title>
        <c:numFmt formatCode="General" sourceLinked="1"/>
        <c:majorTickMark val="in"/>
        <c:minorTickMark val="none"/>
        <c:tickLblPos val="nextTo"/>
        <c:spPr>
          <a:noFill/>
          <a:ln w="9525">
            <a:solidFill>
              <a:srgbClr val="000000"/>
            </a:solidFill>
            <a:prstDash val="solid"/>
          </a:ln>
          <a:extLst>
            <a:ext uri="{909E8E84-426E-40DD-AFC4-6F175D3DCCD1}">
              <a14:hiddenFill xmlns:a14="http://schemas.microsoft.com/office/drawing/2010/main">
                <a:noFill/>
              </a14:hiddenFill>
            </a:ext>
          </a:extLst>
        </c:spPr>
        <c:txPr>
          <a:bodyPr rot="-60000000" vert="horz"/>
          <a:lstStyle/>
          <a:p>
            <a:pPr>
              <a:defRPr sz="750" b="0" i="0">
                <a:solidFill>
                  <a:srgbClr val="000000"/>
                </a:solidFill>
                <a:latin typeface="Arial Narrow"/>
                <a:ea typeface="Arial Narrow"/>
                <a:cs typeface="Arial Narrow"/>
              </a:defRPr>
            </a:pPr>
            <a:endParaRPr lang="en-US"/>
          </a:p>
        </c:txPr>
        <c:crossAx val="510200448"/>
        <c:crosses val="autoZero"/>
        <c:crossBetween val="between"/>
      </c:valAx>
      <c:valAx>
        <c:axId val="510245120"/>
        <c:scaling>
          <c:orientation val="minMax"/>
          <c:max val="7"/>
          <c:min val="0"/>
        </c:scaling>
        <c:delete val="0"/>
        <c:axPos val="r"/>
        <c:numFmt formatCode="General" sourceLinked="1"/>
        <c:majorTickMark val="none"/>
        <c:minorTickMark val="none"/>
        <c:tickLblPos val="none"/>
        <c:crossAx val="510246912"/>
        <c:crosses val="max"/>
        <c:crossBetween val="between"/>
      </c:valAx>
      <c:catAx>
        <c:axId val="510246912"/>
        <c:scaling>
          <c:orientation val="minMax"/>
        </c:scaling>
        <c:delete val="1"/>
        <c:axPos val="b"/>
        <c:majorTickMark val="out"/>
        <c:minorTickMark val="none"/>
        <c:tickLblPos val="nextTo"/>
        <c:crossAx val="510245120"/>
        <c:crosses val="autoZero"/>
        <c:auto val="1"/>
        <c:lblAlgn val="ctr"/>
        <c:lblOffset val="100"/>
        <c:noMultiLvlLbl val="0"/>
      </c:catAx>
      <c:spPr>
        <a:solidFill>
          <a:srgbClr val="F4FFFF"/>
        </a:solidFill>
        <a:ln w="9525">
          <a:solidFill>
            <a:srgbClr val="000000"/>
          </a:solidFill>
        </a:ln>
      </c:spPr>
    </c:plotArea>
    <c:plotVisOnly val="1"/>
    <c:dispBlanksAs val="gap"/>
    <c:showDLblsOverMax val="1"/>
  </c:chart>
  <c:spPr>
    <a:noFill/>
    <a:ln w="9525" cap="flat" cmpd="sng" algn="ctr">
      <a:noFill/>
      <a:prstDash val="solid"/>
      <a:round/>
    </a:ln>
    <a:effectLst/>
    <a:extLst>
      <a:ext uri="{909E8E84-426E-40DD-AFC4-6F175D3DCCD1}">
        <a14:hiddenFill xmlns:a14="http://schemas.microsoft.com/office/drawing/2010/main">
          <a:solidFill>
            <a:sysClr val="window" lastClr="FFFFFF"/>
          </a:solidFill>
        </a14:hiddenFill>
      </a:ext>
      <a:ext uri="{91240B29-F687-4F45-9708-019B960494DF}">
        <a14:hiddenLine xmlns:a14="http://schemas.microsoft.com/office/drawing/2010/main" w="9525" cap="flat" cmpd="sng" algn="ctr">
          <a:solidFill>
            <a:sysClr val="windowText" lastClr="000000">
              <a:tint val="75000"/>
              <a:shade val="95000"/>
              <a:satMod val="105000"/>
            </a:sysClr>
          </a:solidFill>
          <a:prstDash val="solid"/>
          <a:round/>
        </a14:hiddenLine>
      </a:ext>
    </a:extLst>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xMode val="edge"/>
          <c:yMode val="edge"/>
          <c:x val="8.7445796086387494E-3"/>
          <c:y val="0.15342446244757282"/>
          <c:w val="0.98906927548920154"/>
          <c:h val="0.84292394334402809"/>
        </c:manualLayout>
      </c:layout>
      <c:barChart>
        <c:barDir val="col"/>
        <c:grouping val="stacked"/>
        <c:varyColors val="0"/>
        <c:ser>
          <c:idx val="0"/>
          <c:order val="0"/>
          <c:tx>
            <c:strRef>
              <c:f>'Figure 8'!$A$20</c:f>
              <c:strCache>
                <c:ptCount val="1"/>
                <c:pt idx="0">
                  <c:v>Fuel Tax Concessions</c:v>
                </c:pt>
              </c:strCache>
            </c:strRef>
          </c:tx>
          <c:spPr>
            <a:solidFill>
              <a:srgbClr val="4F81BD"/>
            </a:solidFill>
            <a:ln w="6350" cmpd="sng">
              <a:solidFill>
                <a:srgbClr val="000000"/>
              </a:solidFill>
              <a:round/>
            </a:ln>
            <a:effectLst/>
          </c:spPr>
          <c:invertIfNegative val="0"/>
          <c:cat>
            <c:numLit>
              <c:formatCode>General</c:formatCode>
              <c:ptCount val="2"/>
              <c:pt idx="0">
                <c:v>2014</c:v>
              </c:pt>
              <c:pt idx="1">
                <c:v>2015</c:v>
              </c:pt>
            </c:numLit>
          </c:cat>
          <c:val>
            <c:numRef>
              <c:f>'Figure 8'!$B$20:$C$20</c:f>
              <c:numCache>
                <c:formatCode>0</c:formatCode>
                <c:ptCount val="2"/>
                <c:pt idx="0">
                  <c:v>510</c:v>
                </c:pt>
                <c:pt idx="1">
                  <c:v>510</c:v>
                </c:pt>
              </c:numCache>
            </c:numRef>
          </c:val>
        </c:ser>
        <c:ser>
          <c:idx val="1"/>
          <c:order val="1"/>
          <c:tx>
            <c:strRef>
              <c:f>'Figure 8'!$A$21</c:f>
              <c:strCache>
                <c:ptCount val="1"/>
                <c:pt idx="0">
                  <c:v>Equipment &amp; Input</c:v>
                </c:pt>
              </c:strCache>
            </c:strRef>
          </c:tx>
          <c:spPr>
            <a:solidFill>
              <a:srgbClr val="CCCCCC"/>
            </a:solidFill>
            <a:ln w="6350" cmpd="sng">
              <a:solidFill>
                <a:srgbClr val="000000"/>
              </a:solidFill>
              <a:round/>
            </a:ln>
            <a:effectLst/>
          </c:spPr>
          <c:invertIfNegative val="0"/>
          <c:cat>
            <c:numLit>
              <c:formatCode>General</c:formatCode>
              <c:ptCount val="2"/>
              <c:pt idx="0">
                <c:v>2014</c:v>
              </c:pt>
              <c:pt idx="1">
                <c:v>2015</c:v>
              </c:pt>
            </c:numLit>
          </c:cat>
          <c:val>
            <c:numRef>
              <c:f>'Figure 8'!$B$21:$C$21</c:f>
              <c:numCache>
                <c:formatCode>0</c:formatCode>
                <c:ptCount val="2"/>
                <c:pt idx="0">
                  <c:v>366.74899999999997</c:v>
                </c:pt>
                <c:pt idx="1">
                  <c:v>255.55199999999999</c:v>
                </c:pt>
              </c:numCache>
            </c:numRef>
          </c:val>
        </c:ser>
        <c:ser>
          <c:idx val="3"/>
          <c:order val="2"/>
          <c:tx>
            <c:strRef>
              <c:f>'Figure 8'!$A$22</c:f>
              <c:strCache>
                <c:ptCount val="1"/>
                <c:pt idx="0">
                  <c:v>Infrastructure</c:v>
                </c:pt>
              </c:strCache>
            </c:strRef>
          </c:tx>
          <c:spPr>
            <a:solidFill>
              <a:srgbClr val="A7B9E3"/>
            </a:solidFill>
            <a:ln w="6350" cmpd="sng">
              <a:solidFill>
                <a:srgbClr val="000000"/>
              </a:solidFill>
              <a:round/>
            </a:ln>
            <a:effectLst/>
          </c:spPr>
          <c:invertIfNegative val="0"/>
          <c:cat>
            <c:numLit>
              <c:formatCode>General</c:formatCode>
              <c:ptCount val="2"/>
              <c:pt idx="0">
                <c:v>2014</c:v>
              </c:pt>
              <c:pt idx="1">
                <c:v>2015</c:v>
              </c:pt>
            </c:numLit>
          </c:cat>
          <c:val>
            <c:numRef>
              <c:f>'Figure 8'!$B$22:$C$22</c:f>
              <c:numCache>
                <c:formatCode>0</c:formatCode>
                <c:ptCount val="2"/>
                <c:pt idx="0">
                  <c:v>92.793000000000006</c:v>
                </c:pt>
                <c:pt idx="1">
                  <c:v>76.268000000000001</c:v>
                </c:pt>
              </c:numCache>
            </c:numRef>
          </c:val>
        </c:ser>
        <c:ser>
          <c:idx val="5"/>
          <c:order val="3"/>
          <c:tx>
            <c:strRef>
              <c:f>'Figure 8'!$A$23</c:f>
              <c:strCache>
                <c:ptCount val="1"/>
                <c:pt idx="0">
                  <c:v>Research &amp; Development</c:v>
                </c:pt>
              </c:strCache>
            </c:strRef>
          </c:tx>
          <c:spPr>
            <a:pattFill prst="openDmnd">
              <a:fgClr>
                <a:srgbClr val="000000"/>
              </a:fgClr>
              <a:bgClr>
                <a:srgbClr val="FFFFFF"/>
              </a:bgClr>
            </a:pattFill>
            <a:ln w="6350" cmpd="sng">
              <a:solidFill>
                <a:srgbClr val="000000"/>
              </a:solidFill>
              <a:round/>
            </a:ln>
            <a:effectLst/>
          </c:spPr>
          <c:invertIfNegative val="0"/>
          <c:cat>
            <c:numLit>
              <c:formatCode>General</c:formatCode>
              <c:ptCount val="2"/>
              <c:pt idx="0">
                <c:v>2014</c:v>
              </c:pt>
              <c:pt idx="1">
                <c:v>2015</c:v>
              </c:pt>
            </c:numLit>
          </c:cat>
          <c:val>
            <c:numRef>
              <c:f>'Figure 8'!$B$23:$C$23</c:f>
              <c:numCache>
                <c:formatCode>0</c:formatCode>
                <c:ptCount val="2"/>
                <c:pt idx="0">
                  <c:v>50.663601</c:v>
                </c:pt>
                <c:pt idx="1">
                  <c:v>29.977523000000001</c:v>
                </c:pt>
              </c:numCache>
            </c:numRef>
          </c:val>
        </c:ser>
        <c:ser>
          <c:idx val="6"/>
          <c:order val="4"/>
          <c:tx>
            <c:strRef>
              <c:f>'Figure 8'!$A$24</c:f>
              <c:strCache>
                <c:ptCount val="1"/>
                <c:pt idx="0">
                  <c:v>Control &amp; Certification</c:v>
                </c:pt>
              </c:strCache>
            </c:strRef>
          </c:tx>
          <c:spPr>
            <a:solidFill>
              <a:srgbClr val="EDF0F7"/>
            </a:solidFill>
            <a:ln w="6350" cmpd="sng">
              <a:solidFill>
                <a:srgbClr val="000000"/>
              </a:solidFill>
              <a:round/>
            </a:ln>
            <a:effectLst/>
          </c:spPr>
          <c:invertIfNegative val="0"/>
          <c:cat>
            <c:numLit>
              <c:formatCode>General</c:formatCode>
              <c:ptCount val="2"/>
              <c:pt idx="0">
                <c:v>2014</c:v>
              </c:pt>
              <c:pt idx="1">
                <c:v>2015</c:v>
              </c:pt>
            </c:numLit>
          </c:cat>
          <c:val>
            <c:numRef>
              <c:f>'Figure 8'!$B$24:$C$24</c:f>
              <c:numCache>
                <c:formatCode>0</c:formatCode>
                <c:ptCount val="2"/>
                <c:pt idx="0">
                  <c:v>16.643999999999998</c:v>
                </c:pt>
                <c:pt idx="1">
                  <c:v>12.2</c:v>
                </c:pt>
              </c:numCache>
            </c:numRef>
          </c:val>
        </c:ser>
        <c:dLbls>
          <c:showLegendKey val="0"/>
          <c:showVal val="0"/>
          <c:showCatName val="0"/>
          <c:showSerName val="0"/>
          <c:showPercent val="0"/>
          <c:showBubbleSize val="0"/>
        </c:dLbls>
        <c:gapWidth val="150"/>
        <c:overlap val="100"/>
        <c:axId val="510351616"/>
        <c:axId val="510382080"/>
      </c:barChart>
      <c:catAx>
        <c:axId val="510351616"/>
        <c:scaling>
          <c:orientation val="minMax"/>
        </c:scaling>
        <c:delete val="0"/>
        <c:axPos val="b"/>
        <c:majorGridlines>
          <c:spPr>
            <a:ln w="9525" cmpd="sng">
              <a:solidFill>
                <a:srgbClr val="FFFFFF"/>
              </a:solidFill>
              <a:prstDash val="solid"/>
            </a:ln>
          </c:spPr>
        </c:majorGridlines>
        <c:numFmt formatCode="General" sourceLinked="1"/>
        <c:majorTickMark val="in"/>
        <c:minorTickMark val="none"/>
        <c:tickLblPos val="low"/>
        <c:spPr>
          <a:noFill/>
          <a:ln w="9525">
            <a:solidFill>
              <a:srgbClr val="000000"/>
            </a:solidFill>
            <a:prstDash val="solid"/>
          </a:ln>
          <a:extLst>
            <a:ext uri="{909E8E84-426E-40DD-AFC4-6F175D3DCCD1}">
              <a14:hiddenFill xmlns:a14="http://schemas.microsoft.com/office/drawing/2010/main">
                <a:noFill/>
              </a14:hiddenFill>
            </a:ext>
          </a:extLst>
        </c:spPr>
        <c:txPr>
          <a:bodyPr rot="-60000000" vert="horz"/>
          <a:lstStyle/>
          <a:p>
            <a:pPr>
              <a:defRPr sz="750" b="0" i="0">
                <a:solidFill>
                  <a:srgbClr val="000000"/>
                </a:solidFill>
                <a:latin typeface="Arial Narrow"/>
                <a:ea typeface="Arial Narrow"/>
                <a:cs typeface="Arial Narrow"/>
              </a:defRPr>
            </a:pPr>
            <a:endParaRPr lang="en-US"/>
          </a:p>
        </c:txPr>
        <c:crossAx val="510382080"/>
        <c:crosses val="autoZero"/>
        <c:auto val="1"/>
        <c:lblAlgn val="ctr"/>
        <c:lblOffset val="0"/>
        <c:tickLblSkip val="1"/>
        <c:noMultiLvlLbl val="0"/>
      </c:catAx>
      <c:valAx>
        <c:axId val="510382080"/>
        <c:scaling>
          <c:orientation val="minMax"/>
          <c:max val="1200"/>
        </c:scaling>
        <c:delete val="0"/>
        <c:axPos val="l"/>
        <c:majorGridlines>
          <c:spPr>
            <a:ln w="9525" cmpd="sng">
              <a:solidFill>
                <a:srgbClr val="FFFFFF"/>
              </a:solidFill>
              <a:prstDash val="solid"/>
            </a:ln>
          </c:spPr>
        </c:majorGridlines>
        <c:title>
          <c:tx>
            <c:rich>
              <a:bodyPr rot="0" vert="horz"/>
              <a:lstStyle/>
              <a:p>
                <a:pPr>
                  <a:defRPr sz="750" b="0" i="0">
                    <a:solidFill>
                      <a:srgbClr val="000000"/>
                    </a:solidFill>
                    <a:latin typeface="Arial Narrow"/>
                  </a:defRPr>
                </a:pPr>
                <a:r>
                  <a:rPr lang="en-GB" sz="750" b="0" i="0">
                    <a:solidFill>
                      <a:srgbClr val="000000"/>
                    </a:solidFill>
                    <a:latin typeface="Arial Narrow"/>
                  </a:rPr>
                  <a:t>Billions</a:t>
                </a:r>
                <a:r>
                  <a:rPr lang="en-GB" sz="750" b="0" i="0" baseline="0">
                    <a:solidFill>
                      <a:srgbClr val="000000"/>
                    </a:solidFill>
                    <a:latin typeface="Arial Narrow"/>
                  </a:rPr>
                  <a:t> of rupiah</a:t>
                </a:r>
                <a:endParaRPr lang="en-GB" sz="750" b="0" i="0">
                  <a:solidFill>
                    <a:srgbClr val="000000"/>
                  </a:solidFill>
                  <a:latin typeface="Arial Narrow"/>
                </a:endParaRPr>
              </a:p>
            </c:rich>
          </c:tx>
          <c:layout>
            <c:manualLayout>
              <c:xMode val="edge"/>
              <c:yMode val="edge"/>
              <c:x val="8.7445796086387494E-3"/>
              <c:y val="0.10954782625197208"/>
            </c:manualLayout>
          </c:layout>
          <c:overlay val="0"/>
        </c:title>
        <c:numFmt formatCode="General" sourceLinked="0"/>
        <c:majorTickMark val="in"/>
        <c:minorTickMark val="none"/>
        <c:tickLblPos val="nextTo"/>
        <c:spPr>
          <a:noFill/>
          <a:ln w="9525">
            <a:solidFill>
              <a:srgbClr val="000000"/>
            </a:solidFill>
            <a:prstDash val="solid"/>
          </a:ln>
          <a:extLst>
            <a:ext uri="{909E8E84-426E-40DD-AFC4-6F175D3DCCD1}">
              <a14:hiddenFill xmlns:a14="http://schemas.microsoft.com/office/drawing/2010/main">
                <a:noFill/>
              </a14:hiddenFill>
            </a:ext>
          </a:extLst>
        </c:spPr>
        <c:txPr>
          <a:bodyPr rot="-60000000" vert="horz"/>
          <a:lstStyle/>
          <a:p>
            <a:pPr>
              <a:defRPr sz="750" b="0" i="0">
                <a:solidFill>
                  <a:srgbClr val="000000"/>
                </a:solidFill>
                <a:latin typeface="Arial Narrow"/>
                <a:ea typeface="Arial Narrow"/>
                <a:cs typeface="Arial Narrow"/>
              </a:defRPr>
            </a:pPr>
            <a:endParaRPr lang="en-US"/>
          </a:p>
        </c:txPr>
        <c:crossAx val="510351616"/>
        <c:crosses val="autoZero"/>
        <c:crossBetween val="between"/>
      </c:valAx>
      <c:spPr>
        <a:solidFill>
          <a:srgbClr val="F4FFFF"/>
        </a:solidFill>
        <a:ln w="9525">
          <a:solidFill>
            <a:srgbClr val="000000"/>
          </a:solidFill>
        </a:ln>
      </c:spPr>
    </c:plotArea>
    <c:plotVisOnly val="1"/>
    <c:dispBlanksAs val="gap"/>
    <c:showDLblsOverMax val="1"/>
  </c:chart>
  <c:spPr>
    <a:noFill/>
    <a:ln w="9525" cap="flat" cmpd="sng" algn="ctr">
      <a:noFill/>
      <a:prstDash val="solid"/>
      <a:round/>
    </a:ln>
    <a:effectLst/>
    <a:extLst>
      <a:ext uri="{909E8E84-426E-40DD-AFC4-6F175D3DCCD1}">
        <a14:hiddenFill xmlns:a14="http://schemas.microsoft.com/office/drawing/2010/main">
          <a:solidFill>
            <a:sysClr val="window" lastClr="FFFFFF"/>
          </a:solidFill>
        </a14:hiddenFill>
      </a:ext>
      <a:ext uri="{91240B29-F687-4F45-9708-019B960494DF}">
        <a14:hiddenLine xmlns:a14="http://schemas.microsoft.com/office/drawing/2010/main" w="9525" cap="flat" cmpd="sng" algn="ctr">
          <a:solidFill>
            <a:sysClr val="window" lastClr="FFFFFF">
              <a:lumMod val="85000"/>
            </a:sysClr>
          </a:solidFill>
          <a:prstDash val="solid"/>
          <a:round/>
        </a14:hiddenLine>
      </a:ext>
    </a:extLst>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19421</cdr:x>
      <cdr:y>0.38114</cdr:y>
    </cdr:from>
    <cdr:to>
      <cdr:x>0.38044</cdr:x>
      <cdr:y>0.62053</cdr:y>
    </cdr:to>
    <cdr:sp macro="" textlink="">
      <cdr:nvSpPr>
        <cdr:cNvPr id="607" name="TextBox 606"/>
        <cdr:cNvSpPr txBox="1"/>
      </cdr:nvSpPr>
      <cdr:spPr>
        <a:xfrm xmlns:a="http://schemas.openxmlformats.org/drawingml/2006/main">
          <a:off x="1082675" y="1440724"/>
          <a:ext cx="1038225" cy="904875"/>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vertOverflow="clip" wrap="square" rtlCol="0" anchor="ctr"/>
        <a:lstStyle xmlns:a="http://schemas.openxmlformats.org/drawingml/2006/main"/>
        <a:p xmlns:a="http://schemas.openxmlformats.org/drawingml/2006/main">
          <a:pPr algn="ctr"/>
          <a:fld id="{59D9A7AF-3830-412A-BB2B-9BFC16C44A2E}" type="TxLink">
            <a:rPr lang="en-US" sz="750" b="0" i="0" u="none" strike="noStrike">
              <a:solidFill>
                <a:srgbClr val="000000"/>
              </a:solidFill>
              <a:latin typeface="Arial Narrow"/>
              <a:cs typeface="Arial"/>
            </a:rPr>
            <a:pPr algn="ctr"/>
            <a:t>35%</a:t>
          </a:fld>
          <a:endParaRPr lang="en-GB" sz="750" b="0" i="0">
            <a:solidFill>
              <a:srgbClr val="000000"/>
            </a:solidFill>
            <a:latin typeface="Arial Narrow"/>
          </a:endParaRPr>
        </a:p>
      </cdr:txBody>
    </cdr:sp>
  </cdr:relSizeAnchor>
  <cdr:relSizeAnchor xmlns:cdr="http://schemas.openxmlformats.org/drawingml/2006/chartDrawing">
    <cdr:from>
      <cdr:x>0.66748</cdr:x>
      <cdr:y>0.45422</cdr:y>
    </cdr:from>
    <cdr:to>
      <cdr:x>0.85201</cdr:x>
      <cdr:y>0.62053</cdr:y>
    </cdr:to>
    <cdr:sp macro="" textlink="">
      <cdr:nvSpPr>
        <cdr:cNvPr id="608" name="TextBox 607"/>
        <cdr:cNvSpPr txBox="1"/>
      </cdr:nvSpPr>
      <cdr:spPr>
        <a:xfrm xmlns:a="http://schemas.openxmlformats.org/drawingml/2006/main">
          <a:off x="3721100" y="1716950"/>
          <a:ext cx="1028700" cy="628649"/>
        </a:xfrm>
        <a:prstGeom xmlns:a="http://schemas.openxmlformats.org/drawingml/2006/main" prst="rect">
          <a:avLst/>
        </a:prstGeom>
      </cdr:spPr>
      <cdr:txBody>
        <a:bodyPr xmlns:a="http://schemas.openxmlformats.org/drawingml/2006/main" vertOverflow="clip" wrap="square" rtlCol="0" anchor="ctr"/>
        <a:lstStyle xmlns:a="http://schemas.openxmlformats.org/drawingml/2006/main"/>
        <a:p xmlns:a="http://schemas.openxmlformats.org/drawingml/2006/main">
          <a:pPr algn="ctr"/>
          <a:fld id="{83C8C164-C926-4F9F-AF63-414F5EF6349F}" type="TxLink">
            <a:rPr lang="en-US" sz="750" b="0" i="0" u="none" strike="noStrike">
              <a:solidFill>
                <a:srgbClr val="000000"/>
              </a:solidFill>
              <a:latin typeface="Arial Narrow"/>
              <a:cs typeface="Arial"/>
            </a:rPr>
            <a:pPr algn="ctr"/>
            <a:t>29%</a:t>
          </a:fld>
          <a:endParaRPr lang="en-GB" sz="750" b="0" i="0">
            <a:solidFill>
              <a:srgbClr val="000000"/>
            </a:solidFill>
            <a:latin typeface="Arial Narrow"/>
          </a:endParaRPr>
        </a:p>
      </cdr:txBody>
    </cdr:sp>
  </cdr:relSizeAnchor>
  <cdr:relSizeAnchor xmlns:cdr="http://schemas.openxmlformats.org/drawingml/2006/chartDrawing">
    <cdr:from>
      <cdr:x>0.19421</cdr:x>
      <cdr:y>0.31563</cdr:y>
    </cdr:from>
    <cdr:to>
      <cdr:x>0.38215</cdr:x>
      <cdr:y>0.3761</cdr:y>
    </cdr:to>
    <cdr:sp macro="" textlink="">
      <cdr:nvSpPr>
        <cdr:cNvPr id="609" name="TextBox 608"/>
        <cdr:cNvSpPr txBox="1"/>
      </cdr:nvSpPr>
      <cdr:spPr>
        <a:xfrm xmlns:a="http://schemas.openxmlformats.org/drawingml/2006/main">
          <a:off x="1082675" y="1193075"/>
          <a:ext cx="1047750" cy="228599"/>
        </a:xfrm>
        <a:prstGeom xmlns:a="http://schemas.openxmlformats.org/drawingml/2006/main" prst="rect">
          <a:avLst/>
        </a:prstGeom>
      </cdr:spPr>
      <cdr:txBody>
        <a:bodyPr xmlns:a="http://schemas.openxmlformats.org/drawingml/2006/main" vertOverflow="clip" wrap="square" rtlCol="0" anchor="ctr"/>
        <a:lstStyle xmlns:a="http://schemas.openxmlformats.org/drawingml/2006/main"/>
        <a:p xmlns:a="http://schemas.openxmlformats.org/drawingml/2006/main">
          <a:pPr algn="ctr"/>
          <a:fld id="{FE462CF8-4961-4A52-8FD1-4341F1341609}" type="TxLink">
            <a:rPr lang="en-US" sz="750" b="0" i="0" u="none" strike="noStrike">
              <a:solidFill>
                <a:srgbClr val="000000"/>
              </a:solidFill>
              <a:latin typeface="Arial Narrow"/>
              <a:cs typeface="Arial"/>
            </a:rPr>
            <a:pPr algn="ctr"/>
            <a:t>9%</a:t>
          </a:fld>
          <a:endParaRPr lang="en-GB" sz="750" b="0" i="0">
            <a:solidFill>
              <a:srgbClr val="000000"/>
            </a:solidFill>
            <a:latin typeface="Arial Narrow"/>
          </a:endParaRPr>
        </a:p>
      </cdr:txBody>
    </cdr:sp>
  </cdr:relSizeAnchor>
  <cdr:relSizeAnchor xmlns:cdr="http://schemas.openxmlformats.org/drawingml/2006/chartDrawing">
    <cdr:from>
      <cdr:x>0.66748</cdr:x>
      <cdr:y>0.4013</cdr:y>
    </cdr:from>
    <cdr:to>
      <cdr:x>0.85543</cdr:x>
      <cdr:y>0.44918</cdr:y>
    </cdr:to>
    <cdr:sp macro="" textlink="">
      <cdr:nvSpPr>
        <cdr:cNvPr id="610" name="TextBox 609"/>
        <cdr:cNvSpPr txBox="1"/>
      </cdr:nvSpPr>
      <cdr:spPr>
        <a:xfrm xmlns:a="http://schemas.openxmlformats.org/drawingml/2006/main">
          <a:off x="3721100" y="1516925"/>
          <a:ext cx="1047750" cy="180975"/>
        </a:xfrm>
        <a:prstGeom xmlns:a="http://schemas.openxmlformats.org/drawingml/2006/main" prst="rect">
          <a:avLst/>
        </a:prstGeom>
      </cdr:spPr>
      <cdr:txBody>
        <a:bodyPr xmlns:a="http://schemas.openxmlformats.org/drawingml/2006/main" vertOverflow="clip" wrap="square" rtlCol="0" anchor="ctr"/>
        <a:lstStyle xmlns:a="http://schemas.openxmlformats.org/drawingml/2006/main"/>
        <a:p xmlns:a="http://schemas.openxmlformats.org/drawingml/2006/main">
          <a:pPr algn="ctr"/>
          <a:fld id="{9E0DFB4B-C1FC-43D3-8FAC-9AA0AF3F7C46}" type="TxLink">
            <a:rPr lang="en-US" sz="750" b="0" i="0" u="none" strike="noStrike">
              <a:solidFill>
                <a:srgbClr val="000000"/>
              </a:solidFill>
              <a:latin typeface="Arial Narrow"/>
              <a:cs typeface="Arial"/>
            </a:rPr>
            <a:pPr algn="ctr"/>
            <a:t>9%</a:t>
          </a:fld>
          <a:endParaRPr lang="en-GB" sz="750" b="0" i="0">
            <a:solidFill>
              <a:srgbClr val="000000"/>
            </a:solidFill>
            <a:latin typeface="Arial Narrow"/>
          </a:endParaRPr>
        </a:p>
      </cdr:txBody>
    </cdr:sp>
  </cdr:relSizeAnchor>
  <cdr:relSizeAnchor xmlns:cdr="http://schemas.openxmlformats.org/drawingml/2006/chartDrawing">
    <cdr:from>
      <cdr:x>0.05625</cdr:x>
      <cdr:y>0.01461</cdr:y>
    </cdr:from>
    <cdr:to>
      <cdr:x>0.99781</cdr:x>
      <cdr:y>0.10167</cdr:y>
    </cdr:to>
    <cdr:grpSp>
      <cdr:nvGrpSpPr>
        <cdr:cNvPr id="61" name="xlamLegendGroup2"/>
        <cdr:cNvGrpSpPr/>
      </cdr:nvGrpSpPr>
      <cdr:grpSpPr>
        <a:xfrm xmlns:a="http://schemas.openxmlformats.org/drawingml/2006/main">
          <a:off x="311566" y="50577"/>
          <a:ext cx="5215253" cy="301386"/>
          <a:chOff x="0" y="0"/>
          <a:chExt cx="5469811" cy="302800"/>
        </a:xfrm>
      </cdr:grpSpPr>
      <cdr:sp macro="" textlink="">
        <cdr:nvSpPr>
          <cdr:cNvPr id="62" name="xlamLegend2"/>
          <cdr:cNvSpPr/>
        </cdr:nvSpPr>
        <cdr:spPr>
          <a:xfrm xmlns:a="http://schemas.openxmlformats.org/drawingml/2006/main">
            <a:off x="0" y="0"/>
            <a:ext cx="5469811" cy="302800"/>
          </a:xfrm>
          <a:prstGeom xmlns:a="http://schemas.openxmlformats.org/drawingml/2006/main" prst="rect">
            <a:avLst/>
          </a:prstGeom>
          <a:solidFill xmlns:a="http://schemas.openxmlformats.org/drawingml/2006/main">
            <a:srgbClr val="EAEAEA"/>
          </a:solidFill>
          <a:ln xmlns:a="http://schemas.openxmlformats.org/drawingml/2006/main" w="0" cap="flat" cmpd="sng" algn="ctr">
            <a:noFill/>
            <a:prstDash val="solid"/>
          </a:ln>
          <a:effectLst xmlns:a="http://schemas.openxmlformats.org/drawingml/2006/main"/>
          <a:extLst xmlns:a="http://schemas.openxmlformats.org/drawingml/2006/main">
            <a:ext uri="{91240B29-F687-4F45-9708-019B960494DF}">
              <a14:hiddenLine xmlns:a14="http://schemas.microsoft.com/office/drawing/2010/main" w="0" cap="flat" cmpd="sng" algn="ctr">
                <a:solidFill>
                  <a:schemeClr val="accent1">
                    <a:shade val="50000"/>
                  </a:schemeClr>
                </a:solidFill>
                <a:prstDash val="solid"/>
              </a14:hiddenLine>
            </a:ext>
          </a:extLst>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l"/>
            <a:endParaRPr lang="en-GB" sz="1100"/>
          </a:p>
        </cdr:txBody>
      </cdr:sp>
      <cdr:grpSp>
        <cdr:nvGrpSpPr>
          <cdr:cNvPr id="63" name="xlamLegendEntry12"/>
          <cdr:cNvGrpSpPr/>
        </cdr:nvGrpSpPr>
        <cdr:grpSpPr>
          <a:xfrm xmlns:a="http://schemas.openxmlformats.org/drawingml/2006/main">
            <a:off x="434001" y="43400"/>
            <a:ext cx="996147" cy="110418"/>
            <a:chOff x="434000" y="43400"/>
            <a:chExt cx="996150" cy="110415"/>
          </a:xfrm>
        </cdr:grpSpPr>
        <cdr:sp macro="" textlink="">
          <cdr:nvSpPr>
            <cdr:cNvPr id="76" name="xlamLegendSymbol12"/>
            <cdr:cNvSpPr/>
          </cdr:nvSpPr>
          <cdr:spPr>
            <a:xfrm xmlns:a="http://schemas.openxmlformats.org/drawingml/2006/main">
              <a:off x="434000" y="61400"/>
              <a:ext cx="144000" cy="72000"/>
            </a:xfrm>
            <a:prstGeom xmlns:a="http://schemas.openxmlformats.org/drawingml/2006/main" prst="rect">
              <a:avLst/>
            </a:prstGeom>
            <a:solidFill xmlns:a="http://schemas.openxmlformats.org/drawingml/2006/main">
              <a:srgbClr val="4F81BD"/>
            </a:solidFill>
            <a:ln xmlns:a="http://schemas.openxmlformats.org/drawingml/2006/main" w="6350">
              <a:solidFill>
                <a:srgbClr val="00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l"/>
              <a:endParaRPr lang="en-GB" sz="1100"/>
            </a:p>
          </cdr:txBody>
        </cdr:sp>
        <cdr:sp macro="" textlink="">
          <cdr:nvSpPr>
            <cdr:cNvPr id="77" name="xlamLegendText12"/>
            <cdr:cNvSpPr txBox="1"/>
          </cdr:nvSpPr>
          <cdr:spPr>
            <a:xfrm xmlns:a="http://schemas.openxmlformats.org/drawingml/2006/main">
              <a:off x="650000" y="43400"/>
              <a:ext cx="780150" cy="110415"/>
            </a:xfrm>
            <a:prstGeom xmlns:a="http://schemas.openxmlformats.org/drawingml/2006/main" prst="rect">
              <a:avLst/>
            </a:prstGeom>
            <a:noFill xmlns:a="http://schemas.openxmlformats.org/drawingml/2006/main"/>
            <a:ln xmlns:a="http://schemas.openxmlformats.org/drawingml/2006/main" w="9525" cmpd="sng">
              <a:noFill/>
            </a:ln>
            <a:effectLst xmlns:a="http://schemas.openxmlformats.org/drawingml/2006/main"/>
            <a:extLst xmlns:a="http://schemas.openxmlformats.org/drawingml/2006/main">
              <a:ext uri="{909E8E84-426E-40DD-AFC4-6F175D3DCCD1}">
                <a14:hiddenFill xmlns:a14="http://schemas.microsoft.com/office/drawing/2010/main">
                  <a:solidFill>
                    <a:schemeClr val="lt1"/>
                  </a:solidFill>
                </a14:hiddenFill>
              </a:ext>
              <a:ext uri="{91240B29-F687-4F45-9708-019B960494DF}">
                <a14:hiddenLine xmlns:a14="http://schemas.microsoft.com/office/drawing/2010/main" w="9525" cmpd="sng">
                  <a:solidFill>
                    <a:schemeClr val="lt1">
                      <a:shade val="50000"/>
                    </a:schemeClr>
                  </a:solidFill>
                </a14:hiddenLine>
              </a:ext>
            </a:extLst>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vert="horz" wrap="none" lIns="0" tIns="0" rIns="0" bIns="0" rtlCol="0" anchor="t">
              <a:sp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l"/>
              <a:r>
                <a:rPr lang="en-GB" sz="750" b="0" i="0">
                  <a:solidFill>
                    <a:srgbClr val="000000"/>
                  </a:solidFill>
                  <a:latin typeface="Arial Narrow"/>
                </a:rPr>
                <a:t>Fuel Tax Concessions</a:t>
              </a:r>
            </a:p>
          </cdr:txBody>
        </cdr:sp>
      </cdr:grpSp>
      <cdr:grpSp>
        <cdr:nvGrpSpPr>
          <cdr:cNvPr id="64" name="xlamLegendEntry22"/>
          <cdr:cNvGrpSpPr/>
        </cdr:nvGrpSpPr>
        <cdr:grpSpPr>
          <a:xfrm xmlns:a="http://schemas.openxmlformats.org/drawingml/2006/main">
            <a:off x="2520043" y="43400"/>
            <a:ext cx="864895" cy="110416"/>
            <a:chOff x="2520046" y="43400"/>
            <a:chExt cx="864896" cy="110415"/>
          </a:xfrm>
        </cdr:grpSpPr>
        <cdr:sp macro="" textlink="">
          <cdr:nvSpPr>
            <cdr:cNvPr id="74" name="xlamLegendSymbol22"/>
            <cdr:cNvSpPr/>
          </cdr:nvSpPr>
          <cdr:spPr>
            <a:xfrm xmlns:a="http://schemas.openxmlformats.org/drawingml/2006/main">
              <a:off x="2520046" y="61400"/>
              <a:ext cx="144000" cy="72000"/>
            </a:xfrm>
            <a:prstGeom xmlns:a="http://schemas.openxmlformats.org/drawingml/2006/main" prst="rect">
              <a:avLst/>
            </a:prstGeom>
            <a:solidFill xmlns:a="http://schemas.openxmlformats.org/drawingml/2006/main">
              <a:srgbClr val="CCCCCC"/>
            </a:solidFill>
            <a:ln xmlns:a="http://schemas.openxmlformats.org/drawingml/2006/main" w="6350">
              <a:solidFill>
                <a:srgbClr val="00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l"/>
              <a:endParaRPr lang="en-GB" sz="1100"/>
            </a:p>
          </cdr:txBody>
        </cdr:sp>
        <cdr:sp macro="" textlink="">
          <cdr:nvSpPr>
            <cdr:cNvPr id="75" name="xlamLegendText22"/>
            <cdr:cNvSpPr txBox="1"/>
          </cdr:nvSpPr>
          <cdr:spPr>
            <a:xfrm xmlns:a="http://schemas.openxmlformats.org/drawingml/2006/main">
              <a:off x="2736046" y="43400"/>
              <a:ext cx="648896" cy="110415"/>
            </a:xfrm>
            <a:prstGeom xmlns:a="http://schemas.openxmlformats.org/drawingml/2006/main" prst="rect">
              <a:avLst/>
            </a:prstGeom>
            <a:noFill xmlns:a="http://schemas.openxmlformats.org/drawingml/2006/main"/>
            <a:ln xmlns:a="http://schemas.openxmlformats.org/drawingml/2006/main" w="9525" cmpd="sng">
              <a:noFill/>
            </a:ln>
            <a:effectLst xmlns:a="http://schemas.openxmlformats.org/drawingml/2006/main"/>
            <a:extLst xmlns:a="http://schemas.openxmlformats.org/drawingml/2006/main">
              <a:ext uri="{909E8E84-426E-40DD-AFC4-6F175D3DCCD1}">
                <a14:hiddenFill xmlns:a14="http://schemas.microsoft.com/office/drawing/2010/main">
                  <a:solidFill>
                    <a:schemeClr val="lt1"/>
                  </a:solidFill>
                </a14:hiddenFill>
              </a:ext>
              <a:ext uri="{91240B29-F687-4F45-9708-019B960494DF}">
                <a14:hiddenLine xmlns:a14="http://schemas.microsoft.com/office/drawing/2010/main" w="9525" cmpd="sng">
                  <a:solidFill>
                    <a:schemeClr val="lt1">
                      <a:shade val="50000"/>
                    </a:schemeClr>
                  </a:solidFill>
                </a14:hiddenLine>
              </a:ext>
            </a:extLst>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vert="horz" wrap="none" lIns="0" tIns="0" rIns="0" bIns="0" rtlCol="0" anchor="t">
              <a:sp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l"/>
              <a:r>
                <a:rPr lang="en-GB" sz="750" b="0" i="0">
                  <a:solidFill>
                    <a:srgbClr val="000000"/>
                  </a:solidFill>
                  <a:latin typeface="Arial Narrow"/>
                </a:rPr>
                <a:t>Equipment &amp; Input</a:t>
              </a:r>
            </a:p>
          </cdr:txBody>
        </cdr:sp>
      </cdr:grpSp>
      <cdr:grpSp>
        <cdr:nvGrpSpPr>
          <cdr:cNvPr id="65" name="xlamLegendEntry32"/>
          <cdr:cNvGrpSpPr/>
        </cdr:nvGrpSpPr>
        <cdr:grpSpPr>
          <a:xfrm xmlns:a="http://schemas.openxmlformats.org/drawingml/2006/main">
            <a:off x="4476956" y="43400"/>
            <a:ext cx="680553" cy="110415"/>
            <a:chOff x="4476956" y="43400"/>
            <a:chExt cx="680551" cy="110415"/>
          </a:xfrm>
        </cdr:grpSpPr>
        <cdr:sp macro="" textlink="">
          <cdr:nvSpPr>
            <cdr:cNvPr id="72" name="xlamLegendSymbol32"/>
            <cdr:cNvSpPr/>
          </cdr:nvSpPr>
          <cdr:spPr>
            <a:xfrm xmlns:a="http://schemas.openxmlformats.org/drawingml/2006/main">
              <a:off x="4476956" y="61400"/>
              <a:ext cx="144000" cy="72000"/>
            </a:xfrm>
            <a:prstGeom xmlns:a="http://schemas.openxmlformats.org/drawingml/2006/main" prst="rect">
              <a:avLst/>
            </a:prstGeom>
            <a:solidFill xmlns:a="http://schemas.openxmlformats.org/drawingml/2006/main">
              <a:srgbClr val="A7B9E3"/>
            </a:solidFill>
            <a:ln xmlns:a="http://schemas.openxmlformats.org/drawingml/2006/main" w="6350">
              <a:solidFill>
                <a:srgbClr val="00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l"/>
              <a:endParaRPr lang="en-GB" sz="1100"/>
            </a:p>
          </cdr:txBody>
        </cdr:sp>
        <cdr:sp macro="" textlink="">
          <cdr:nvSpPr>
            <cdr:cNvPr id="73" name="xlamLegendText32"/>
            <cdr:cNvSpPr txBox="1"/>
          </cdr:nvSpPr>
          <cdr:spPr>
            <a:xfrm xmlns:a="http://schemas.openxmlformats.org/drawingml/2006/main">
              <a:off x="4692956" y="43400"/>
              <a:ext cx="464551" cy="110415"/>
            </a:xfrm>
            <a:prstGeom xmlns:a="http://schemas.openxmlformats.org/drawingml/2006/main" prst="rect">
              <a:avLst/>
            </a:prstGeom>
            <a:noFill xmlns:a="http://schemas.openxmlformats.org/drawingml/2006/main"/>
            <a:ln xmlns:a="http://schemas.openxmlformats.org/drawingml/2006/main" w="9525" cmpd="sng">
              <a:noFill/>
            </a:ln>
            <a:effectLst xmlns:a="http://schemas.openxmlformats.org/drawingml/2006/main"/>
            <a:extLst xmlns:a="http://schemas.openxmlformats.org/drawingml/2006/main">
              <a:ext uri="{909E8E84-426E-40DD-AFC4-6F175D3DCCD1}">
                <a14:hiddenFill xmlns:a14="http://schemas.microsoft.com/office/drawing/2010/main">
                  <a:solidFill>
                    <a:schemeClr val="lt1"/>
                  </a:solidFill>
                </a14:hiddenFill>
              </a:ext>
              <a:ext uri="{91240B29-F687-4F45-9708-019B960494DF}">
                <a14:hiddenLine xmlns:a14="http://schemas.microsoft.com/office/drawing/2010/main" w="9525" cmpd="sng">
                  <a:solidFill>
                    <a:schemeClr val="lt1">
                      <a:shade val="50000"/>
                    </a:schemeClr>
                  </a:solidFill>
                </a14:hiddenLine>
              </a:ext>
            </a:extLst>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vert="horz" wrap="none" lIns="0" tIns="0" rIns="0" bIns="0" rtlCol="0" anchor="t">
              <a:sp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l"/>
              <a:r>
                <a:rPr lang="en-GB" sz="750" b="0" i="0">
                  <a:solidFill>
                    <a:srgbClr val="000000"/>
                  </a:solidFill>
                  <a:latin typeface="Arial Narrow"/>
                </a:rPr>
                <a:t>Infrastructure</a:t>
              </a:r>
            </a:p>
          </cdr:txBody>
        </cdr:sp>
      </cdr:grpSp>
      <cdr:grpSp>
        <cdr:nvGrpSpPr>
          <cdr:cNvPr id="66" name="xlamLegendEntry42"/>
          <cdr:cNvGrpSpPr/>
        </cdr:nvGrpSpPr>
        <cdr:grpSpPr>
          <a:xfrm xmlns:a="http://schemas.openxmlformats.org/drawingml/2006/main">
            <a:off x="650000" y="169399"/>
            <a:ext cx="898578" cy="110415"/>
            <a:chOff x="650000" y="169400"/>
            <a:chExt cx="898579" cy="110415"/>
          </a:xfrm>
        </cdr:grpSpPr>
        <cdr:sp macro="" textlink="">
          <cdr:nvSpPr>
            <cdr:cNvPr id="71" name="xlamLegendText42"/>
            <cdr:cNvSpPr txBox="1"/>
          </cdr:nvSpPr>
          <cdr:spPr>
            <a:xfrm xmlns:a="http://schemas.openxmlformats.org/drawingml/2006/main">
              <a:off x="650000" y="169400"/>
              <a:ext cx="898579" cy="110415"/>
            </a:xfrm>
            <a:prstGeom xmlns:a="http://schemas.openxmlformats.org/drawingml/2006/main" prst="rect">
              <a:avLst/>
            </a:prstGeom>
            <a:noFill xmlns:a="http://schemas.openxmlformats.org/drawingml/2006/main"/>
            <a:ln xmlns:a="http://schemas.openxmlformats.org/drawingml/2006/main" w="9525" cmpd="sng">
              <a:noFill/>
            </a:ln>
            <a:effectLst xmlns:a="http://schemas.openxmlformats.org/drawingml/2006/main"/>
            <a:extLst xmlns:a="http://schemas.openxmlformats.org/drawingml/2006/main">
              <a:ext uri="{909E8E84-426E-40DD-AFC4-6F175D3DCCD1}">
                <a14:hiddenFill xmlns:a14="http://schemas.microsoft.com/office/drawing/2010/main">
                  <a:solidFill>
                    <a:schemeClr val="lt1"/>
                  </a:solidFill>
                </a14:hiddenFill>
              </a:ext>
              <a:ext uri="{91240B29-F687-4F45-9708-019B960494DF}">
                <a14:hiddenLine xmlns:a14="http://schemas.microsoft.com/office/drawing/2010/main" w="9525" cmpd="sng">
                  <a:solidFill>
                    <a:schemeClr val="lt1">
                      <a:shade val="50000"/>
                    </a:schemeClr>
                  </a:solidFill>
                </a14:hiddenLine>
              </a:ext>
            </a:extLst>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vert="horz" wrap="none" lIns="0" tIns="0" rIns="0" bIns="0" rtlCol="0" anchor="t">
              <a:sp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l"/>
              <a:r>
                <a:rPr lang="en-GB" sz="750" b="0" i="0">
                  <a:solidFill>
                    <a:srgbClr val="000000"/>
                  </a:solidFill>
                  <a:latin typeface="Arial Narrow"/>
                </a:rPr>
                <a:t>Research &amp; Development</a:t>
              </a:r>
            </a:p>
          </cdr:txBody>
        </cdr:sp>
      </cdr:grpSp>
      <cdr:grpSp>
        <cdr:nvGrpSpPr>
          <cdr:cNvPr id="67" name="xlamLegendEntry52"/>
          <cdr:cNvGrpSpPr/>
        </cdr:nvGrpSpPr>
        <cdr:grpSpPr>
          <a:xfrm xmlns:a="http://schemas.openxmlformats.org/drawingml/2006/main">
            <a:off x="2520046" y="169400"/>
            <a:ext cx="982940" cy="110415"/>
            <a:chOff x="2520046" y="169400"/>
            <a:chExt cx="982941" cy="110415"/>
          </a:xfrm>
        </cdr:grpSpPr>
        <cdr:sp macro="" textlink="">
          <cdr:nvSpPr>
            <cdr:cNvPr id="68" name="xlamLegendSymbol52"/>
            <cdr:cNvSpPr/>
          </cdr:nvSpPr>
          <cdr:spPr>
            <a:xfrm xmlns:a="http://schemas.openxmlformats.org/drawingml/2006/main">
              <a:off x="2520046" y="187400"/>
              <a:ext cx="144000" cy="72000"/>
            </a:xfrm>
            <a:prstGeom xmlns:a="http://schemas.openxmlformats.org/drawingml/2006/main" prst="rect">
              <a:avLst/>
            </a:prstGeom>
            <a:solidFill xmlns:a="http://schemas.openxmlformats.org/drawingml/2006/main">
              <a:srgbClr val="EDF0F7"/>
            </a:solidFill>
            <a:ln xmlns:a="http://schemas.openxmlformats.org/drawingml/2006/main" w="6350">
              <a:solidFill>
                <a:srgbClr val="00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l"/>
              <a:endParaRPr lang="en-GB" sz="1100"/>
            </a:p>
          </cdr:txBody>
        </cdr:sp>
        <cdr:sp macro="" textlink="">
          <cdr:nvSpPr>
            <cdr:cNvPr id="69" name="xlamLegendText52"/>
            <cdr:cNvSpPr txBox="1"/>
          </cdr:nvSpPr>
          <cdr:spPr>
            <a:xfrm xmlns:a="http://schemas.openxmlformats.org/drawingml/2006/main">
              <a:off x="2736046" y="169400"/>
              <a:ext cx="766941" cy="110415"/>
            </a:xfrm>
            <a:prstGeom xmlns:a="http://schemas.openxmlformats.org/drawingml/2006/main" prst="rect">
              <a:avLst/>
            </a:prstGeom>
            <a:noFill xmlns:a="http://schemas.openxmlformats.org/drawingml/2006/main"/>
            <a:ln xmlns:a="http://schemas.openxmlformats.org/drawingml/2006/main" w="9525" cmpd="sng">
              <a:noFill/>
            </a:ln>
            <a:effectLst xmlns:a="http://schemas.openxmlformats.org/drawingml/2006/main"/>
            <a:extLst xmlns:a="http://schemas.openxmlformats.org/drawingml/2006/main">
              <a:ext uri="{909E8E84-426E-40DD-AFC4-6F175D3DCCD1}">
                <a14:hiddenFill xmlns:a14="http://schemas.microsoft.com/office/drawing/2010/main">
                  <a:solidFill>
                    <a:schemeClr val="lt1"/>
                  </a:solidFill>
                </a14:hiddenFill>
              </a:ext>
              <a:ext uri="{91240B29-F687-4F45-9708-019B960494DF}">
                <a14:hiddenLine xmlns:a14="http://schemas.microsoft.com/office/drawing/2010/main" w="9525" cmpd="sng">
                  <a:solidFill>
                    <a:schemeClr val="lt1">
                      <a:shade val="50000"/>
                    </a:schemeClr>
                  </a:solidFill>
                </a14:hiddenLine>
              </a:ext>
            </a:extLst>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vert="horz" wrap="none" lIns="0" tIns="0" rIns="0" bIns="0" rtlCol="0" anchor="t">
              <a:sp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l"/>
              <a:r>
                <a:rPr lang="en-GB" sz="750" b="0" i="0">
                  <a:solidFill>
                    <a:srgbClr val="000000"/>
                  </a:solidFill>
                  <a:latin typeface="Arial Narrow"/>
                </a:rPr>
                <a:t>Control &amp; Certification</a:t>
              </a:r>
            </a:p>
          </cdr:txBody>
        </cdr:sp>
      </cdr:grpSp>
    </cdr:grpSp>
  </cdr:relSizeAnchor>
  <cdr:relSizeAnchor xmlns:cdr="http://schemas.openxmlformats.org/drawingml/2006/chartDrawing">
    <cdr:from>
      <cdr:x>0.1313</cdr:x>
      <cdr:y>0.06964</cdr:y>
    </cdr:from>
    <cdr:to>
      <cdr:x>0.15608</cdr:x>
      <cdr:y>0.09033</cdr:y>
    </cdr:to>
    <cdr:sp macro="" textlink="">
      <cdr:nvSpPr>
        <cdr:cNvPr id="78" name="xlamLegendSymbol61"/>
        <cdr:cNvSpPr/>
      </cdr:nvSpPr>
      <cdr:spPr>
        <a:xfrm xmlns:a="http://schemas.openxmlformats.org/drawingml/2006/main">
          <a:off x="728980" y="245110"/>
          <a:ext cx="137625" cy="72829"/>
        </a:xfrm>
        <a:prstGeom xmlns:a="http://schemas.openxmlformats.org/drawingml/2006/main" prst="rect">
          <a:avLst/>
        </a:prstGeom>
        <a:pattFill xmlns:a="http://schemas.openxmlformats.org/drawingml/2006/main" prst="openDmnd">
          <a:fgClr>
            <a:srgbClr val="000000"/>
          </a:fgClr>
          <a:bgClr>
            <a:srgbClr val="FFFFFF"/>
          </a:bgClr>
        </a:pattFill>
        <a:ln xmlns:a="http://schemas.openxmlformats.org/drawingml/2006/main" w="6350">
          <a:solidFill>
            <a:srgbClr val="00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l"/>
          <a:endParaRPr lang="en-GB" sz="1100"/>
        </a:p>
      </cdr:txBody>
    </cdr:sp>
  </cdr:relSizeAnchor>
  <cdr:relSizeAnchor xmlns:cdr="http://schemas.openxmlformats.org/drawingml/2006/chartDrawing">
    <cdr:from>
      <cdr:x>0.19452</cdr:x>
      <cdr:y>0.63274</cdr:y>
    </cdr:from>
    <cdr:to>
      <cdr:x>0.38489</cdr:x>
      <cdr:y>0.96084</cdr:y>
    </cdr:to>
    <cdr:sp macro="" textlink="">
      <cdr:nvSpPr>
        <cdr:cNvPr id="25" name="TextBox 898"/>
        <cdr:cNvSpPr txBox="1"/>
      </cdr:nvSpPr>
      <cdr:spPr>
        <a:xfrm xmlns:a="http://schemas.openxmlformats.org/drawingml/2006/main">
          <a:off x="1077344" y="2190151"/>
          <a:ext cx="1054344" cy="1135675"/>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sp>
  </cdr:relSizeAnchor>
  <cdr:relSizeAnchor xmlns:cdr="http://schemas.openxmlformats.org/drawingml/2006/chartDrawing">
    <cdr:from>
      <cdr:x>0.66826</cdr:x>
      <cdr:y>0.63443</cdr:y>
    </cdr:from>
    <cdr:to>
      <cdr:x>0.85545</cdr:x>
      <cdr:y>0.96295</cdr:y>
    </cdr:to>
    <cdr:sp macro="" textlink="">
      <cdr:nvSpPr>
        <cdr:cNvPr id="26" name="TextBox 899"/>
        <cdr:cNvSpPr txBox="1"/>
      </cdr:nvSpPr>
      <cdr:spPr>
        <a:xfrm xmlns:a="http://schemas.openxmlformats.org/drawingml/2006/main">
          <a:off x="3701114" y="2196012"/>
          <a:ext cx="1036760" cy="1137141"/>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100000" t="-60000" r="100000" b="200000"/>
          </a:path>
        </a:gradFill>
        <a:gradFill rotWithShape="1">
          <a:gsLst>
            <a:gs pos="0">
              <a:schemeClr val="phClr">
                <a:tint val="80000"/>
                <a:satMod val="300000"/>
              </a:schemeClr>
            </a:gs>
            <a:gs pos="100000">
              <a:schemeClr val="phClr">
                <a:shade val="30000"/>
                <a:satMod val="200000"/>
              </a:schemeClr>
            </a:gs>
          </a:gsLst>
          <a:path path="circle">
            <a:fillToRect l="100000" t="100000" r="100000" b="10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mso-contentType ?>
<FormTemplates xmlns="http://schemas.microsoft.com/sharepoint/v3/contenttype/forms">
  <Display>OECDListFormCollapsible</Display>
  <Edit>OECDListFormCollapsible</Edit>
  <New>OECDListFormCollapsible</New>
</FormTemplates>
</file>

<file path=customXml/item2.xml><?xml version="1.0" encoding="utf-8"?>
<ct:contentTypeSchema xmlns:ct="http://schemas.microsoft.com/office/2006/metadata/contentType" xmlns:ma="http://schemas.microsoft.com/office/2006/metadata/properties/metaAttributes" ct:_="" ma:_="" ma:contentTypeName="Working Document" ma:contentTypeID="0x0101008B4DD370EC31429186F3AD49F0D3098F00D44DBCB9EB4F45278CB5C9765BE5299500A4858B360C6A491AA753F8BCA47AA91000D80372FEABFE854F9128995BC20FFDE0" ma:contentTypeVersion="199" ma:contentTypeDescription="" ma:contentTypeScope="" ma:versionID="7c1399da1a54b593c410b7b4834cbc51">
  <xsd:schema xmlns:xsd="http://www.w3.org/2001/XMLSchema" xmlns:xs="http://www.w3.org/2001/XMLSchema" xmlns:p="http://schemas.microsoft.com/office/2006/metadata/properties" xmlns:ns1="http://schemas.microsoft.com/sharepoint/v3" xmlns:ns2="54c4cd27-f286-408f-9ce0-33c1e0f3ab39" xmlns:ns3="218edd1d-d930-43a9-98e4-fcc7048dc93f" xmlns:ns4="ca82dde9-3436-4d3d-bddd-d31447390034" xmlns:ns5="f4895bf2-9ca5-4628-9927-264e60050b64" xmlns:ns6="c9f238dd-bb73-4aef-a7a5-d644ad823e52" targetNamespace="http://schemas.microsoft.com/office/2006/metadata/properties" ma:root="true" ma:fieldsID="f8410b9bfe06a819e07029fca7d336f4" ns1:_="" ns2:_="" ns3:_="" ns4:_="" ns5:_="" ns6:_="">
    <xsd:import namespace="http://schemas.microsoft.com/sharepoint/v3"/>
    <xsd:import namespace="54c4cd27-f286-408f-9ce0-33c1e0f3ab39"/>
    <xsd:import namespace="218edd1d-d930-43a9-98e4-fcc7048dc93f"/>
    <xsd:import namespace="ca82dde9-3436-4d3d-bddd-d31447390034"/>
    <xsd:import namespace="f4895bf2-9ca5-4628-9927-264e60050b64"/>
    <xsd:import namespace="c9f238dd-bb73-4aef-a7a5-d644ad823e52"/>
    <xsd:element name="properties">
      <xsd:complexType>
        <xsd:sequence>
          <xsd:element name="documentManagement">
            <xsd:complexType>
              <xsd:all>
                <xsd:element ref="ns2:OECDMeetingDate" minOccurs="0"/>
                <xsd:element ref="ns4:OECDlanguage" minOccurs="0"/>
                <xsd:element ref="ns3:OECDExpirationDate" minOccurs="0"/>
                <xsd:element ref="ns5:OECDProjectLookup" minOccurs="0"/>
                <xsd:element ref="ns5:OECDProjectManager" minOccurs="0"/>
                <xsd:element ref="ns5:OECDProjectMembers" minOccurs="0"/>
                <xsd:element ref="ns5:OECDMainProject" minOccurs="0"/>
                <xsd:element ref="ns5:OECDPinnedBy" minOccurs="0"/>
                <xsd:element ref="ns2:OECDKimStatus" minOccurs="0"/>
                <xsd:element ref="ns5:OECDTagsCache" minOccurs="0"/>
                <xsd:element ref="ns3:_dlc_DocIdUrl" minOccurs="0"/>
                <xsd:element ref="ns6:eShareCountryTaxHTField0" minOccurs="0"/>
                <xsd:element ref="ns6:eShareTopicTaxHTField0" minOccurs="0"/>
                <xsd:element ref="ns6:eShareKeywordsTaxHTField0" minOccurs="0"/>
                <xsd:element ref="ns6:eShareCommitteeTaxHTField0" minOccurs="0"/>
                <xsd:element ref="ns6:eSharePWBTaxHTField0" minOccurs="0"/>
                <xsd:element ref="ns3:_dlc_DocId" minOccurs="0"/>
                <xsd:element ref="ns2:OECDKimProvenance" minOccurs="0"/>
                <xsd:element ref="ns4:TaxCatchAllLabel" minOccurs="0"/>
                <xsd:element ref="ns5:dbdcbb51bc004245ab71674fd1b8a07e" minOccurs="0"/>
                <xsd:element ref="ns5:d1157d34cb3e4b4d92eb2dc96654fa68" minOccurs="0"/>
                <xsd:element ref="ns3:_dlc_DocIdPersistId" minOccurs="0"/>
                <xsd:element ref="ns2:OECDKimBussinessContext" minOccurs="0"/>
                <xsd:element ref="ns4:TaxCatchAll" minOccurs="0"/>
                <xsd:element ref="ns5:Project_x003a_Project_x0020_status" minOccurs="0"/>
                <xsd:element ref="ns3:j89cecd0b5a3476faf70cc48721566a0" minOccurs="0"/>
                <xsd:element ref="ns5:debbcac353074a85a171539c83776b5b" minOccurs="0"/>
                <xsd:element ref="ns1:DocumentSetDescription" minOccurs="0"/>
                <xsd:element ref="ns5:OECDSharingStatus" minOccurs="0"/>
                <xsd:element ref="ns5:OECDCommunityDocumentURL" minOccurs="0"/>
                <xsd:element ref="ns5:OECDCommunityDocumentID" minOccurs="0"/>
                <xsd:element ref="ns3:eShareHorizProjTaxHTField0" minOccurs="0"/>
                <xsd:element ref="ns3:OECDAllRelated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DocumentSetDescription" ma:index="41" nillable="true" ma:displayName="Description" ma:description="A description of the Document Set" ma:internalName="DocumentSetDescription" ma:readOnly="fals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4c4cd27-f286-408f-9ce0-33c1e0f3ab39" elementFormDefault="qualified">
    <xsd:import namespace="http://schemas.microsoft.com/office/2006/documentManagement/types"/>
    <xsd:import namespace="http://schemas.microsoft.com/office/infopath/2007/PartnerControls"/>
    <xsd:element name="OECDMeetingDate" ma:index="4" nillable="true" ma:displayName="Meeting Date" ma:default="" ma:format="DateOnly" ma:hidden="true" ma:internalName="OECDMeetingDate" ma:readOnly="false">
      <xsd:simpleType>
        <xsd:restriction base="dms:DateTime"/>
      </xsd:simpleType>
    </xsd:element>
    <xsd:element name="OECDKimStatus" ma:index="16" nillable="true" ma:displayName="Kim status" ma:default="Draft" ma:description="" ma:format="Dropdown" ma:hidden="true" ma:internalName="OECDKimStatus">
      <xsd:simpleType>
        <xsd:restriction base="dms:Choice">
          <xsd:enumeration value="Draft"/>
          <xsd:enumeration value="Final"/>
        </xsd:restriction>
      </xsd:simpleType>
    </xsd:element>
    <xsd:element name="OECDKimProvenance" ma:index="27" nillable="true" ma:displayName="Kim provenance" ma:description="" ma:hidden="true" ma:internalName="OECDKimProvenance" ma:readOnly="false">
      <xsd:simpleType>
        <xsd:restriction base="dms:Text">
          <xsd:maxLength value="255"/>
        </xsd:restriction>
      </xsd:simpleType>
    </xsd:element>
    <xsd:element name="OECDKimBussinessContext" ma:index="33" nillable="true" ma:displayName="Kim business context" ma:description="" ma:hidden="true" ma:internalName="OECDKimBussinessContext" ma:readOnly="fals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18edd1d-d930-43a9-98e4-fcc7048dc93f" elementFormDefault="qualified">
    <xsd:import namespace="http://schemas.microsoft.com/office/2006/documentManagement/types"/>
    <xsd:import namespace="http://schemas.microsoft.com/office/infopath/2007/PartnerControls"/>
    <xsd:element name="OECDExpirationDate" ma:index="8" nillable="true" ma:displayName="Highlights" ma:default="" ma:description="" ma:format="DateOnly" ma:hidden="true" ma:indexed="true" ma:internalName="OECDExpirationDate">
      <xsd:simpleType>
        <xsd:restriction base="dms:DateTime"/>
      </xsd:simpleType>
    </xsd:element>
    <xsd:element name="_dlc_DocIdUrl" ma:index="18" nillable="true" ma:displayName="Document ID" ma:description=""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 ma:index="25" nillable="true" ma:displayName="Document ID" ma:description="" ma:hidden="true" ma:internalName="_dlc_DocId" ma:readOnly="true">
      <xsd:simpleType>
        <xsd:restriction base="dms:Text"/>
      </xsd:simpleType>
    </xsd:element>
    <xsd:element name="_dlc_DocIdPersistId" ma:index="32" nillable="true" ma:displayName="Persist ID" ma:description="Keep ID on add." ma:hidden="true" ma:internalName="_dlc_DocIdPersistId" ma:readOnly="true">
      <xsd:simpleType>
        <xsd:restriction base="dms:Boolean"/>
      </xsd:simpleType>
    </xsd:element>
    <xsd:element name="j89cecd0b5a3476faf70cc48721566a0" ma:index="38" nillable="true" ma:taxonomy="true" ma:internalName="j89cecd0b5a3476faf70cc48721566a0" ma:taxonomyFieldName="OECDHorizontalProjects" ma:displayName="Horizontal project" ma:readOnly="false" ma:default="" ma:fieldId="389cecd0-b5a3-476f-af70-cc48721566a0" ma:taxonomyMulti="true" ma:sspId="27ec883c-a62c-444f-a935-fcddb579e39d" ma:termSetId="d3ca0e0e-65f9-44bf-9d98-5271504f6d61" ma:anchorId="00000000-0000-0000-0000-000000000000" ma:open="false" ma:isKeyword="false">
      <xsd:complexType>
        <xsd:sequence>
          <xsd:element ref="pc:Terms" minOccurs="0" maxOccurs="1"/>
        </xsd:sequence>
      </xsd:complexType>
    </xsd:element>
    <xsd:element name="eShareHorizProjTaxHTField0" ma:index="45" nillable="true" ma:displayName="OECDHorizontalProjects_0" ma:description="" ma:hidden="true" ma:internalName="eShareHorizProjTaxHTField0">
      <xsd:simpleType>
        <xsd:restriction base="dms:Note"/>
      </xsd:simpleType>
    </xsd:element>
    <xsd:element name="OECDAllRelatedUsers" ma:index="48" nillable="true" ma:displayName="All related users" ma:description="" ma:hidden="true" ma:internalName="OECDAllRelatedUs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a82dde9-3436-4d3d-bddd-d31447390034" elementFormDefault="qualified">
    <xsd:import namespace="http://schemas.microsoft.com/office/2006/documentManagement/types"/>
    <xsd:import namespace="http://schemas.microsoft.com/office/infopath/2007/PartnerControls"/>
    <xsd:element name="OECDlanguage" ma:index="5" nillable="true" ma:displayName="Document language" ma:default="English" ma:description="" ma:format="Dropdown" ma:hidden="true" ma:internalName="OECDlanguage" ma:readOnly="false">
      <xsd:simpleType>
        <xsd:restriction base="dms:Choice">
          <xsd:enumeration value="English"/>
          <xsd:enumeration value="French"/>
        </xsd:restriction>
      </xsd:simpleType>
    </xsd:element>
    <xsd:element name="TaxCatchAllLabel" ma:index="29" nillable="true" ma:displayName="Taxonomy Catch All Column1" ma:hidden="true" ma:list="{bf0e96e7-7f37-457e-b72e-3bf508f8da33}" ma:internalName="TaxCatchAllLabel" ma:readOnly="true" ma:showField="CatchAllDataLabel" ma:web="218edd1d-d930-43a9-98e4-fcc7048dc93f">
      <xsd:complexType>
        <xsd:complexContent>
          <xsd:extension base="dms:MultiChoiceLookup">
            <xsd:sequence>
              <xsd:element name="Value" type="dms:Lookup" maxOccurs="unbounded" minOccurs="0" nillable="true"/>
            </xsd:sequence>
          </xsd:extension>
        </xsd:complexContent>
      </xsd:complexType>
    </xsd:element>
    <xsd:element name="TaxCatchAll" ma:index="34" nillable="true" ma:displayName="Taxonomy Catch All Column" ma:hidden="true" ma:list="{bf0e96e7-7f37-457e-b72e-3bf508f8da33}" ma:internalName="TaxCatchAll" ma:showField="CatchAllData" ma:web="218edd1d-d930-43a9-98e4-fcc7048dc93f">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f4895bf2-9ca5-4628-9927-264e60050b64" elementFormDefault="qualified">
    <xsd:import namespace="http://schemas.microsoft.com/office/2006/documentManagement/types"/>
    <xsd:import namespace="http://schemas.microsoft.com/office/infopath/2007/PartnerControls"/>
    <xsd:element name="OECDProjectLookup" ma:index="9" nillable="true" ma:displayName="Project" ma:description="" ma:hidden="true" ma:indexed="true" ma:list="0162ff36-77c1-464f-a633-26873384d4aa" ma:internalName="OECDProjectLookup" ma:readOnly="false" ma:showField="OECDShortProjectName" ma:web="f4895bf2-9ca5-4628-9927-264e60050b64">
      <xsd:simpleType>
        <xsd:restriction base="dms:Unknown"/>
      </xsd:simpleType>
    </xsd:element>
    <xsd:element name="OECDProjectManager" ma:index="10" nillable="true" ma:displayName="Project manager" ma:description="" ma:hidden="true" ma:indexed="true" ma:internalName="OECDProjectManage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OECDProjectMembers" ma:index="11" nillable="true" ma:displayName="Project members" ma:description="" ma:hidden="true" ma:internalName="OECDProjectMembers" ma:readOnly="fals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OECDMainProject" ma:index="14" nillable="true" ma:displayName="Main project" ma:description="" ma:hidden="true" ma:indexed="true" ma:list="0162ff36-77c1-464f-a633-26873384d4aa" ma:internalName="OECDMainProject" ma:readOnly="false" ma:showField="OECDShortProjectName">
      <xsd:simpleType>
        <xsd:restriction base="dms:Unknown"/>
      </xsd:simpleType>
    </xsd:element>
    <xsd:element name="OECDPinnedBy" ma:index="15" nillable="true" ma:displayName="Pinned by" ma:description="" ma:hidden="true" ma:internalName="OECDPinnedBy">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OECDTagsCache" ma:index="17" nillable="true" ma:displayName="Tags cache" ma:description="" ma:hidden="true" ma:internalName="OECDTagsCache">
      <xsd:simpleType>
        <xsd:restriction base="dms:Note"/>
      </xsd:simpleType>
    </xsd:element>
    <xsd:element name="dbdcbb51bc004245ab71674fd1b8a07e" ma:index="30" nillable="true" ma:displayName="Deliverable partners_0" ma:hidden="true" ma:internalName="dbdcbb51bc004245ab71674fd1b8a07e">
      <xsd:simpleType>
        <xsd:restriction base="dms:Note"/>
      </xsd:simpleType>
    </xsd:element>
    <xsd:element name="d1157d34cb3e4b4d92eb2dc96654fa68" ma:index="31" nillable="true" ma:displayName="Deliverable owner_0" ma:hidden="true" ma:internalName="d1157d34cb3e4b4d92eb2dc96654fa68">
      <xsd:simpleType>
        <xsd:restriction base="dms:Note"/>
      </xsd:simpleType>
    </xsd:element>
    <xsd:element name="Project_x003a_Project_x0020_status" ma:index="37" nillable="true" ma:displayName="Project:Project status" ma:hidden="true" ma:list="0162ff36-77c1-464f-a633-26873384d4aa" ma:internalName="Project_x003A_Project_x0020_status" ma:readOnly="true" ma:showField="OECDProjectStatus" ma:web="f4895bf2-9ca5-4628-9927-264e60050b64">
      <xsd:simpleType>
        <xsd:restriction base="dms:Lookup"/>
      </xsd:simpleType>
    </xsd:element>
    <xsd:element name="debbcac353074a85a171539c83776b5b" ma:index="39" nillable="true" ma:taxonomy="true" ma:internalName="debbcac353074a85a171539c83776b5b" ma:taxonomyFieldName="OECDProjectOwnerStructure" ma:displayName="Project owner" ma:readOnly="false" ma:default="" ma:fieldId="debbcac3-5307-4a85-a171-539c83776b5b" ma:taxonomyMulti="true" ma:sspId="27ec883c-a62c-444f-a935-fcddb579e39d" ma:termSetId="aeec4dcb-19ee-4bc0-941f-681845b568c9" ma:anchorId="00000000-0000-0000-0000-000000000000" ma:open="false" ma:isKeyword="false">
      <xsd:complexType>
        <xsd:sequence>
          <xsd:element ref="pc:Terms" minOccurs="0" maxOccurs="1"/>
        </xsd:sequence>
      </xsd:complexType>
    </xsd:element>
    <xsd:element name="OECDSharingStatus" ma:index="42" nillable="true" ma:displayName="O.N.E Document Sharing Status" ma:description="" ma:hidden="true" ma:internalName="OECDSharingStatus">
      <xsd:simpleType>
        <xsd:restriction base="dms:Text"/>
      </xsd:simpleType>
    </xsd:element>
    <xsd:element name="OECDCommunityDocumentURL" ma:index="43" nillable="true" ma:displayName="O.N.E Community Document URL" ma:description="" ma:hidden="true" ma:internalName="OECDCommunityDocumentURL">
      <xsd:simpleType>
        <xsd:restriction base="dms:Text"/>
      </xsd:simpleType>
    </xsd:element>
    <xsd:element name="OECDCommunityDocumentID" ma:index="44" nillable="true" ma:displayName="O.N.E Community Document ID" ma:decimals="0" ma:description="" ma:hidden="true" ma:internalName="OECDCommunityDocumentID">
      <xsd:simpleType>
        <xsd:restriction base="dms:Number"/>
      </xsd:simpleType>
    </xsd:element>
  </xsd:schema>
  <xsd:schema xmlns:xsd="http://www.w3.org/2001/XMLSchema" xmlns:xs="http://www.w3.org/2001/XMLSchema" xmlns:dms="http://schemas.microsoft.com/office/2006/documentManagement/types" xmlns:pc="http://schemas.microsoft.com/office/infopath/2007/PartnerControls" targetNamespace="c9f238dd-bb73-4aef-a7a5-d644ad823e52" elementFormDefault="qualified">
    <xsd:import namespace="http://schemas.microsoft.com/office/2006/documentManagement/types"/>
    <xsd:import namespace="http://schemas.microsoft.com/office/infopath/2007/PartnerControls"/>
    <xsd:element name="eShareCountryTaxHTField0" ma:index="20" nillable="true" ma:taxonomy="true" ma:internalName="eShareCountryTaxHTField0" ma:taxonomyFieldName="OECDCountry" ma:displayName="Country" ma:readOnly="false" ma:default="" ma:fieldId="aa366335-bba6-4f71-86c6-f91b1ae503c2" ma:taxonomyMulti="true" ma:sspId="27ec883c-a62c-444f-a935-fcddb579e39d" ma:termSetId="e1026e78-e24d-4b33-a8f4-6ff75b8e5ad2" ma:anchorId="00000000-0000-0000-0000-000000000000" ma:open="false" ma:isKeyword="false">
      <xsd:complexType>
        <xsd:sequence>
          <xsd:element ref="pc:Terms" minOccurs="0" maxOccurs="1"/>
        </xsd:sequence>
      </xsd:complexType>
    </xsd:element>
    <xsd:element name="eShareTopicTaxHTField0" ma:index="21" nillable="true" ma:taxonomy="true" ma:internalName="eShareTopicTaxHTField0" ma:taxonomyFieldName="OECDTopic" ma:displayName="Topic" ma:readOnly="false" ma:default="" ma:fieldId="9b5335f8-765c-484a-86dd-d10580650a95" ma:taxonomyMulti="true" ma:sspId="27ec883c-a62c-444f-a935-fcddb579e39d" ma:termSetId="d0043ed9-7fdc-4b21-8641-a864cc50d2b2" ma:anchorId="00000000-0000-0000-0000-000000000000" ma:open="false" ma:isKeyword="false">
      <xsd:complexType>
        <xsd:sequence>
          <xsd:element ref="pc:Terms" minOccurs="0" maxOccurs="1"/>
        </xsd:sequence>
      </xsd:complexType>
    </xsd:element>
    <xsd:element name="eShareKeywordsTaxHTField0" ma:index="22" nillable="true" ma:taxonomy="true" ma:internalName="eShareKeywordsTaxHTField0" ma:taxonomyFieldName="OECDKeywords" ma:displayName="Keywords" ma:default="" ma:fieldId="8a7c3663-990d-467c-b1b8-bb4b775674ad" ma:taxonomyMulti="true" ma:sspId="27ec883c-a62c-444f-a935-fcddb579e39d" ma:termSetId="f51791ee-8e04-4654-a875-fc747102cd45" ma:anchorId="00000000-0000-0000-0000-000000000000" ma:open="true" ma:isKeyword="false">
      <xsd:complexType>
        <xsd:sequence>
          <xsd:element ref="pc:Terms" minOccurs="0" maxOccurs="1"/>
        </xsd:sequence>
      </xsd:complexType>
    </xsd:element>
    <xsd:element name="eShareCommitteeTaxHTField0" ma:index="23" nillable="true" ma:taxonomy="true" ma:internalName="eShareCommitteeTaxHTField0" ma:taxonomyFieldName="OECDCommittee" ma:displayName="Committee" ma:readOnly="false" ma:default="" ma:fieldId="29494d90-e667-47b5-adc1-d09dfb5832ab" ma:sspId="27ec883c-a62c-444f-a935-fcddb579e39d" ma:termSetId="87919aae-be42-4481-84cf-2389a5c84ac4" ma:anchorId="00000000-0000-0000-0000-000000000000" ma:open="false" ma:isKeyword="false">
      <xsd:complexType>
        <xsd:sequence>
          <xsd:element ref="pc:Terms" minOccurs="0" maxOccurs="1"/>
        </xsd:sequence>
      </xsd:complexType>
    </xsd:element>
    <xsd:element name="eSharePWBTaxHTField0" ma:index="24" nillable="true" ma:taxonomy="true" ma:internalName="eSharePWBTaxHTField0" ma:taxonomyFieldName="OECDPWB" ma:displayName="PWB" ma:readOnly="false" ma:default="" ma:fieldId="fe327ce1-b783-48aa-9b0b-52ad26d1c9f6" ma:taxonomyMulti="true" ma:sspId="27ec883c-a62c-444f-a935-fcddb579e39d" ma:termSetId="7bc7477d-4ef0-4820-a158-bb7b3cda138d" ma:anchorId="00000000-0000-0000-0000-000000000000" ma:open="fals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36" ma:displayName="Content Type"/>
        <xsd:element ref="dc:title" minOccurs="0" maxOccurs="1" ma:index="0"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referenced-cote-metadata>
  <cote decisionType="InOlis">TAD/CA/APM/WP(2016)20</cote>
  <allcotes>
    <coteref>TAD/CA/APM/WP(2016)20</coteref>
    <coteref>TAD/CA/APM/WP(2016)20</coteref>
  </allcotes>
</referenced-cote-metadata>
</file>

<file path=customXml/item4.xml><?xml version="1.0" encoding="utf-8"?>
<p:properties xmlns:p="http://schemas.microsoft.com/office/2006/metadata/properties" xmlns:xsi="http://www.w3.org/2001/XMLSchema-instance" xmlns:pc="http://schemas.microsoft.com/office/infopath/2007/PartnerControls">
  <documentManagement>
    <OECDCommunityDocumentID xmlns="f4895bf2-9ca5-4628-9927-264e60050b64" xsi:nil="true"/>
    <dbdcbb51bc004245ab71674fd1b8a07e xmlns="f4895bf2-9ca5-4628-9927-264e60050b64" xsi:nil="true"/>
    <debbcac353074a85a171539c83776b5b xmlns="f4895bf2-9ca5-4628-9927-264e60050b64">
      <Terms xmlns="http://schemas.microsoft.com/office/infopath/2007/PartnerControls">
        <TermInfo xmlns="http://schemas.microsoft.com/office/infopath/2007/PartnerControls">
          <TermName xmlns="http://schemas.microsoft.com/office/infopath/2007/PartnerControls">TAD/DD</TermName>
          <TermId xmlns="http://schemas.microsoft.com/office/infopath/2007/PartnerControls">d00cb606-9c91-458f-a840-465fb27b0db6</TermId>
        </TermInfo>
      </Terms>
    </debbcac353074a85a171539c83776b5b>
    <OECDMainProject xmlns="f4895bf2-9ca5-4628-9927-264e60050b64">66</OECDMainProject>
    <d1157d34cb3e4b4d92eb2dc96654fa68 xmlns="f4895bf2-9ca5-4628-9927-264e60050b64" xsi:nil="true"/>
    <OECDKimBussinessContext xmlns="54c4cd27-f286-408f-9ce0-33c1e0f3ab39" xsi:nil="true"/>
    <OECDlanguage xmlns="ca82dde9-3436-4d3d-bddd-d31447390034">English</OECDlanguage>
    <eSharePWBTaxHTField0 xmlns="c9f238dd-bb73-4aef-a7a5-d644ad823e52">
      <Terms xmlns="http://schemas.microsoft.com/office/infopath/2007/PartnerControls">
        <TermInfo xmlns="http://schemas.microsoft.com/office/infopath/2007/PartnerControls">
          <TermName xmlns="http://schemas.microsoft.com/office/infopath/2007/PartnerControls">3.2.2.3.1 Building Food Security and Managing Risks --A focus on Southeast Asia (one analytical report, one workshop)</TermName>
          <TermId xmlns="http://schemas.microsoft.com/office/infopath/2007/PartnerControls">28e70e7d-0c3b-4f4b-bb80-ecb0c06693ce</TermId>
        </TermInfo>
      </Terms>
    </eSharePWBTaxHTField0>
    <OECDExpirationDate xmlns="218edd1d-d930-43a9-98e4-fcc7048dc93f" xsi:nil="true"/>
    <OECDProjectMembers xmlns="f4895bf2-9ca5-4628-9927-264e60050b64">
      <UserInfo>
        <DisplayName>KIMURA Shingo, TAD/PTA</DisplayName>
        <AccountId>111</AccountId>
        <AccountType/>
      </UserInfo>
      <UserInfo>
        <DisplayName>VAN TONGEREN Frank, TAD/PTA</DisplayName>
        <AccountId>137</AccountId>
        <AccountType/>
      </UserInfo>
      <UserInfo>
        <DisplayName>JESUS Franck, TAD/NRP</DisplayName>
        <AccountId>530</AccountId>
        <AccountType/>
      </UserInfo>
      <UserInfo>
        <DisplayName>IGNACIUK Ada, TAD/NRP</DisplayName>
        <AccountId>198</AccountId>
        <AccountType/>
      </UserInfo>
      <UserInfo>
        <DisplayName>MARTINI Roger, TAD/NRP</DisplayName>
        <AccountId>147</AccountId>
        <AccountType/>
      </UserInfo>
      <UserInfo>
        <DisplayName>DELPEUCH Claire, TAD/NRP</DisplayName>
        <AccountId>168</AccountId>
        <AccountType/>
      </UserInfo>
      <UserInfo>
        <DisplayName>HONG Lae Hyung, TAD/NRP</DisplayName>
        <AccountId>336</AccountId>
        <AccountType/>
      </UserInfo>
      <UserInfo>
        <DisplayName>DEUSS Annelies, TAD/ATM</DisplayName>
        <AccountId>282</AccountId>
        <AccountType/>
      </UserInfo>
      <UserInfo>
        <DisplayName>BROOKS Jonathan, TAD/ATM</DisplayName>
        <AccountId>161</AccountId>
        <AccountType/>
      </UserInfo>
      <UserInfo>
        <DisplayName>FURUHASHI Gen, TAD/ATM</DisplayName>
        <AccountId>824</AccountId>
        <AccountType/>
      </UserInfo>
      <UserInfo>
        <DisplayName>TALLARD Grégoire, TAD/ATM</DisplayName>
        <AccountId>134</AccountId>
        <AccountType/>
      </UserInfo>
      <UserInfo>
        <DisplayName>KWIECINSKI Andrzej, TAD/DD</DisplayName>
        <AccountId>132</AccountId>
        <AccountType/>
      </UserInfo>
    </OECDProjectMembers>
    <DocumentSetDescription xmlns="http://schemas.microsoft.com/sharepoint/v3" xsi:nil="true"/>
    <OECDCommunityDocumentURL xmlns="f4895bf2-9ca5-4628-9927-264e60050b64" xsi:nil="true"/>
    <OECDMeetingDate xmlns="54c4cd27-f286-408f-9ce0-33c1e0f3ab39" xsi:nil="true"/>
    <OECDProjectManager xmlns="f4895bf2-9ca5-4628-9927-264e60050b64">
      <UserInfo>
        <DisplayName/>
        <AccountId>532</AccountId>
        <AccountType/>
      </UserInfo>
    </OECDProjectManager>
    <eShareHorizProjTaxHTField0 xmlns="218edd1d-d930-43a9-98e4-fcc7048dc93f" xsi:nil="true"/>
    <eShareCommitteeTaxHTField0 xmlns="c9f238dd-bb73-4aef-a7a5-d644ad823e52">
      <Terms xmlns="http://schemas.microsoft.com/office/infopath/2007/PartnerControls">
        <TermInfo xmlns="http://schemas.microsoft.com/office/infopath/2007/PartnerControls">
          <TermName xmlns="http://schemas.microsoft.com/office/infopath/2007/PartnerControls">Committee for Agriculture</TermName>
          <TermId xmlns="http://schemas.microsoft.com/office/infopath/2007/PartnerControls">a44c7578-aba1-48cd-a12f-5dc669ecb807</TermId>
        </TermInfo>
      </Terms>
    </eShareCommitteeTaxHTField0>
    <OECDTagsCache xmlns="f4895bf2-9ca5-4628-9927-264e60050b64" xsi:nil="true"/>
    <OECDKimProvenance xmlns="54c4cd27-f286-408f-9ce0-33c1e0f3ab39" xsi:nil="true"/>
    <OECDSharingStatus xmlns="f4895bf2-9ca5-4628-9927-264e60050b64" xsi:nil="true"/>
    <OECDKimStatus xmlns="54c4cd27-f286-408f-9ce0-33c1e0f3ab39">Draft</OECDKimStatus>
    <eShareCountryTaxHTField0 xmlns="c9f238dd-bb73-4aef-a7a5-d644ad823e52">
      <Terms xmlns="http://schemas.microsoft.com/office/infopath/2007/PartnerControls">
        <TermInfo xmlns="http://schemas.microsoft.com/office/infopath/2007/PartnerControls">
          <TermName xmlns="http://schemas.microsoft.com/office/infopath/2007/PartnerControls">Southeast Asia</TermName>
          <TermId xmlns="http://schemas.microsoft.com/office/infopath/2007/PartnerControls">71622b3c-2847-4692-b182-f481a3b14416</TermId>
        </TermInfo>
        <TermInfo xmlns="http://schemas.microsoft.com/office/infopath/2007/PartnerControls">
          <TermName xmlns="http://schemas.microsoft.com/office/infopath/2007/PartnerControls">Indonesia</TermName>
          <TermId xmlns="http://schemas.microsoft.com/office/infopath/2007/PartnerControls">306af9f6-50e0-4343-bbca-50ac2b6a7247</TermId>
        </TermInfo>
      </Terms>
    </eShareCountryTaxHTField0>
    <eShareTopicTaxHTField0 xmlns="c9f238dd-bb73-4aef-a7a5-d644ad823e52">
      <Terms xmlns="http://schemas.microsoft.com/office/infopath/2007/PartnerControls">
        <TermInfo xmlns="http://schemas.microsoft.com/office/infopath/2007/PartnerControls">
          <TermName xmlns="http://schemas.microsoft.com/office/infopath/2007/PartnerControls">Agriculture</TermName>
          <TermId xmlns="http://schemas.microsoft.com/office/infopath/2007/PartnerControls">498e4f01-3972-4783-be99-3da401d0d093</TermId>
        </TermInfo>
        <TermInfo xmlns="http://schemas.microsoft.com/office/infopath/2007/PartnerControls">
          <TermName xmlns="http://schemas.microsoft.com/office/infopath/2007/PartnerControls">Fishery policy</TermName>
          <TermId xmlns="http://schemas.microsoft.com/office/infopath/2007/PartnerControls">ae83b269-ee59-42f6-9a12-fe8617f5adb7</TermId>
        </TermInfo>
      </Terms>
    </eShareTopicTaxHTField0>
    <OECDPinnedBy xmlns="f4895bf2-9ca5-4628-9927-264e60050b64">
      <UserInfo>
        <DisplayName/>
        <AccountId xsi:nil="true"/>
        <AccountType/>
      </UserInfo>
    </OECDPinnedBy>
    <eShareKeywordsTaxHTField0 xmlns="c9f238dd-bb73-4aef-a7a5-d644ad823e52">
      <Terms xmlns="http://schemas.microsoft.com/office/infopath/2007/PartnerControls">
        <TermInfo xmlns="http://schemas.microsoft.com/office/infopath/2007/PartnerControls">
          <TermName xmlns="http://schemas.microsoft.com/office/infopath/2007/PartnerControls">Indonesia (Country)</TermName>
          <TermId xmlns="http://schemas.microsoft.com/office/infopath/2007/PartnerControls">9e1e6ede-0367-48bf-ac24-e1689924b195</TermId>
        </TermInfo>
        <TermInfo xmlns="http://schemas.microsoft.com/office/infopath/2007/PartnerControls">
          <TermName xmlns="http://schemas.microsoft.com/office/infopath/2007/PartnerControls">Fisheries policy</TermName>
          <TermId xmlns="http://schemas.microsoft.com/office/infopath/2007/PartnerControls">51b95dfa-8f7f-4a64-a890-60f65da81a91</TermId>
        </TermInfo>
        <TermInfo xmlns="http://schemas.microsoft.com/office/infopath/2007/PartnerControls">
          <TermName xmlns="http://schemas.microsoft.com/office/infopath/2007/PartnerControls">Food security</TermName>
          <TermId xmlns="http://schemas.microsoft.com/office/infopath/2007/PartnerControls">564e4f39-3543-4982-991f-accfa6fb264c</TermId>
        </TermInfo>
      </Terms>
    </eShareKeywordsTaxHTField0>
    <j89cecd0b5a3476faf70cc48721566a0 xmlns="218edd1d-d930-43a9-98e4-fcc7048dc93f">
      <Terms xmlns="http://schemas.microsoft.com/office/infopath/2007/PartnerControls"/>
    </j89cecd0b5a3476faf70cc48721566a0>
    <OECDProjectLookup xmlns="f4895bf2-9ca5-4628-9927-264e60050b64">88</OECDProjectLookup>
    <TaxCatchAll xmlns="ca82dde9-3436-4d3d-bddd-d31447390034">
      <Value>45</Value>
      <Value>1043</Value>
      <Value>110</Value>
      <Value>1511</Value>
      <Value>473</Value>
      <Value>1503</Value>
      <Value>1110</Value>
      <Value>1040</Value>
      <Value>1107</Value>
      <Value>25</Value>
    </TaxCatchAll>
    <OECDAllRelatedUsers xmlns="218edd1d-d930-43a9-98e4-fcc7048dc93f">
      <UserInfo>
        <DisplayName/>
        <AccountId xsi:nil="true"/>
        <AccountType/>
      </UserInfo>
    </OECDAllRelatedUsers>
  </documentManagement>
</p:properties>
</file>

<file path=customXml/item5.xml><?xml version="1.0" encoding="utf-8"?>
<?mso-contentType ?>
<SharedContentType xmlns="Microsoft.SharePoint.Taxonomy.ContentTypeSync" SourceId="27ec883c-a62c-444f-a935-fcddb579e39d" ContentTypeId="0x0101008B4DD370EC31429186F3AD49F0D3098F00D44DBCB9EB4F45278CB5C9765BE52995" PreviousValue="false"/>
</file>

<file path=customXml/item6.xml><?xml version="1.0" encoding="utf-8"?>
<?mso-contentType ?>
<spe:Receivers xmlns:spe="http://schemas.microsoft.com/sharepoint/events"/>
</file>

<file path=customXml/item7.xml><?xml version="1.0" encoding="utf-8"?>
<?mso-contentType ?>
<CtFieldPriority xmlns="http://www.oecd.org/eshare/projectsentre/CtFieldPriority/" xmlns:i="http://www.w3.org/2001/XMLSchema-instance">
  <PriorityFields xmlns:a="http://schemas.microsoft.com/2003/10/Serialization/Arrays">
    <a:string>Title</a:string>
    <a:string>OECDCountry</a:string>
    <a:string>OECDTopic</a:string>
    <a:string>OECDKeywords</a:string>
  </PriorityFields>
</CtFieldPriority>
</file>

<file path=customXml/item8.xml><?xml version="1.0" encoding="utf-8"?>
<b:Sources xmlns:b="http://schemas.openxmlformats.org/officeDocument/2006/bibliography" xmlns="http://schemas.openxmlformats.org/officeDocument/2006/bibliography" SelectedStyle="\OECDHarvard.XSL" StyleName="OECD Harvard"/>
</file>

<file path=customXml/itemProps1.xml><?xml version="1.0" encoding="utf-8"?>
<ds:datastoreItem xmlns:ds="http://schemas.openxmlformats.org/officeDocument/2006/customXml" ds:itemID="{E5A4BD12-8A6E-4303-9629-576295E4CD3D}">
  <ds:schemaRefs>
    <ds:schemaRef ds:uri="http://schemas.microsoft.com/sharepoint/v3/contenttype/forms"/>
  </ds:schemaRefs>
</ds:datastoreItem>
</file>

<file path=customXml/itemProps2.xml><?xml version="1.0" encoding="utf-8"?>
<ds:datastoreItem xmlns:ds="http://schemas.openxmlformats.org/officeDocument/2006/customXml" ds:itemID="{A354A865-2744-4958-AC00-CDDED8D6255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54c4cd27-f286-408f-9ce0-33c1e0f3ab39"/>
    <ds:schemaRef ds:uri="218edd1d-d930-43a9-98e4-fcc7048dc93f"/>
    <ds:schemaRef ds:uri="ca82dde9-3436-4d3d-bddd-d31447390034"/>
    <ds:schemaRef ds:uri="f4895bf2-9ca5-4628-9927-264e60050b64"/>
    <ds:schemaRef ds:uri="c9f238dd-bb73-4aef-a7a5-d644ad82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540EAE2-2D02-46E9-807D-24F108737115}">
  <ds:schemaRefs/>
</ds:datastoreItem>
</file>

<file path=customXml/itemProps4.xml><?xml version="1.0" encoding="utf-8"?>
<ds:datastoreItem xmlns:ds="http://schemas.openxmlformats.org/officeDocument/2006/customXml" ds:itemID="{5717E104-5DFE-479B-BEE0-8F0ED9556F5E}">
  <ds:schemaRefs>
    <ds:schemaRef ds:uri="http://schemas.microsoft.com/office/2006/metadata/properties"/>
    <ds:schemaRef ds:uri="http://schemas.microsoft.com/office/infopath/2007/PartnerControls"/>
    <ds:schemaRef ds:uri="f4895bf2-9ca5-4628-9927-264e60050b64"/>
    <ds:schemaRef ds:uri="54c4cd27-f286-408f-9ce0-33c1e0f3ab39"/>
    <ds:schemaRef ds:uri="ca82dde9-3436-4d3d-bddd-d31447390034"/>
    <ds:schemaRef ds:uri="c9f238dd-bb73-4aef-a7a5-d644ad823e52"/>
    <ds:schemaRef ds:uri="218edd1d-d930-43a9-98e4-fcc7048dc93f"/>
    <ds:schemaRef ds:uri="http://schemas.microsoft.com/sharepoint/v3"/>
  </ds:schemaRefs>
</ds:datastoreItem>
</file>

<file path=customXml/itemProps5.xml><?xml version="1.0" encoding="utf-8"?>
<ds:datastoreItem xmlns:ds="http://schemas.openxmlformats.org/officeDocument/2006/customXml" ds:itemID="{089D6FA8-0332-445E-BED3-14B6B8EEC579}">
  <ds:schemaRefs>
    <ds:schemaRef ds:uri="Microsoft.SharePoint.Taxonomy.ContentTypeSync"/>
  </ds:schemaRefs>
</ds:datastoreItem>
</file>

<file path=customXml/itemProps6.xml><?xml version="1.0" encoding="utf-8"?>
<ds:datastoreItem xmlns:ds="http://schemas.openxmlformats.org/officeDocument/2006/customXml" ds:itemID="{6FCD8361-860F-4FEE-A875-A8359FD79BE7}">
  <ds:schemaRefs>
    <ds:schemaRef ds:uri="http://schemas.microsoft.com/sharepoint/events"/>
  </ds:schemaRefs>
</ds:datastoreItem>
</file>

<file path=customXml/itemProps7.xml><?xml version="1.0" encoding="utf-8"?>
<ds:datastoreItem xmlns:ds="http://schemas.openxmlformats.org/officeDocument/2006/customXml" ds:itemID="{712A7560-E7F8-4568-9532-EBB6655D5E71}">
  <ds:schemaRefs>
    <ds:schemaRef ds:uri="http://www.oecd.org/eshare/projectsentre/CtFieldPriority/"/>
    <ds:schemaRef ds:uri="http://schemas.microsoft.com/2003/10/Serialization/Arrays"/>
  </ds:schemaRefs>
</ds:datastoreItem>
</file>

<file path=customXml/itemProps8.xml><?xml version="1.0" encoding="utf-8"?>
<ds:datastoreItem xmlns:ds="http://schemas.openxmlformats.org/officeDocument/2006/customXml" ds:itemID="{E0D520C5-1224-4F24-86ED-9FA8AA3538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E2007.dotm</Template>
  <TotalTime>3</TotalTime>
  <Pages>1</Pages>
  <Words>16804</Words>
  <Characters>95788</Characters>
  <Application>Microsoft Office Word</Application>
  <DocSecurity>0</DocSecurity>
  <Lines>798</Lines>
  <Paragraphs>22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O.E.C.D.</Company>
  <LinksUpToDate>false</LinksUpToDate>
  <CharactersWithSpaces>1123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COURT Stéphanie</dc:creator>
  <cp:lastModifiedBy>DELPEUCH Claire</cp:lastModifiedBy>
  <cp:revision>6</cp:revision>
  <cp:lastPrinted>2017-02-10T09:58:00Z</cp:lastPrinted>
  <dcterms:created xsi:type="dcterms:W3CDTF">2017-02-10T16:23:00Z</dcterms:created>
  <dcterms:modified xsi:type="dcterms:W3CDTF">2017-02-10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ajor Version">
    <vt:lpwstr>1</vt:lpwstr>
  </property>
  <property fmtid="{D5CDD505-2E9C-101B-9397-08002B2CF9AE}" pid="3" name="Minor Version">
    <vt:lpwstr>0</vt:lpwstr>
  </property>
  <property fmtid="{D5CDD505-2E9C-101B-9397-08002B2CF9AE}" pid="4" name="Build">
    <vt:lpwstr>20110530-001</vt:lpwstr>
  </property>
  <property fmtid="{D5CDD505-2E9C-101B-9397-08002B2CF9AE}" pid="5" name="ContentTypeId">
    <vt:lpwstr>0x0101008B4DD370EC31429186F3AD49F0D3098F00D44DBCB9EB4F45278CB5C9765BE5299500A4858B360C6A491AA753F8BCA47AA91000D80372FEABFE854F9128995BC20FFDE0</vt:lpwstr>
  </property>
  <property fmtid="{D5CDD505-2E9C-101B-9397-08002B2CF9AE}" pid="6" name="OECDProjectOwnerStructure">
    <vt:lpwstr>473;#TAD/DD|d00cb606-9c91-458f-a840-465fb27b0db6</vt:lpwstr>
  </property>
  <property fmtid="{D5CDD505-2E9C-101B-9397-08002B2CF9AE}" pid="7" name="OECDCountry">
    <vt:lpwstr>1043;#Southeast Asia|71622b3c-2847-4692-b182-f481a3b14416;#110;#Indonesia|306af9f6-50e0-4343-bbca-50ac2b6a7247</vt:lpwstr>
  </property>
  <property fmtid="{D5CDD505-2E9C-101B-9397-08002B2CF9AE}" pid="8" name="OECDTopic">
    <vt:lpwstr>45;#Agriculture|498e4f01-3972-4783-be99-3da401d0d093;#1110;#Fishery policy|ae83b269-ee59-42f6-9a12-fe8617f5adb7</vt:lpwstr>
  </property>
  <property fmtid="{D5CDD505-2E9C-101B-9397-08002B2CF9AE}" pid="9" name="OECDHorizontalProjects">
    <vt:lpwstr/>
  </property>
  <property fmtid="{D5CDD505-2E9C-101B-9397-08002B2CF9AE}" pid="10" name="OECDCommittee">
    <vt:lpwstr>25;#Committee for Agriculture|a44c7578-aba1-48cd-a12f-5dc669ecb807</vt:lpwstr>
  </property>
  <property fmtid="{D5CDD505-2E9C-101B-9397-08002B2CF9AE}" pid="11" name="OECDPWB">
    <vt:lpwstr>1107;#3.2.2.3.1 Building Food Security and Managing Risks --A focus on Southeast Asia (one analytical report, one workshop)|28e70e7d-0c3b-4f4b-bb80-ecb0c06693ce</vt:lpwstr>
  </property>
  <property fmtid="{D5CDD505-2E9C-101B-9397-08002B2CF9AE}" pid="12" name="OECDKeywords">
    <vt:lpwstr>1511;#Indonesia (Country)|9e1e6ede-0367-48bf-ac24-e1689924b195;#1503;#Fisheries policy|51b95dfa-8f7f-4a64-a890-60f65da81a91;#1040;#Food security|564e4f39-3543-4982-991f-accfa6fb264c</vt:lpwstr>
  </property>
  <property fmtid="{D5CDD505-2E9C-101B-9397-08002B2CF9AE}" pid="13" name="eShareOrganisationTaxHTField0">
    <vt:lpwstr/>
  </property>
  <property fmtid="{D5CDD505-2E9C-101B-9397-08002B2CF9AE}" pid="14" name="OECDOrganisation">
    <vt:lpwstr/>
  </property>
  <property fmtid="{D5CDD505-2E9C-101B-9397-08002B2CF9AE}" pid="15" name="OD_DOCUMENTSTATUS">
    <vt:lpwstr>On OLIS</vt:lpwstr>
  </property>
  <property fmtid="{D5CDD505-2E9C-101B-9397-08002B2CF9AE}" pid="16" name="_docset_NoMedatataSyncRequired">
    <vt:lpwstr>False</vt:lpwstr>
  </property>
</Properties>
</file>